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C249B" w14:textId="6120BB8F" w:rsidR="00B1359D" w:rsidRPr="008F7247" w:rsidRDefault="008F7247" w:rsidP="008F7247">
      <w:pPr>
        <w:jc w:val="center"/>
        <w:rPr>
          <w:b/>
          <w:sz w:val="36"/>
        </w:rPr>
      </w:pPr>
      <w:r w:rsidRPr="008F7247">
        <w:rPr>
          <w:b/>
          <w:sz w:val="36"/>
        </w:rPr>
        <w:t>Caracterización aerodinámica de rotor de cuadricóptero</w:t>
      </w:r>
    </w:p>
    <w:p w14:paraId="746E44DD" w14:textId="4554BEEE" w:rsidR="00371E39" w:rsidRDefault="00371E39" w:rsidP="00B1359D"/>
    <w:p w14:paraId="5F2D98FC" w14:textId="7352E44B" w:rsidR="00371E39" w:rsidRDefault="00371E39" w:rsidP="00B1359D"/>
    <w:p w14:paraId="4E0D0EE6" w14:textId="66017EEB" w:rsidR="00371E39" w:rsidRDefault="00371E39" w:rsidP="00B1359D"/>
    <w:p w14:paraId="626EF6C1" w14:textId="55FD2DD8" w:rsidR="00371E39" w:rsidRDefault="00371E39" w:rsidP="00B1359D"/>
    <w:p w14:paraId="6CD4883D" w14:textId="64A4DD97" w:rsidR="00371E39" w:rsidRDefault="00371E39" w:rsidP="00371E39">
      <w:pPr>
        <w:jc w:val="center"/>
        <w:rPr>
          <w:b/>
          <w:sz w:val="28"/>
        </w:rPr>
      </w:pPr>
      <w:r>
        <w:rPr>
          <w:b/>
          <w:sz w:val="28"/>
        </w:rPr>
        <w:t>Proyecto de Grado de Ingeniería Mecánica</w:t>
      </w:r>
    </w:p>
    <w:p w14:paraId="23D5D049" w14:textId="5CA43F9C" w:rsidR="00371E39" w:rsidRDefault="00371E39" w:rsidP="00371E39">
      <w:pPr>
        <w:jc w:val="center"/>
        <w:rPr>
          <w:b/>
          <w:sz w:val="28"/>
        </w:rPr>
      </w:pPr>
    </w:p>
    <w:p w14:paraId="24291B44" w14:textId="5807C024" w:rsidR="00371E39" w:rsidRDefault="00371E39" w:rsidP="00371E39">
      <w:pPr>
        <w:jc w:val="center"/>
        <w:rPr>
          <w:b/>
          <w:sz w:val="28"/>
        </w:rPr>
      </w:pPr>
    </w:p>
    <w:p w14:paraId="3C630703" w14:textId="3E10C114" w:rsidR="00371E39" w:rsidRDefault="00371E39" w:rsidP="00371E39">
      <w:pPr>
        <w:jc w:val="center"/>
        <w:rPr>
          <w:b/>
          <w:sz w:val="28"/>
        </w:rPr>
      </w:pPr>
    </w:p>
    <w:p w14:paraId="23CBDE94" w14:textId="3B158710" w:rsidR="00371E39" w:rsidRDefault="00371E39" w:rsidP="00371E39">
      <w:pPr>
        <w:jc w:val="center"/>
        <w:rPr>
          <w:b/>
          <w:sz w:val="24"/>
        </w:rPr>
      </w:pPr>
      <w:r>
        <w:rPr>
          <w:b/>
          <w:sz w:val="24"/>
        </w:rPr>
        <w:t>Juan Sebastián Villegas Santos</w:t>
      </w:r>
    </w:p>
    <w:p w14:paraId="43EB3B5E" w14:textId="48E16920" w:rsidR="00371E39" w:rsidRPr="00371E39" w:rsidRDefault="00371E39" w:rsidP="00371E39">
      <w:pPr>
        <w:jc w:val="center"/>
        <w:rPr>
          <w:b/>
          <w:sz w:val="24"/>
        </w:rPr>
      </w:pPr>
      <w:r>
        <w:rPr>
          <w:b/>
          <w:sz w:val="24"/>
        </w:rPr>
        <w:t>201413378</w:t>
      </w:r>
    </w:p>
    <w:p w14:paraId="0DAAEA36" w14:textId="0A8AD15C" w:rsidR="00371E39" w:rsidRDefault="00371E39" w:rsidP="00B1359D"/>
    <w:p w14:paraId="0A8E7D02" w14:textId="175E6D40" w:rsidR="00371E39" w:rsidRDefault="00371E39" w:rsidP="00B1359D"/>
    <w:p w14:paraId="1C91FA95" w14:textId="2746E0CD" w:rsidR="00371E39" w:rsidRDefault="00371E39" w:rsidP="00B1359D"/>
    <w:p w14:paraId="545C3319" w14:textId="71D9FBF3" w:rsidR="00371E39" w:rsidRDefault="00371E39" w:rsidP="00371E39">
      <w:pPr>
        <w:jc w:val="center"/>
        <w:rPr>
          <w:b/>
          <w:sz w:val="24"/>
        </w:rPr>
      </w:pPr>
      <w:r>
        <w:rPr>
          <w:b/>
          <w:sz w:val="24"/>
        </w:rPr>
        <w:t>Asesor</w:t>
      </w:r>
      <w:r>
        <w:rPr>
          <w:b/>
          <w:sz w:val="24"/>
        </w:rPr>
        <w:br/>
        <w:t xml:space="preserve">Omar Darío Lopez </w:t>
      </w:r>
      <w:proofErr w:type="spellStart"/>
      <w:r>
        <w:rPr>
          <w:b/>
          <w:sz w:val="24"/>
        </w:rPr>
        <w:t>Ph.D</w:t>
      </w:r>
      <w:proofErr w:type="spellEnd"/>
      <w:r>
        <w:rPr>
          <w:b/>
          <w:sz w:val="24"/>
        </w:rPr>
        <w:t>.</w:t>
      </w:r>
    </w:p>
    <w:p w14:paraId="52A396DB" w14:textId="68DF39E1" w:rsidR="00371E39" w:rsidRDefault="00371E39" w:rsidP="00371E39">
      <w:pPr>
        <w:jc w:val="center"/>
        <w:rPr>
          <w:b/>
          <w:sz w:val="24"/>
        </w:rPr>
      </w:pPr>
    </w:p>
    <w:p w14:paraId="56BC6346" w14:textId="7F728C05" w:rsidR="00371E39" w:rsidRDefault="00371E39" w:rsidP="00371E39">
      <w:pPr>
        <w:jc w:val="center"/>
        <w:rPr>
          <w:b/>
          <w:sz w:val="24"/>
        </w:rPr>
      </w:pPr>
      <w:r>
        <w:rPr>
          <w:b/>
          <w:sz w:val="24"/>
        </w:rPr>
        <w:t>Co-Asesor</w:t>
      </w:r>
      <w:r>
        <w:rPr>
          <w:b/>
          <w:sz w:val="24"/>
        </w:rPr>
        <w:br/>
        <w:t xml:space="preserve">Jaime Escobar, </w:t>
      </w:r>
      <w:proofErr w:type="spellStart"/>
      <w:r>
        <w:rPr>
          <w:b/>
          <w:sz w:val="24"/>
        </w:rPr>
        <w:t>MSc</w:t>
      </w:r>
      <w:proofErr w:type="spellEnd"/>
      <w:r>
        <w:rPr>
          <w:b/>
          <w:sz w:val="24"/>
        </w:rPr>
        <w:t>.</w:t>
      </w:r>
      <w:r>
        <w:rPr>
          <w:b/>
          <w:sz w:val="24"/>
        </w:rPr>
        <w:br/>
        <w:t>Universidad San Buenaventura</w:t>
      </w:r>
    </w:p>
    <w:p w14:paraId="68729DAA" w14:textId="10177AB9" w:rsidR="00371E39" w:rsidRDefault="00371E39" w:rsidP="00371E39">
      <w:pPr>
        <w:jc w:val="center"/>
        <w:rPr>
          <w:b/>
          <w:sz w:val="24"/>
        </w:rPr>
      </w:pPr>
    </w:p>
    <w:p w14:paraId="6FCBB743" w14:textId="75427E0C" w:rsidR="00371E39" w:rsidRDefault="00371E39" w:rsidP="00371E39">
      <w:pPr>
        <w:jc w:val="center"/>
        <w:rPr>
          <w:b/>
          <w:sz w:val="24"/>
        </w:rPr>
      </w:pPr>
    </w:p>
    <w:p w14:paraId="12EA842E" w14:textId="2A71EE91" w:rsidR="00371E39" w:rsidRDefault="00371E39" w:rsidP="00371E39">
      <w:pPr>
        <w:jc w:val="center"/>
        <w:rPr>
          <w:b/>
          <w:sz w:val="24"/>
        </w:rPr>
      </w:pPr>
    </w:p>
    <w:p w14:paraId="6FD9E892" w14:textId="15BC1636" w:rsidR="00371E39" w:rsidRDefault="00371E39" w:rsidP="00371E39">
      <w:pPr>
        <w:jc w:val="center"/>
        <w:rPr>
          <w:b/>
          <w:sz w:val="24"/>
        </w:rPr>
      </w:pPr>
    </w:p>
    <w:p w14:paraId="6BACE21E" w14:textId="626B8432" w:rsidR="00371E39" w:rsidRDefault="00371E39" w:rsidP="00371E39">
      <w:pPr>
        <w:jc w:val="center"/>
        <w:rPr>
          <w:b/>
          <w:sz w:val="24"/>
        </w:rPr>
      </w:pPr>
    </w:p>
    <w:p w14:paraId="51BB5033" w14:textId="1A008CCC" w:rsidR="00371E39" w:rsidRDefault="00371E39" w:rsidP="00371E39">
      <w:pPr>
        <w:jc w:val="center"/>
        <w:rPr>
          <w:b/>
          <w:sz w:val="24"/>
        </w:rPr>
      </w:pPr>
    </w:p>
    <w:p w14:paraId="41A0DF2E" w14:textId="77777777" w:rsidR="00371E39" w:rsidRDefault="00371E39" w:rsidP="00371E39">
      <w:pPr>
        <w:jc w:val="center"/>
        <w:rPr>
          <w:b/>
          <w:sz w:val="24"/>
        </w:rPr>
      </w:pPr>
    </w:p>
    <w:p w14:paraId="52D964CD" w14:textId="550F4241" w:rsidR="00371E39" w:rsidRDefault="00371E39" w:rsidP="00371E39">
      <w:pPr>
        <w:jc w:val="center"/>
        <w:rPr>
          <w:b/>
          <w:sz w:val="24"/>
        </w:rPr>
      </w:pPr>
      <w:r>
        <w:rPr>
          <w:b/>
          <w:sz w:val="24"/>
        </w:rPr>
        <w:t>Universidad de Los Andes</w:t>
      </w:r>
    </w:p>
    <w:p w14:paraId="3E8C0DD2" w14:textId="29CC3DAE" w:rsidR="00371E39" w:rsidRPr="00371E39" w:rsidRDefault="00371E39" w:rsidP="00371E39">
      <w:pPr>
        <w:jc w:val="center"/>
        <w:rPr>
          <w:b/>
          <w:sz w:val="24"/>
        </w:rPr>
      </w:pPr>
      <w:r>
        <w:rPr>
          <w:b/>
          <w:sz w:val="24"/>
        </w:rPr>
        <w:t>Ju</w:t>
      </w:r>
      <w:r w:rsidR="00425F43">
        <w:rPr>
          <w:b/>
          <w:sz w:val="24"/>
        </w:rPr>
        <w:t>l</w:t>
      </w:r>
      <w:r>
        <w:rPr>
          <w:b/>
          <w:sz w:val="24"/>
        </w:rPr>
        <w:t>io 201</w:t>
      </w:r>
      <w:r w:rsidR="005E76E4">
        <w:rPr>
          <w:b/>
          <w:sz w:val="24"/>
        </w:rPr>
        <w:t>8</w:t>
      </w:r>
    </w:p>
    <w:sdt>
      <w:sdtPr>
        <w:rPr>
          <w:rFonts w:ascii="Times New Roman" w:eastAsiaTheme="minorHAnsi" w:hAnsi="Times New Roman" w:cstheme="minorBidi"/>
          <w:color w:val="auto"/>
          <w:sz w:val="22"/>
          <w:szCs w:val="22"/>
          <w:lang w:val="es-CO" w:eastAsia="en-US"/>
        </w:rPr>
        <w:id w:val="-588078803"/>
        <w:docPartObj>
          <w:docPartGallery w:val="Table of Contents"/>
          <w:docPartUnique/>
        </w:docPartObj>
      </w:sdtPr>
      <w:sdtEndPr>
        <w:rPr>
          <w:b/>
          <w:bCs/>
        </w:rPr>
      </w:sdtEndPr>
      <w:sdtContent>
        <w:p w14:paraId="49FAE3AC" w14:textId="0FF64925" w:rsidR="00371E39" w:rsidRDefault="00371E39">
          <w:pPr>
            <w:pStyle w:val="TtuloTDC"/>
            <w:rPr>
              <w:rFonts w:ascii="Times New Roman" w:hAnsi="Times New Roman" w:cs="Times New Roman"/>
              <w:b/>
              <w:color w:val="auto"/>
              <w:sz w:val="36"/>
            </w:rPr>
          </w:pPr>
          <w:r w:rsidRPr="006A5A38">
            <w:rPr>
              <w:rFonts w:ascii="Times New Roman" w:hAnsi="Times New Roman" w:cs="Times New Roman"/>
              <w:b/>
              <w:color w:val="auto"/>
              <w:sz w:val="36"/>
            </w:rPr>
            <w:t>Tabla de contenido</w:t>
          </w:r>
        </w:p>
        <w:p w14:paraId="7660D30D" w14:textId="77777777" w:rsidR="003C6A1C" w:rsidRPr="003C6A1C" w:rsidRDefault="003C6A1C" w:rsidP="003C6A1C">
          <w:pPr>
            <w:rPr>
              <w:lang w:val="es-ES" w:eastAsia="es-ES"/>
            </w:rPr>
          </w:pPr>
        </w:p>
        <w:p w14:paraId="540555B9" w14:textId="2001797F" w:rsidR="00FD777B" w:rsidRDefault="00371E39">
          <w:pPr>
            <w:pStyle w:val="TDC2"/>
            <w:tabs>
              <w:tab w:val="right" w:leader="dot" w:pos="8494"/>
            </w:tabs>
            <w:rPr>
              <w:rFonts w:asciiTheme="minorHAnsi" w:eastAsiaTheme="minorEastAsia" w:hAnsiTheme="minorHAnsi"/>
              <w:noProof/>
              <w:lang w:val="es-ES" w:eastAsia="es-ES"/>
            </w:rPr>
          </w:pPr>
          <w:r>
            <w:rPr>
              <w:b/>
              <w:bCs/>
            </w:rPr>
            <w:fldChar w:fldCharType="begin"/>
          </w:r>
          <w:r>
            <w:rPr>
              <w:b/>
              <w:bCs/>
            </w:rPr>
            <w:instrText xml:space="preserve"> TOC \o "1-3" \h \z \u </w:instrText>
          </w:r>
          <w:r>
            <w:rPr>
              <w:b/>
              <w:bCs/>
            </w:rPr>
            <w:fldChar w:fldCharType="separate"/>
          </w:r>
          <w:hyperlink w:anchor="_Toc518664921" w:history="1">
            <w:r w:rsidR="00FD777B" w:rsidRPr="00C572FB">
              <w:rPr>
                <w:rStyle w:val="Hipervnculo"/>
                <w:noProof/>
              </w:rPr>
              <w:t>Objetivos</w:t>
            </w:r>
            <w:r w:rsidR="00FD777B">
              <w:rPr>
                <w:noProof/>
                <w:webHidden/>
              </w:rPr>
              <w:tab/>
            </w:r>
            <w:r w:rsidR="00FD777B">
              <w:rPr>
                <w:noProof/>
                <w:webHidden/>
              </w:rPr>
              <w:fldChar w:fldCharType="begin"/>
            </w:r>
            <w:r w:rsidR="00FD777B">
              <w:rPr>
                <w:noProof/>
                <w:webHidden/>
              </w:rPr>
              <w:instrText xml:space="preserve"> PAGEREF _Toc518664921 \h </w:instrText>
            </w:r>
            <w:r w:rsidR="00FD777B">
              <w:rPr>
                <w:noProof/>
                <w:webHidden/>
              </w:rPr>
            </w:r>
            <w:r w:rsidR="00FD777B">
              <w:rPr>
                <w:noProof/>
                <w:webHidden/>
              </w:rPr>
              <w:fldChar w:fldCharType="separate"/>
            </w:r>
            <w:r w:rsidR="00FD777B">
              <w:rPr>
                <w:noProof/>
                <w:webHidden/>
              </w:rPr>
              <w:t>3</w:t>
            </w:r>
            <w:r w:rsidR="00FD777B">
              <w:rPr>
                <w:noProof/>
                <w:webHidden/>
              </w:rPr>
              <w:fldChar w:fldCharType="end"/>
            </w:r>
          </w:hyperlink>
        </w:p>
        <w:p w14:paraId="6BB67EFC" w14:textId="2DC61142" w:rsidR="00FD777B" w:rsidRDefault="00FD777B">
          <w:pPr>
            <w:pStyle w:val="TDC3"/>
            <w:tabs>
              <w:tab w:val="right" w:leader="dot" w:pos="8494"/>
            </w:tabs>
            <w:rPr>
              <w:rFonts w:asciiTheme="minorHAnsi" w:eastAsiaTheme="minorEastAsia" w:hAnsiTheme="minorHAnsi"/>
              <w:noProof/>
              <w:lang w:val="es-ES" w:eastAsia="es-ES"/>
            </w:rPr>
          </w:pPr>
          <w:hyperlink w:anchor="_Toc518664922" w:history="1">
            <w:r w:rsidRPr="00C572FB">
              <w:rPr>
                <w:rStyle w:val="Hipervnculo"/>
                <w:noProof/>
              </w:rPr>
              <w:t>General:</w:t>
            </w:r>
            <w:r>
              <w:rPr>
                <w:noProof/>
                <w:webHidden/>
              </w:rPr>
              <w:tab/>
            </w:r>
            <w:r>
              <w:rPr>
                <w:noProof/>
                <w:webHidden/>
              </w:rPr>
              <w:fldChar w:fldCharType="begin"/>
            </w:r>
            <w:r>
              <w:rPr>
                <w:noProof/>
                <w:webHidden/>
              </w:rPr>
              <w:instrText xml:space="preserve"> PAGEREF _Toc518664922 \h </w:instrText>
            </w:r>
            <w:r>
              <w:rPr>
                <w:noProof/>
                <w:webHidden/>
              </w:rPr>
            </w:r>
            <w:r>
              <w:rPr>
                <w:noProof/>
                <w:webHidden/>
              </w:rPr>
              <w:fldChar w:fldCharType="separate"/>
            </w:r>
            <w:r>
              <w:rPr>
                <w:noProof/>
                <w:webHidden/>
              </w:rPr>
              <w:t>3</w:t>
            </w:r>
            <w:r>
              <w:rPr>
                <w:noProof/>
                <w:webHidden/>
              </w:rPr>
              <w:fldChar w:fldCharType="end"/>
            </w:r>
          </w:hyperlink>
        </w:p>
        <w:p w14:paraId="53326F26" w14:textId="43E28F12" w:rsidR="00FD777B" w:rsidRDefault="00FD777B">
          <w:pPr>
            <w:pStyle w:val="TDC3"/>
            <w:tabs>
              <w:tab w:val="right" w:leader="dot" w:pos="8494"/>
            </w:tabs>
            <w:rPr>
              <w:rFonts w:asciiTheme="minorHAnsi" w:eastAsiaTheme="minorEastAsia" w:hAnsiTheme="minorHAnsi"/>
              <w:noProof/>
              <w:lang w:val="es-ES" w:eastAsia="es-ES"/>
            </w:rPr>
          </w:pPr>
          <w:hyperlink w:anchor="_Toc518664923" w:history="1">
            <w:r w:rsidRPr="00C572FB">
              <w:rPr>
                <w:rStyle w:val="Hipervnculo"/>
                <w:noProof/>
              </w:rPr>
              <w:t>Específicos:</w:t>
            </w:r>
            <w:r>
              <w:rPr>
                <w:noProof/>
                <w:webHidden/>
              </w:rPr>
              <w:tab/>
            </w:r>
            <w:r>
              <w:rPr>
                <w:noProof/>
                <w:webHidden/>
              </w:rPr>
              <w:fldChar w:fldCharType="begin"/>
            </w:r>
            <w:r>
              <w:rPr>
                <w:noProof/>
                <w:webHidden/>
              </w:rPr>
              <w:instrText xml:space="preserve"> PAGEREF _Toc518664923 \h </w:instrText>
            </w:r>
            <w:r>
              <w:rPr>
                <w:noProof/>
                <w:webHidden/>
              </w:rPr>
            </w:r>
            <w:r>
              <w:rPr>
                <w:noProof/>
                <w:webHidden/>
              </w:rPr>
              <w:fldChar w:fldCharType="separate"/>
            </w:r>
            <w:r>
              <w:rPr>
                <w:noProof/>
                <w:webHidden/>
              </w:rPr>
              <w:t>3</w:t>
            </w:r>
            <w:r>
              <w:rPr>
                <w:noProof/>
                <w:webHidden/>
              </w:rPr>
              <w:fldChar w:fldCharType="end"/>
            </w:r>
          </w:hyperlink>
        </w:p>
        <w:p w14:paraId="50DEEA55" w14:textId="3DB69C7D" w:rsidR="00FD777B" w:rsidRDefault="00FD777B">
          <w:pPr>
            <w:pStyle w:val="TDC2"/>
            <w:tabs>
              <w:tab w:val="right" w:leader="dot" w:pos="8494"/>
            </w:tabs>
            <w:rPr>
              <w:rFonts w:asciiTheme="minorHAnsi" w:eastAsiaTheme="minorEastAsia" w:hAnsiTheme="minorHAnsi"/>
              <w:noProof/>
              <w:lang w:val="es-ES" w:eastAsia="es-ES"/>
            </w:rPr>
          </w:pPr>
          <w:hyperlink w:anchor="_Toc518664924" w:history="1">
            <w:r w:rsidRPr="00C572FB">
              <w:rPr>
                <w:rStyle w:val="Hipervnculo"/>
                <w:noProof/>
              </w:rPr>
              <w:t>Introducción</w:t>
            </w:r>
            <w:r>
              <w:rPr>
                <w:noProof/>
                <w:webHidden/>
              </w:rPr>
              <w:tab/>
            </w:r>
            <w:r>
              <w:rPr>
                <w:noProof/>
                <w:webHidden/>
              </w:rPr>
              <w:fldChar w:fldCharType="begin"/>
            </w:r>
            <w:r>
              <w:rPr>
                <w:noProof/>
                <w:webHidden/>
              </w:rPr>
              <w:instrText xml:space="preserve"> PAGEREF _Toc518664924 \h </w:instrText>
            </w:r>
            <w:r>
              <w:rPr>
                <w:noProof/>
                <w:webHidden/>
              </w:rPr>
            </w:r>
            <w:r>
              <w:rPr>
                <w:noProof/>
                <w:webHidden/>
              </w:rPr>
              <w:fldChar w:fldCharType="separate"/>
            </w:r>
            <w:r>
              <w:rPr>
                <w:noProof/>
                <w:webHidden/>
              </w:rPr>
              <w:t>4</w:t>
            </w:r>
            <w:r>
              <w:rPr>
                <w:noProof/>
                <w:webHidden/>
              </w:rPr>
              <w:fldChar w:fldCharType="end"/>
            </w:r>
          </w:hyperlink>
        </w:p>
        <w:p w14:paraId="12D09D71" w14:textId="06C853F4" w:rsidR="00FD777B" w:rsidRDefault="00FD777B">
          <w:pPr>
            <w:pStyle w:val="TDC3"/>
            <w:tabs>
              <w:tab w:val="right" w:leader="dot" w:pos="8494"/>
            </w:tabs>
            <w:rPr>
              <w:rFonts w:asciiTheme="minorHAnsi" w:eastAsiaTheme="minorEastAsia" w:hAnsiTheme="minorHAnsi"/>
              <w:noProof/>
              <w:lang w:val="es-ES" w:eastAsia="es-ES"/>
            </w:rPr>
          </w:pPr>
          <w:hyperlink w:anchor="_Toc518664925" w:history="1">
            <w:r w:rsidRPr="00C572FB">
              <w:rPr>
                <w:rStyle w:val="Hipervnculo"/>
                <w:noProof/>
              </w:rPr>
              <w:t>Cuadricópteros:</w:t>
            </w:r>
            <w:r>
              <w:rPr>
                <w:noProof/>
                <w:webHidden/>
              </w:rPr>
              <w:tab/>
            </w:r>
            <w:r>
              <w:rPr>
                <w:noProof/>
                <w:webHidden/>
              </w:rPr>
              <w:fldChar w:fldCharType="begin"/>
            </w:r>
            <w:r>
              <w:rPr>
                <w:noProof/>
                <w:webHidden/>
              </w:rPr>
              <w:instrText xml:space="preserve"> PAGEREF _Toc518664925 \h </w:instrText>
            </w:r>
            <w:r>
              <w:rPr>
                <w:noProof/>
                <w:webHidden/>
              </w:rPr>
            </w:r>
            <w:r>
              <w:rPr>
                <w:noProof/>
                <w:webHidden/>
              </w:rPr>
              <w:fldChar w:fldCharType="separate"/>
            </w:r>
            <w:r>
              <w:rPr>
                <w:noProof/>
                <w:webHidden/>
              </w:rPr>
              <w:t>4</w:t>
            </w:r>
            <w:r>
              <w:rPr>
                <w:noProof/>
                <w:webHidden/>
              </w:rPr>
              <w:fldChar w:fldCharType="end"/>
            </w:r>
          </w:hyperlink>
        </w:p>
        <w:p w14:paraId="6834B45E" w14:textId="5720B410" w:rsidR="00FD777B" w:rsidRDefault="00FD777B">
          <w:pPr>
            <w:pStyle w:val="TDC2"/>
            <w:tabs>
              <w:tab w:val="right" w:leader="dot" w:pos="8494"/>
            </w:tabs>
            <w:rPr>
              <w:rFonts w:asciiTheme="minorHAnsi" w:eastAsiaTheme="minorEastAsia" w:hAnsiTheme="minorHAnsi"/>
              <w:noProof/>
              <w:lang w:val="es-ES" w:eastAsia="es-ES"/>
            </w:rPr>
          </w:pPr>
          <w:hyperlink w:anchor="_Toc518664926" w:history="1">
            <w:r w:rsidRPr="00C572FB">
              <w:rPr>
                <w:rStyle w:val="Hipervnculo"/>
                <w:noProof/>
              </w:rPr>
              <w:t>Estado del Arte</w:t>
            </w:r>
            <w:r>
              <w:rPr>
                <w:noProof/>
                <w:webHidden/>
              </w:rPr>
              <w:tab/>
            </w:r>
            <w:r>
              <w:rPr>
                <w:noProof/>
                <w:webHidden/>
              </w:rPr>
              <w:fldChar w:fldCharType="begin"/>
            </w:r>
            <w:r>
              <w:rPr>
                <w:noProof/>
                <w:webHidden/>
              </w:rPr>
              <w:instrText xml:space="preserve"> PAGEREF _Toc518664926 \h </w:instrText>
            </w:r>
            <w:r>
              <w:rPr>
                <w:noProof/>
                <w:webHidden/>
              </w:rPr>
            </w:r>
            <w:r>
              <w:rPr>
                <w:noProof/>
                <w:webHidden/>
              </w:rPr>
              <w:fldChar w:fldCharType="separate"/>
            </w:r>
            <w:r>
              <w:rPr>
                <w:noProof/>
                <w:webHidden/>
              </w:rPr>
              <w:t>6</w:t>
            </w:r>
            <w:r>
              <w:rPr>
                <w:noProof/>
                <w:webHidden/>
              </w:rPr>
              <w:fldChar w:fldCharType="end"/>
            </w:r>
          </w:hyperlink>
        </w:p>
        <w:p w14:paraId="48F85C74" w14:textId="12F35022" w:rsidR="00FD777B" w:rsidRDefault="00FD777B">
          <w:pPr>
            <w:pStyle w:val="TDC2"/>
            <w:tabs>
              <w:tab w:val="right" w:leader="dot" w:pos="8494"/>
            </w:tabs>
            <w:rPr>
              <w:rFonts w:asciiTheme="minorHAnsi" w:eastAsiaTheme="minorEastAsia" w:hAnsiTheme="minorHAnsi"/>
              <w:noProof/>
              <w:lang w:val="es-ES" w:eastAsia="es-ES"/>
            </w:rPr>
          </w:pPr>
          <w:hyperlink w:anchor="_Toc518664927" w:history="1">
            <w:r w:rsidRPr="00C572FB">
              <w:rPr>
                <w:rStyle w:val="Hipervnculo"/>
                <w:noProof/>
              </w:rPr>
              <w:t>Marco Teórico</w:t>
            </w:r>
            <w:r>
              <w:rPr>
                <w:noProof/>
                <w:webHidden/>
              </w:rPr>
              <w:tab/>
            </w:r>
            <w:r>
              <w:rPr>
                <w:noProof/>
                <w:webHidden/>
              </w:rPr>
              <w:fldChar w:fldCharType="begin"/>
            </w:r>
            <w:r>
              <w:rPr>
                <w:noProof/>
                <w:webHidden/>
              </w:rPr>
              <w:instrText xml:space="preserve"> PAGEREF _Toc518664927 \h </w:instrText>
            </w:r>
            <w:r>
              <w:rPr>
                <w:noProof/>
                <w:webHidden/>
              </w:rPr>
            </w:r>
            <w:r>
              <w:rPr>
                <w:noProof/>
                <w:webHidden/>
              </w:rPr>
              <w:fldChar w:fldCharType="separate"/>
            </w:r>
            <w:r>
              <w:rPr>
                <w:noProof/>
                <w:webHidden/>
              </w:rPr>
              <w:t>9</w:t>
            </w:r>
            <w:r>
              <w:rPr>
                <w:noProof/>
                <w:webHidden/>
              </w:rPr>
              <w:fldChar w:fldCharType="end"/>
            </w:r>
          </w:hyperlink>
        </w:p>
        <w:p w14:paraId="7AFFB3F7" w14:textId="4870B58C" w:rsidR="00FD777B" w:rsidRDefault="00FD777B">
          <w:pPr>
            <w:pStyle w:val="TDC3"/>
            <w:tabs>
              <w:tab w:val="right" w:leader="dot" w:pos="8494"/>
            </w:tabs>
            <w:rPr>
              <w:rFonts w:asciiTheme="minorHAnsi" w:eastAsiaTheme="minorEastAsia" w:hAnsiTheme="minorHAnsi"/>
              <w:noProof/>
              <w:lang w:val="es-ES" w:eastAsia="es-ES"/>
            </w:rPr>
          </w:pPr>
          <w:hyperlink w:anchor="_Toc518664928" w:history="1">
            <w:r w:rsidRPr="00C572FB">
              <w:rPr>
                <w:rStyle w:val="Hipervnculo"/>
                <w:noProof/>
              </w:rPr>
              <w:t>Teoría de Momentum en condición de Hover:</w:t>
            </w:r>
            <w:r>
              <w:rPr>
                <w:noProof/>
                <w:webHidden/>
              </w:rPr>
              <w:tab/>
            </w:r>
            <w:r>
              <w:rPr>
                <w:noProof/>
                <w:webHidden/>
              </w:rPr>
              <w:fldChar w:fldCharType="begin"/>
            </w:r>
            <w:r>
              <w:rPr>
                <w:noProof/>
                <w:webHidden/>
              </w:rPr>
              <w:instrText xml:space="preserve"> PAGEREF _Toc518664928 \h </w:instrText>
            </w:r>
            <w:r>
              <w:rPr>
                <w:noProof/>
                <w:webHidden/>
              </w:rPr>
            </w:r>
            <w:r>
              <w:rPr>
                <w:noProof/>
                <w:webHidden/>
              </w:rPr>
              <w:fldChar w:fldCharType="separate"/>
            </w:r>
            <w:r>
              <w:rPr>
                <w:noProof/>
                <w:webHidden/>
              </w:rPr>
              <w:t>9</w:t>
            </w:r>
            <w:r>
              <w:rPr>
                <w:noProof/>
                <w:webHidden/>
              </w:rPr>
              <w:fldChar w:fldCharType="end"/>
            </w:r>
          </w:hyperlink>
        </w:p>
        <w:p w14:paraId="3EA8052A" w14:textId="4A54AB3E" w:rsidR="00FD777B" w:rsidRDefault="00FD777B">
          <w:pPr>
            <w:pStyle w:val="TDC3"/>
            <w:tabs>
              <w:tab w:val="right" w:leader="dot" w:pos="8494"/>
            </w:tabs>
            <w:rPr>
              <w:rFonts w:asciiTheme="minorHAnsi" w:eastAsiaTheme="minorEastAsia" w:hAnsiTheme="minorHAnsi"/>
              <w:noProof/>
              <w:lang w:val="es-ES" w:eastAsia="es-ES"/>
            </w:rPr>
          </w:pPr>
          <w:hyperlink w:anchor="_Toc518664929" w:history="1">
            <w:r w:rsidRPr="00C572FB">
              <w:rPr>
                <w:rStyle w:val="Hipervnculo"/>
                <w:noProof/>
              </w:rPr>
              <w:t>Efecto suelo:</w:t>
            </w:r>
            <w:r>
              <w:rPr>
                <w:noProof/>
                <w:webHidden/>
              </w:rPr>
              <w:tab/>
            </w:r>
            <w:r>
              <w:rPr>
                <w:noProof/>
                <w:webHidden/>
              </w:rPr>
              <w:fldChar w:fldCharType="begin"/>
            </w:r>
            <w:r>
              <w:rPr>
                <w:noProof/>
                <w:webHidden/>
              </w:rPr>
              <w:instrText xml:space="preserve"> PAGEREF _Toc518664929 \h </w:instrText>
            </w:r>
            <w:r>
              <w:rPr>
                <w:noProof/>
                <w:webHidden/>
              </w:rPr>
            </w:r>
            <w:r>
              <w:rPr>
                <w:noProof/>
                <w:webHidden/>
              </w:rPr>
              <w:fldChar w:fldCharType="separate"/>
            </w:r>
            <w:r>
              <w:rPr>
                <w:noProof/>
                <w:webHidden/>
              </w:rPr>
              <w:t>10</w:t>
            </w:r>
            <w:r>
              <w:rPr>
                <w:noProof/>
                <w:webHidden/>
              </w:rPr>
              <w:fldChar w:fldCharType="end"/>
            </w:r>
          </w:hyperlink>
        </w:p>
        <w:p w14:paraId="4EDAEE9A" w14:textId="0E94F0CC" w:rsidR="00FD777B" w:rsidRDefault="00FD777B">
          <w:pPr>
            <w:pStyle w:val="TDC2"/>
            <w:tabs>
              <w:tab w:val="right" w:leader="dot" w:pos="8494"/>
            </w:tabs>
            <w:rPr>
              <w:rFonts w:asciiTheme="minorHAnsi" w:eastAsiaTheme="minorEastAsia" w:hAnsiTheme="minorHAnsi"/>
              <w:noProof/>
              <w:lang w:val="es-ES" w:eastAsia="es-ES"/>
            </w:rPr>
          </w:pPr>
          <w:hyperlink w:anchor="_Toc518664930" w:history="1">
            <w:r w:rsidRPr="00C572FB">
              <w:rPr>
                <w:rStyle w:val="Hipervnculo"/>
                <w:noProof/>
              </w:rPr>
              <w:t>Protocolo de pruebas:</w:t>
            </w:r>
            <w:r>
              <w:rPr>
                <w:noProof/>
                <w:webHidden/>
              </w:rPr>
              <w:tab/>
            </w:r>
            <w:r>
              <w:rPr>
                <w:noProof/>
                <w:webHidden/>
              </w:rPr>
              <w:fldChar w:fldCharType="begin"/>
            </w:r>
            <w:r>
              <w:rPr>
                <w:noProof/>
                <w:webHidden/>
              </w:rPr>
              <w:instrText xml:space="preserve"> PAGEREF _Toc518664930 \h </w:instrText>
            </w:r>
            <w:r>
              <w:rPr>
                <w:noProof/>
                <w:webHidden/>
              </w:rPr>
            </w:r>
            <w:r>
              <w:rPr>
                <w:noProof/>
                <w:webHidden/>
              </w:rPr>
              <w:fldChar w:fldCharType="separate"/>
            </w:r>
            <w:r>
              <w:rPr>
                <w:noProof/>
                <w:webHidden/>
              </w:rPr>
              <w:t>11</w:t>
            </w:r>
            <w:r>
              <w:rPr>
                <w:noProof/>
                <w:webHidden/>
              </w:rPr>
              <w:fldChar w:fldCharType="end"/>
            </w:r>
          </w:hyperlink>
        </w:p>
        <w:p w14:paraId="40007BB0" w14:textId="121DAEF9" w:rsidR="00FD777B" w:rsidRDefault="00FD777B">
          <w:pPr>
            <w:pStyle w:val="TDC3"/>
            <w:tabs>
              <w:tab w:val="right" w:leader="dot" w:pos="8494"/>
            </w:tabs>
            <w:rPr>
              <w:rFonts w:asciiTheme="minorHAnsi" w:eastAsiaTheme="minorEastAsia" w:hAnsiTheme="minorHAnsi"/>
              <w:noProof/>
              <w:lang w:val="es-ES" w:eastAsia="es-ES"/>
            </w:rPr>
          </w:pPr>
          <w:hyperlink w:anchor="_Toc518664931" w:history="1">
            <w:r w:rsidRPr="00C572FB">
              <w:rPr>
                <w:rStyle w:val="Hipervnculo"/>
                <w:noProof/>
              </w:rPr>
              <w:t>Elementos de protección:</w:t>
            </w:r>
            <w:r>
              <w:rPr>
                <w:noProof/>
                <w:webHidden/>
              </w:rPr>
              <w:tab/>
            </w:r>
            <w:r>
              <w:rPr>
                <w:noProof/>
                <w:webHidden/>
              </w:rPr>
              <w:fldChar w:fldCharType="begin"/>
            </w:r>
            <w:r>
              <w:rPr>
                <w:noProof/>
                <w:webHidden/>
              </w:rPr>
              <w:instrText xml:space="preserve"> PAGEREF _Toc518664931 \h </w:instrText>
            </w:r>
            <w:r>
              <w:rPr>
                <w:noProof/>
                <w:webHidden/>
              </w:rPr>
            </w:r>
            <w:r>
              <w:rPr>
                <w:noProof/>
                <w:webHidden/>
              </w:rPr>
              <w:fldChar w:fldCharType="separate"/>
            </w:r>
            <w:r>
              <w:rPr>
                <w:noProof/>
                <w:webHidden/>
              </w:rPr>
              <w:t>11</w:t>
            </w:r>
            <w:r>
              <w:rPr>
                <w:noProof/>
                <w:webHidden/>
              </w:rPr>
              <w:fldChar w:fldCharType="end"/>
            </w:r>
          </w:hyperlink>
        </w:p>
        <w:p w14:paraId="6D95DE6F" w14:textId="090FC093" w:rsidR="00FD777B" w:rsidRDefault="00FD777B">
          <w:pPr>
            <w:pStyle w:val="TDC3"/>
            <w:tabs>
              <w:tab w:val="right" w:leader="dot" w:pos="8494"/>
            </w:tabs>
            <w:rPr>
              <w:rFonts w:asciiTheme="minorHAnsi" w:eastAsiaTheme="minorEastAsia" w:hAnsiTheme="minorHAnsi"/>
              <w:noProof/>
              <w:lang w:val="es-ES" w:eastAsia="es-ES"/>
            </w:rPr>
          </w:pPr>
          <w:hyperlink w:anchor="_Toc518664932" w:history="1">
            <w:r w:rsidRPr="00C572FB">
              <w:rPr>
                <w:rStyle w:val="Hipervnculo"/>
                <w:noProof/>
              </w:rPr>
              <w:t>Instrumentación:</w:t>
            </w:r>
            <w:r>
              <w:rPr>
                <w:noProof/>
                <w:webHidden/>
              </w:rPr>
              <w:tab/>
            </w:r>
            <w:r>
              <w:rPr>
                <w:noProof/>
                <w:webHidden/>
              </w:rPr>
              <w:fldChar w:fldCharType="begin"/>
            </w:r>
            <w:r>
              <w:rPr>
                <w:noProof/>
                <w:webHidden/>
              </w:rPr>
              <w:instrText xml:space="preserve"> PAGEREF _Toc518664932 \h </w:instrText>
            </w:r>
            <w:r>
              <w:rPr>
                <w:noProof/>
                <w:webHidden/>
              </w:rPr>
            </w:r>
            <w:r>
              <w:rPr>
                <w:noProof/>
                <w:webHidden/>
              </w:rPr>
              <w:fldChar w:fldCharType="separate"/>
            </w:r>
            <w:r>
              <w:rPr>
                <w:noProof/>
                <w:webHidden/>
              </w:rPr>
              <w:t>12</w:t>
            </w:r>
            <w:r>
              <w:rPr>
                <w:noProof/>
                <w:webHidden/>
              </w:rPr>
              <w:fldChar w:fldCharType="end"/>
            </w:r>
          </w:hyperlink>
        </w:p>
        <w:p w14:paraId="29833DD0" w14:textId="0A51A944" w:rsidR="00FD777B" w:rsidRDefault="00FD777B">
          <w:pPr>
            <w:pStyle w:val="TDC3"/>
            <w:tabs>
              <w:tab w:val="right" w:leader="dot" w:pos="8494"/>
            </w:tabs>
            <w:rPr>
              <w:rFonts w:asciiTheme="minorHAnsi" w:eastAsiaTheme="minorEastAsia" w:hAnsiTheme="minorHAnsi"/>
              <w:noProof/>
              <w:lang w:val="es-ES" w:eastAsia="es-ES"/>
            </w:rPr>
          </w:pPr>
          <w:hyperlink w:anchor="_Toc518664933" w:history="1">
            <w:r w:rsidRPr="00C572FB">
              <w:rPr>
                <w:rStyle w:val="Hipervnculo"/>
                <w:noProof/>
              </w:rPr>
              <w:t>Posiciones de uso:</w:t>
            </w:r>
            <w:r>
              <w:rPr>
                <w:noProof/>
                <w:webHidden/>
              </w:rPr>
              <w:tab/>
            </w:r>
            <w:r>
              <w:rPr>
                <w:noProof/>
                <w:webHidden/>
              </w:rPr>
              <w:fldChar w:fldCharType="begin"/>
            </w:r>
            <w:r>
              <w:rPr>
                <w:noProof/>
                <w:webHidden/>
              </w:rPr>
              <w:instrText xml:space="preserve"> PAGEREF _Toc518664933 \h </w:instrText>
            </w:r>
            <w:r>
              <w:rPr>
                <w:noProof/>
                <w:webHidden/>
              </w:rPr>
            </w:r>
            <w:r>
              <w:rPr>
                <w:noProof/>
                <w:webHidden/>
              </w:rPr>
              <w:fldChar w:fldCharType="separate"/>
            </w:r>
            <w:r>
              <w:rPr>
                <w:noProof/>
                <w:webHidden/>
              </w:rPr>
              <w:t>13</w:t>
            </w:r>
            <w:r>
              <w:rPr>
                <w:noProof/>
                <w:webHidden/>
              </w:rPr>
              <w:fldChar w:fldCharType="end"/>
            </w:r>
          </w:hyperlink>
        </w:p>
        <w:p w14:paraId="2AE72736" w14:textId="42F62D32" w:rsidR="00FD777B" w:rsidRDefault="00FD777B">
          <w:pPr>
            <w:pStyle w:val="TDC3"/>
            <w:tabs>
              <w:tab w:val="right" w:leader="dot" w:pos="8494"/>
            </w:tabs>
            <w:rPr>
              <w:rFonts w:asciiTheme="minorHAnsi" w:eastAsiaTheme="minorEastAsia" w:hAnsiTheme="minorHAnsi"/>
              <w:noProof/>
              <w:lang w:val="es-ES" w:eastAsia="es-ES"/>
            </w:rPr>
          </w:pPr>
          <w:hyperlink w:anchor="_Toc518664934" w:history="1">
            <w:r w:rsidRPr="00C572FB">
              <w:rPr>
                <w:rStyle w:val="Hipervnculo"/>
                <w:noProof/>
              </w:rPr>
              <w:t>Metodología de medición:</w:t>
            </w:r>
            <w:r>
              <w:rPr>
                <w:noProof/>
                <w:webHidden/>
              </w:rPr>
              <w:tab/>
            </w:r>
            <w:r>
              <w:rPr>
                <w:noProof/>
                <w:webHidden/>
              </w:rPr>
              <w:fldChar w:fldCharType="begin"/>
            </w:r>
            <w:r>
              <w:rPr>
                <w:noProof/>
                <w:webHidden/>
              </w:rPr>
              <w:instrText xml:space="preserve"> PAGEREF _Toc518664934 \h </w:instrText>
            </w:r>
            <w:r>
              <w:rPr>
                <w:noProof/>
                <w:webHidden/>
              </w:rPr>
            </w:r>
            <w:r>
              <w:rPr>
                <w:noProof/>
                <w:webHidden/>
              </w:rPr>
              <w:fldChar w:fldCharType="separate"/>
            </w:r>
            <w:r>
              <w:rPr>
                <w:noProof/>
                <w:webHidden/>
              </w:rPr>
              <w:t>15</w:t>
            </w:r>
            <w:r>
              <w:rPr>
                <w:noProof/>
                <w:webHidden/>
              </w:rPr>
              <w:fldChar w:fldCharType="end"/>
            </w:r>
          </w:hyperlink>
        </w:p>
        <w:p w14:paraId="00D80382" w14:textId="64D8551E" w:rsidR="00FD777B" w:rsidRDefault="00FD777B">
          <w:pPr>
            <w:pStyle w:val="TDC2"/>
            <w:tabs>
              <w:tab w:val="right" w:leader="dot" w:pos="8494"/>
            </w:tabs>
            <w:rPr>
              <w:rFonts w:asciiTheme="minorHAnsi" w:eastAsiaTheme="minorEastAsia" w:hAnsiTheme="minorHAnsi"/>
              <w:noProof/>
              <w:lang w:val="es-ES" w:eastAsia="es-ES"/>
            </w:rPr>
          </w:pPr>
          <w:hyperlink w:anchor="_Toc518664935" w:history="1">
            <w:r w:rsidRPr="00C572FB">
              <w:rPr>
                <w:rStyle w:val="Hipervnculo"/>
                <w:noProof/>
              </w:rPr>
              <w:t>Aplicación del protocolo:</w:t>
            </w:r>
            <w:r>
              <w:rPr>
                <w:noProof/>
                <w:webHidden/>
              </w:rPr>
              <w:tab/>
            </w:r>
            <w:r>
              <w:rPr>
                <w:noProof/>
                <w:webHidden/>
              </w:rPr>
              <w:fldChar w:fldCharType="begin"/>
            </w:r>
            <w:r>
              <w:rPr>
                <w:noProof/>
                <w:webHidden/>
              </w:rPr>
              <w:instrText xml:space="preserve"> PAGEREF _Toc518664935 \h </w:instrText>
            </w:r>
            <w:r>
              <w:rPr>
                <w:noProof/>
                <w:webHidden/>
              </w:rPr>
            </w:r>
            <w:r>
              <w:rPr>
                <w:noProof/>
                <w:webHidden/>
              </w:rPr>
              <w:fldChar w:fldCharType="separate"/>
            </w:r>
            <w:r>
              <w:rPr>
                <w:noProof/>
                <w:webHidden/>
              </w:rPr>
              <w:t>17</w:t>
            </w:r>
            <w:r>
              <w:rPr>
                <w:noProof/>
                <w:webHidden/>
              </w:rPr>
              <w:fldChar w:fldCharType="end"/>
            </w:r>
          </w:hyperlink>
        </w:p>
        <w:p w14:paraId="7A0B513D" w14:textId="0E9CBAD0" w:rsidR="00FD777B" w:rsidRDefault="00FD777B">
          <w:pPr>
            <w:pStyle w:val="TDC3"/>
            <w:tabs>
              <w:tab w:val="right" w:leader="dot" w:pos="8494"/>
            </w:tabs>
            <w:rPr>
              <w:rFonts w:asciiTheme="minorHAnsi" w:eastAsiaTheme="minorEastAsia" w:hAnsiTheme="minorHAnsi"/>
              <w:noProof/>
              <w:lang w:val="es-ES" w:eastAsia="es-ES"/>
            </w:rPr>
          </w:pPr>
          <w:hyperlink w:anchor="_Toc518664936" w:history="1">
            <w:r w:rsidRPr="00C572FB">
              <w:rPr>
                <w:rStyle w:val="Hipervnculo"/>
                <w:noProof/>
              </w:rPr>
              <w:t>Soporte:</w:t>
            </w:r>
            <w:r>
              <w:rPr>
                <w:noProof/>
                <w:webHidden/>
              </w:rPr>
              <w:tab/>
            </w:r>
            <w:r>
              <w:rPr>
                <w:noProof/>
                <w:webHidden/>
              </w:rPr>
              <w:fldChar w:fldCharType="begin"/>
            </w:r>
            <w:r>
              <w:rPr>
                <w:noProof/>
                <w:webHidden/>
              </w:rPr>
              <w:instrText xml:space="preserve"> PAGEREF _Toc518664936 \h </w:instrText>
            </w:r>
            <w:r>
              <w:rPr>
                <w:noProof/>
                <w:webHidden/>
              </w:rPr>
            </w:r>
            <w:r>
              <w:rPr>
                <w:noProof/>
                <w:webHidden/>
              </w:rPr>
              <w:fldChar w:fldCharType="separate"/>
            </w:r>
            <w:r>
              <w:rPr>
                <w:noProof/>
                <w:webHidden/>
              </w:rPr>
              <w:t>17</w:t>
            </w:r>
            <w:r>
              <w:rPr>
                <w:noProof/>
                <w:webHidden/>
              </w:rPr>
              <w:fldChar w:fldCharType="end"/>
            </w:r>
          </w:hyperlink>
        </w:p>
        <w:p w14:paraId="1F388826" w14:textId="7F9A89F1" w:rsidR="00FD777B" w:rsidRDefault="00FD777B">
          <w:pPr>
            <w:pStyle w:val="TDC3"/>
            <w:tabs>
              <w:tab w:val="right" w:leader="dot" w:pos="8494"/>
            </w:tabs>
            <w:rPr>
              <w:rFonts w:asciiTheme="minorHAnsi" w:eastAsiaTheme="minorEastAsia" w:hAnsiTheme="minorHAnsi"/>
              <w:noProof/>
              <w:lang w:val="es-ES" w:eastAsia="es-ES"/>
            </w:rPr>
          </w:pPr>
          <w:hyperlink w:anchor="_Toc518664937" w:history="1">
            <w:r w:rsidRPr="00C572FB">
              <w:rPr>
                <w:rStyle w:val="Hipervnculo"/>
                <w:noProof/>
              </w:rPr>
              <w:t>Alimentación:</w:t>
            </w:r>
            <w:r>
              <w:rPr>
                <w:noProof/>
                <w:webHidden/>
              </w:rPr>
              <w:tab/>
            </w:r>
            <w:r>
              <w:rPr>
                <w:noProof/>
                <w:webHidden/>
              </w:rPr>
              <w:fldChar w:fldCharType="begin"/>
            </w:r>
            <w:r>
              <w:rPr>
                <w:noProof/>
                <w:webHidden/>
              </w:rPr>
              <w:instrText xml:space="preserve"> PAGEREF _Toc518664937 \h </w:instrText>
            </w:r>
            <w:r>
              <w:rPr>
                <w:noProof/>
                <w:webHidden/>
              </w:rPr>
            </w:r>
            <w:r>
              <w:rPr>
                <w:noProof/>
                <w:webHidden/>
              </w:rPr>
              <w:fldChar w:fldCharType="separate"/>
            </w:r>
            <w:r>
              <w:rPr>
                <w:noProof/>
                <w:webHidden/>
              </w:rPr>
              <w:t>18</w:t>
            </w:r>
            <w:r>
              <w:rPr>
                <w:noProof/>
                <w:webHidden/>
              </w:rPr>
              <w:fldChar w:fldCharType="end"/>
            </w:r>
          </w:hyperlink>
        </w:p>
        <w:p w14:paraId="56CBE9E7" w14:textId="1E4451C5" w:rsidR="00FD777B" w:rsidRDefault="00FD777B">
          <w:pPr>
            <w:pStyle w:val="TDC3"/>
            <w:tabs>
              <w:tab w:val="right" w:leader="dot" w:pos="8494"/>
            </w:tabs>
            <w:rPr>
              <w:rFonts w:asciiTheme="minorHAnsi" w:eastAsiaTheme="minorEastAsia" w:hAnsiTheme="minorHAnsi"/>
              <w:noProof/>
              <w:lang w:val="es-ES" w:eastAsia="es-ES"/>
            </w:rPr>
          </w:pPr>
          <w:hyperlink w:anchor="_Toc518664938" w:history="1">
            <w:r w:rsidRPr="00C572FB">
              <w:rPr>
                <w:rStyle w:val="Hipervnculo"/>
                <w:noProof/>
              </w:rPr>
              <w:t>Instrumentación:</w:t>
            </w:r>
            <w:r>
              <w:rPr>
                <w:noProof/>
                <w:webHidden/>
              </w:rPr>
              <w:tab/>
            </w:r>
            <w:r>
              <w:rPr>
                <w:noProof/>
                <w:webHidden/>
              </w:rPr>
              <w:fldChar w:fldCharType="begin"/>
            </w:r>
            <w:r>
              <w:rPr>
                <w:noProof/>
                <w:webHidden/>
              </w:rPr>
              <w:instrText xml:space="preserve"> PAGEREF _Toc518664938 \h </w:instrText>
            </w:r>
            <w:r>
              <w:rPr>
                <w:noProof/>
                <w:webHidden/>
              </w:rPr>
            </w:r>
            <w:r>
              <w:rPr>
                <w:noProof/>
                <w:webHidden/>
              </w:rPr>
              <w:fldChar w:fldCharType="separate"/>
            </w:r>
            <w:r>
              <w:rPr>
                <w:noProof/>
                <w:webHidden/>
              </w:rPr>
              <w:t>19</w:t>
            </w:r>
            <w:r>
              <w:rPr>
                <w:noProof/>
                <w:webHidden/>
              </w:rPr>
              <w:fldChar w:fldCharType="end"/>
            </w:r>
          </w:hyperlink>
        </w:p>
        <w:p w14:paraId="67D9236C" w14:textId="4841BDD4" w:rsidR="00FD777B" w:rsidRDefault="00FD777B">
          <w:pPr>
            <w:pStyle w:val="TDC3"/>
            <w:tabs>
              <w:tab w:val="right" w:leader="dot" w:pos="8494"/>
            </w:tabs>
            <w:rPr>
              <w:rFonts w:asciiTheme="minorHAnsi" w:eastAsiaTheme="minorEastAsia" w:hAnsiTheme="minorHAnsi"/>
              <w:noProof/>
              <w:lang w:val="es-ES" w:eastAsia="es-ES"/>
            </w:rPr>
          </w:pPr>
          <w:hyperlink w:anchor="_Toc518664939" w:history="1">
            <w:r w:rsidRPr="00C572FB">
              <w:rPr>
                <w:rStyle w:val="Hipervnculo"/>
                <w:noProof/>
              </w:rPr>
              <w:t>Rotor</w:t>
            </w:r>
            <w:r>
              <w:rPr>
                <w:noProof/>
                <w:webHidden/>
              </w:rPr>
              <w:tab/>
            </w:r>
            <w:r>
              <w:rPr>
                <w:noProof/>
                <w:webHidden/>
              </w:rPr>
              <w:fldChar w:fldCharType="begin"/>
            </w:r>
            <w:r>
              <w:rPr>
                <w:noProof/>
                <w:webHidden/>
              </w:rPr>
              <w:instrText xml:space="preserve"> PAGEREF _Toc518664939 \h </w:instrText>
            </w:r>
            <w:r>
              <w:rPr>
                <w:noProof/>
                <w:webHidden/>
              </w:rPr>
            </w:r>
            <w:r>
              <w:rPr>
                <w:noProof/>
                <w:webHidden/>
              </w:rPr>
              <w:fldChar w:fldCharType="separate"/>
            </w:r>
            <w:r>
              <w:rPr>
                <w:noProof/>
                <w:webHidden/>
              </w:rPr>
              <w:t>22</w:t>
            </w:r>
            <w:r>
              <w:rPr>
                <w:noProof/>
                <w:webHidden/>
              </w:rPr>
              <w:fldChar w:fldCharType="end"/>
            </w:r>
          </w:hyperlink>
        </w:p>
        <w:p w14:paraId="1030E4A4" w14:textId="13BD7E72" w:rsidR="00FD777B" w:rsidRDefault="00FD777B">
          <w:pPr>
            <w:pStyle w:val="TDC3"/>
            <w:tabs>
              <w:tab w:val="right" w:leader="dot" w:pos="8494"/>
            </w:tabs>
            <w:rPr>
              <w:rFonts w:asciiTheme="minorHAnsi" w:eastAsiaTheme="minorEastAsia" w:hAnsiTheme="minorHAnsi"/>
              <w:noProof/>
              <w:lang w:val="es-ES" w:eastAsia="es-ES"/>
            </w:rPr>
          </w:pPr>
          <w:hyperlink w:anchor="_Toc518664940" w:history="1">
            <w:r w:rsidRPr="00C572FB">
              <w:rPr>
                <w:rStyle w:val="Hipervnculo"/>
                <w:noProof/>
              </w:rPr>
              <w:t>Tratamiento de datos:</w:t>
            </w:r>
            <w:r>
              <w:rPr>
                <w:noProof/>
                <w:webHidden/>
              </w:rPr>
              <w:tab/>
            </w:r>
            <w:r>
              <w:rPr>
                <w:noProof/>
                <w:webHidden/>
              </w:rPr>
              <w:fldChar w:fldCharType="begin"/>
            </w:r>
            <w:r>
              <w:rPr>
                <w:noProof/>
                <w:webHidden/>
              </w:rPr>
              <w:instrText xml:space="preserve"> PAGEREF _Toc518664940 \h </w:instrText>
            </w:r>
            <w:r>
              <w:rPr>
                <w:noProof/>
                <w:webHidden/>
              </w:rPr>
            </w:r>
            <w:r>
              <w:rPr>
                <w:noProof/>
                <w:webHidden/>
              </w:rPr>
              <w:fldChar w:fldCharType="separate"/>
            </w:r>
            <w:r>
              <w:rPr>
                <w:noProof/>
                <w:webHidden/>
              </w:rPr>
              <w:t>22</w:t>
            </w:r>
            <w:r>
              <w:rPr>
                <w:noProof/>
                <w:webHidden/>
              </w:rPr>
              <w:fldChar w:fldCharType="end"/>
            </w:r>
          </w:hyperlink>
        </w:p>
        <w:p w14:paraId="3EC02B77" w14:textId="5A907982" w:rsidR="00FD777B" w:rsidRDefault="00FD777B">
          <w:pPr>
            <w:pStyle w:val="TDC2"/>
            <w:tabs>
              <w:tab w:val="right" w:leader="dot" w:pos="8494"/>
            </w:tabs>
            <w:rPr>
              <w:rFonts w:asciiTheme="minorHAnsi" w:eastAsiaTheme="minorEastAsia" w:hAnsiTheme="minorHAnsi"/>
              <w:noProof/>
              <w:lang w:val="es-ES" w:eastAsia="es-ES"/>
            </w:rPr>
          </w:pPr>
          <w:hyperlink w:anchor="_Toc518664941" w:history="1">
            <w:r w:rsidRPr="00C572FB">
              <w:rPr>
                <w:rStyle w:val="Hipervnculo"/>
                <w:noProof/>
              </w:rPr>
              <w:t>Resultados y discusión:</w:t>
            </w:r>
            <w:r>
              <w:rPr>
                <w:noProof/>
                <w:webHidden/>
              </w:rPr>
              <w:tab/>
            </w:r>
            <w:r>
              <w:rPr>
                <w:noProof/>
                <w:webHidden/>
              </w:rPr>
              <w:fldChar w:fldCharType="begin"/>
            </w:r>
            <w:r>
              <w:rPr>
                <w:noProof/>
                <w:webHidden/>
              </w:rPr>
              <w:instrText xml:space="preserve"> PAGEREF _Toc518664941 \h </w:instrText>
            </w:r>
            <w:r>
              <w:rPr>
                <w:noProof/>
                <w:webHidden/>
              </w:rPr>
            </w:r>
            <w:r>
              <w:rPr>
                <w:noProof/>
                <w:webHidden/>
              </w:rPr>
              <w:fldChar w:fldCharType="separate"/>
            </w:r>
            <w:r>
              <w:rPr>
                <w:noProof/>
                <w:webHidden/>
              </w:rPr>
              <w:t>24</w:t>
            </w:r>
            <w:r>
              <w:rPr>
                <w:noProof/>
                <w:webHidden/>
              </w:rPr>
              <w:fldChar w:fldCharType="end"/>
            </w:r>
          </w:hyperlink>
        </w:p>
        <w:p w14:paraId="6D503D6F" w14:textId="312C6EA6" w:rsidR="00FD777B" w:rsidRDefault="00FD777B">
          <w:pPr>
            <w:pStyle w:val="TDC2"/>
            <w:tabs>
              <w:tab w:val="right" w:leader="dot" w:pos="8494"/>
            </w:tabs>
            <w:rPr>
              <w:rFonts w:asciiTheme="minorHAnsi" w:eastAsiaTheme="minorEastAsia" w:hAnsiTheme="minorHAnsi"/>
              <w:noProof/>
              <w:lang w:val="es-ES" w:eastAsia="es-ES"/>
            </w:rPr>
          </w:pPr>
          <w:hyperlink w:anchor="_Toc518664942" w:history="1">
            <w:r w:rsidRPr="00C572FB">
              <w:rPr>
                <w:rStyle w:val="Hipervnculo"/>
                <w:noProof/>
              </w:rPr>
              <w:t>Anexos:</w:t>
            </w:r>
            <w:r>
              <w:rPr>
                <w:noProof/>
                <w:webHidden/>
              </w:rPr>
              <w:tab/>
            </w:r>
            <w:r>
              <w:rPr>
                <w:noProof/>
                <w:webHidden/>
              </w:rPr>
              <w:fldChar w:fldCharType="begin"/>
            </w:r>
            <w:r>
              <w:rPr>
                <w:noProof/>
                <w:webHidden/>
              </w:rPr>
              <w:instrText xml:space="preserve"> PAGEREF _Toc518664942 \h </w:instrText>
            </w:r>
            <w:r>
              <w:rPr>
                <w:noProof/>
                <w:webHidden/>
              </w:rPr>
            </w:r>
            <w:r>
              <w:rPr>
                <w:noProof/>
                <w:webHidden/>
              </w:rPr>
              <w:fldChar w:fldCharType="separate"/>
            </w:r>
            <w:r>
              <w:rPr>
                <w:noProof/>
                <w:webHidden/>
              </w:rPr>
              <w:t>28</w:t>
            </w:r>
            <w:r>
              <w:rPr>
                <w:noProof/>
                <w:webHidden/>
              </w:rPr>
              <w:fldChar w:fldCharType="end"/>
            </w:r>
          </w:hyperlink>
        </w:p>
        <w:p w14:paraId="3A51B6EC" w14:textId="512430C3" w:rsidR="00FD777B" w:rsidRDefault="00FD777B">
          <w:pPr>
            <w:pStyle w:val="TDC3"/>
            <w:tabs>
              <w:tab w:val="right" w:leader="dot" w:pos="8494"/>
            </w:tabs>
            <w:rPr>
              <w:rFonts w:asciiTheme="minorHAnsi" w:eastAsiaTheme="minorEastAsia" w:hAnsiTheme="minorHAnsi"/>
              <w:noProof/>
              <w:lang w:val="es-ES" w:eastAsia="es-ES"/>
            </w:rPr>
          </w:pPr>
          <w:hyperlink w:anchor="_Toc518664943" w:history="1">
            <w:r w:rsidRPr="00C572FB">
              <w:rPr>
                <w:rStyle w:val="Hipervnculo"/>
                <w:noProof/>
              </w:rPr>
              <w:t>Código para correr rampas de velocidad en Pololu Micro Maestro 6®:</w:t>
            </w:r>
            <w:r>
              <w:rPr>
                <w:noProof/>
                <w:webHidden/>
              </w:rPr>
              <w:tab/>
            </w:r>
            <w:r>
              <w:rPr>
                <w:noProof/>
                <w:webHidden/>
              </w:rPr>
              <w:fldChar w:fldCharType="begin"/>
            </w:r>
            <w:r>
              <w:rPr>
                <w:noProof/>
                <w:webHidden/>
              </w:rPr>
              <w:instrText xml:space="preserve"> PAGEREF _Toc518664943 \h </w:instrText>
            </w:r>
            <w:r>
              <w:rPr>
                <w:noProof/>
                <w:webHidden/>
              </w:rPr>
            </w:r>
            <w:r>
              <w:rPr>
                <w:noProof/>
                <w:webHidden/>
              </w:rPr>
              <w:fldChar w:fldCharType="separate"/>
            </w:r>
            <w:r>
              <w:rPr>
                <w:noProof/>
                <w:webHidden/>
              </w:rPr>
              <w:t>28</w:t>
            </w:r>
            <w:r>
              <w:rPr>
                <w:noProof/>
                <w:webHidden/>
              </w:rPr>
              <w:fldChar w:fldCharType="end"/>
            </w:r>
          </w:hyperlink>
        </w:p>
        <w:p w14:paraId="38FD13A7" w14:textId="3729A756" w:rsidR="00371E39" w:rsidRDefault="00371E39">
          <w:pPr>
            <w:rPr>
              <w:b/>
              <w:bCs/>
            </w:rPr>
          </w:pPr>
          <w:r>
            <w:rPr>
              <w:b/>
              <w:bCs/>
            </w:rPr>
            <w:fldChar w:fldCharType="end"/>
          </w:r>
        </w:p>
      </w:sdtContent>
    </w:sdt>
    <w:p w14:paraId="64B6C3CC" w14:textId="51D3E082" w:rsidR="008F7247" w:rsidRDefault="008F7247"/>
    <w:p w14:paraId="4858B943" w14:textId="4F129849" w:rsidR="008F7247" w:rsidRDefault="008F7247"/>
    <w:p w14:paraId="1769153E" w14:textId="56051A7E" w:rsidR="008F7247" w:rsidRDefault="008F7247"/>
    <w:p w14:paraId="1CD640CC" w14:textId="7AB5FB92" w:rsidR="008F7247" w:rsidRDefault="008F7247"/>
    <w:p w14:paraId="32811556" w14:textId="4108B47D" w:rsidR="008F7247" w:rsidRDefault="008F7247"/>
    <w:p w14:paraId="0601089D" w14:textId="4AC85391" w:rsidR="008F7247" w:rsidRDefault="008F7247"/>
    <w:p w14:paraId="023AC256" w14:textId="2DBE9EA2" w:rsidR="008F7247" w:rsidRDefault="008F7247"/>
    <w:p w14:paraId="04D88858" w14:textId="30140986" w:rsidR="008F7247" w:rsidRDefault="008F7247"/>
    <w:p w14:paraId="7FE4AEF1" w14:textId="3352E73B" w:rsidR="008F7247" w:rsidRDefault="008F7247"/>
    <w:p w14:paraId="4CBB6221" w14:textId="259D52F3" w:rsidR="006313C6" w:rsidRDefault="00495CC1" w:rsidP="00E3450D">
      <w:pPr>
        <w:pStyle w:val="Ttulo2"/>
      </w:pPr>
      <w:bookmarkStart w:id="0" w:name="_Toc518664921"/>
      <w:r>
        <w:lastRenderedPageBreak/>
        <w:t>Objetivos</w:t>
      </w:r>
      <w:bookmarkEnd w:id="0"/>
    </w:p>
    <w:p w14:paraId="46F550C0" w14:textId="1C2523D7" w:rsidR="00495CC1" w:rsidRDefault="00495CC1" w:rsidP="00495CC1"/>
    <w:p w14:paraId="57DCBE61" w14:textId="46F9AA98" w:rsidR="00495CC1" w:rsidRDefault="00495CC1" w:rsidP="00495CC1">
      <w:pPr>
        <w:pStyle w:val="Ttulo3"/>
      </w:pPr>
      <w:bookmarkStart w:id="1" w:name="_Toc518664922"/>
      <w:r>
        <w:t>General:</w:t>
      </w:r>
      <w:bookmarkEnd w:id="1"/>
    </w:p>
    <w:p w14:paraId="63F65D6D" w14:textId="115205EB" w:rsidR="00982E9B" w:rsidRDefault="006B0B71" w:rsidP="00C9297B">
      <w:pPr>
        <w:ind w:left="705"/>
      </w:pPr>
      <w:r>
        <w:t xml:space="preserve">Proponer </w:t>
      </w:r>
      <w:r w:rsidR="00673BF8">
        <w:t xml:space="preserve">e implementar </w:t>
      </w:r>
      <w:r>
        <w:t xml:space="preserve">un protocolo de medición </w:t>
      </w:r>
      <w:r w:rsidR="00C9297B">
        <w:t xml:space="preserve">con el fin de evaluar el comportamiento aerodinámico del rotor de un cuadricóptero </w:t>
      </w:r>
    </w:p>
    <w:p w14:paraId="0AF0708A" w14:textId="6F54CF13" w:rsidR="00A61955" w:rsidRDefault="00982E9B" w:rsidP="00A61955">
      <w:pPr>
        <w:pStyle w:val="Ttulo3"/>
      </w:pPr>
      <w:bookmarkStart w:id="2" w:name="_Toc518664923"/>
      <w:r>
        <w:t>Es</w:t>
      </w:r>
      <w:r w:rsidR="00C9297B">
        <w:t>pecíficos</w:t>
      </w:r>
      <w:r w:rsidR="002E26DD">
        <w:t>:</w:t>
      </w:r>
      <w:bookmarkEnd w:id="2"/>
    </w:p>
    <w:p w14:paraId="3271CA48" w14:textId="77777777" w:rsidR="008741D4" w:rsidRDefault="00A61955" w:rsidP="008741D4">
      <w:pPr>
        <w:pStyle w:val="Prrafodelista"/>
        <w:numPr>
          <w:ilvl w:val="0"/>
          <w:numId w:val="1"/>
        </w:numPr>
      </w:pPr>
      <w:r>
        <w:t>Adaptar y poner a punto un sistema comercial de medición de torque y empuje de</w:t>
      </w:r>
      <w:r w:rsidR="00E25E1A">
        <w:t xml:space="preserve"> rotores de cuadricópteros.</w:t>
      </w:r>
    </w:p>
    <w:p w14:paraId="0AA737AC" w14:textId="1E9EAD46" w:rsidR="000411B1" w:rsidRDefault="008741D4" w:rsidP="008741D4">
      <w:pPr>
        <w:pStyle w:val="Prrafodelista"/>
        <w:numPr>
          <w:ilvl w:val="0"/>
          <w:numId w:val="1"/>
        </w:numPr>
      </w:pPr>
      <w:r w:rsidRPr="008741D4">
        <w:t>Proponer un protocolo de pruebas para evaluar las características aerodinámicas de conjuntos motor-hélice típicamente utilizados en cuadricópteros tanto</w:t>
      </w:r>
      <w:r w:rsidR="002C696C">
        <w:t xml:space="preserve"> para vuelo en </w:t>
      </w:r>
      <w:r w:rsidRPr="008741D4">
        <w:t>hover como en vuelo</w:t>
      </w:r>
      <w:r w:rsidR="001B3F66">
        <w:t xml:space="preserve"> de avance</w:t>
      </w:r>
    </w:p>
    <w:p w14:paraId="53166C58" w14:textId="0A85D26E" w:rsidR="00E25E1A" w:rsidRPr="008741D4" w:rsidRDefault="004057BD" w:rsidP="008741D4">
      <w:pPr>
        <w:pStyle w:val="Prrafodelista"/>
        <w:numPr>
          <w:ilvl w:val="0"/>
          <w:numId w:val="1"/>
        </w:numPr>
      </w:pPr>
      <w:r>
        <w:t xml:space="preserve">Implementar el protocolo propuesto en </w:t>
      </w:r>
      <w:r w:rsidR="0013007A">
        <w:t xml:space="preserve">el rotor de un </w:t>
      </w:r>
      <w:r w:rsidR="00C45A46">
        <w:t>cuadricóptero comercial y concluir acerca de los resultados</w:t>
      </w:r>
    </w:p>
    <w:p w14:paraId="09C3B3DB" w14:textId="32E37BF6" w:rsidR="00C9297B" w:rsidRDefault="00C9297B" w:rsidP="00495CC1"/>
    <w:p w14:paraId="5C176A67" w14:textId="2BFA4AFF" w:rsidR="008F7247" w:rsidRDefault="008F7247" w:rsidP="00495CC1"/>
    <w:p w14:paraId="3C1BEA29" w14:textId="7C9F8179" w:rsidR="008F7247" w:rsidRDefault="008F7247" w:rsidP="00495CC1"/>
    <w:p w14:paraId="0E36F858" w14:textId="2342BD1A" w:rsidR="008F7247" w:rsidRDefault="008F7247" w:rsidP="00495CC1"/>
    <w:p w14:paraId="525D4F55" w14:textId="015FF982" w:rsidR="008F7247" w:rsidRDefault="008F7247" w:rsidP="00495CC1"/>
    <w:p w14:paraId="59F3AB6B" w14:textId="229C1F4A" w:rsidR="008F7247" w:rsidRDefault="008F7247" w:rsidP="00495CC1"/>
    <w:p w14:paraId="5A6930CC" w14:textId="177E8E4F" w:rsidR="008F7247" w:rsidRDefault="008F7247" w:rsidP="00495CC1"/>
    <w:p w14:paraId="6D262857" w14:textId="49A70A87" w:rsidR="008F7247" w:rsidRDefault="008F7247" w:rsidP="00495CC1"/>
    <w:p w14:paraId="284BAB6B" w14:textId="22326EFE" w:rsidR="008F7247" w:rsidRDefault="008F7247" w:rsidP="00495CC1"/>
    <w:p w14:paraId="03D8D3C1" w14:textId="4C3792B6" w:rsidR="008F7247" w:rsidRDefault="008F7247" w:rsidP="00495CC1"/>
    <w:p w14:paraId="0B04217E" w14:textId="6A490E78" w:rsidR="008F7247" w:rsidRDefault="008F7247" w:rsidP="00495CC1"/>
    <w:p w14:paraId="0FBD1219" w14:textId="231B3566" w:rsidR="008F7247" w:rsidRDefault="008F7247" w:rsidP="00495CC1"/>
    <w:p w14:paraId="65DC47B8" w14:textId="3B2F4AD5" w:rsidR="008F7247" w:rsidRDefault="008F7247" w:rsidP="00495CC1"/>
    <w:p w14:paraId="2056ACEA" w14:textId="18520F1B" w:rsidR="008F7247" w:rsidRDefault="008F7247" w:rsidP="00495CC1"/>
    <w:p w14:paraId="1F1A4B76" w14:textId="1B4D8328" w:rsidR="008F7247" w:rsidRDefault="008F7247" w:rsidP="00495CC1"/>
    <w:p w14:paraId="07AD6748" w14:textId="56ADCA8E" w:rsidR="008F7247" w:rsidRDefault="008F7247" w:rsidP="00495CC1"/>
    <w:p w14:paraId="64409867" w14:textId="3C6BAD81" w:rsidR="008F7247" w:rsidRDefault="008F7247" w:rsidP="00495CC1"/>
    <w:p w14:paraId="09EC0502" w14:textId="406EBAD1" w:rsidR="008F7247" w:rsidRDefault="008F7247" w:rsidP="00495CC1"/>
    <w:p w14:paraId="7301BB5D" w14:textId="207EC9AF" w:rsidR="008F7247" w:rsidRDefault="008F7247" w:rsidP="00495CC1"/>
    <w:p w14:paraId="3B0BFFB0" w14:textId="477B22C2" w:rsidR="008F7247" w:rsidRDefault="008F7247" w:rsidP="00495CC1"/>
    <w:p w14:paraId="59F14378" w14:textId="5A41FB7A" w:rsidR="008F7247" w:rsidRDefault="008F7247" w:rsidP="00495CC1"/>
    <w:p w14:paraId="305955CE" w14:textId="77777777" w:rsidR="008F7247" w:rsidRPr="00495CC1" w:rsidRDefault="008F7247" w:rsidP="00495CC1"/>
    <w:p w14:paraId="68951C29" w14:textId="6AAF9872" w:rsidR="001972F5" w:rsidRDefault="00B1359D" w:rsidP="00E3450D">
      <w:pPr>
        <w:pStyle w:val="Ttulo2"/>
      </w:pPr>
      <w:bookmarkStart w:id="3" w:name="_Toc518664924"/>
      <w:r w:rsidRPr="00E3450D">
        <w:lastRenderedPageBreak/>
        <w:t>Introducción</w:t>
      </w:r>
      <w:bookmarkEnd w:id="3"/>
    </w:p>
    <w:p w14:paraId="3B66372C" w14:textId="77777777" w:rsidR="00E3450D" w:rsidRPr="00E3450D" w:rsidRDefault="00E3450D" w:rsidP="00E3450D"/>
    <w:p w14:paraId="239FF997" w14:textId="0E6A2D24" w:rsidR="00C45A46" w:rsidRDefault="00E3450D" w:rsidP="001972F5">
      <w:r>
        <w:t>Este proyecto se propuso el diseño e implementación de un protocolo de pruebas que permita evaluar las características aerodinámicas del rotor de un cuadricóptero.</w:t>
      </w:r>
    </w:p>
    <w:p w14:paraId="1A526AF6" w14:textId="133A0C7C" w:rsidR="006F1804" w:rsidRDefault="00597921" w:rsidP="001972F5">
      <w:r>
        <w:t xml:space="preserve">La motivación del desarrollo de este proyecto parte </w:t>
      </w:r>
      <w:r w:rsidR="00A43E8B">
        <w:t>de la necesidad de valid</w:t>
      </w:r>
      <w:r w:rsidR="0078595D">
        <w:t xml:space="preserve">ar </w:t>
      </w:r>
      <w:r w:rsidR="00FA362A">
        <w:t>experimentalmente</w:t>
      </w:r>
      <w:r w:rsidR="00676AEA">
        <w:t xml:space="preserve"> de una forma sencilla</w:t>
      </w:r>
      <w:r w:rsidR="00040309">
        <w:t xml:space="preserve"> y guiada</w:t>
      </w:r>
      <w:r w:rsidR="00FA362A">
        <w:t xml:space="preserve"> los diversos</w:t>
      </w:r>
      <w:r w:rsidR="00FA4D5C">
        <w:t xml:space="preserve"> modelamie</w:t>
      </w:r>
      <w:r w:rsidR="00FA362A">
        <w:t>ntos</w:t>
      </w:r>
      <w:r w:rsidR="00FA4D5C">
        <w:t xml:space="preserve"> mate</w:t>
      </w:r>
      <w:r w:rsidR="00345668">
        <w:t>matico</w:t>
      </w:r>
      <w:r w:rsidR="00FA362A">
        <w:t>s que se han desarrollado</w:t>
      </w:r>
      <w:r w:rsidR="00174F4B">
        <w:t xml:space="preserve"> para predecir el comportamiento </w:t>
      </w:r>
      <w:r w:rsidR="00023C51">
        <w:t>de sistemas de propulsión rotodimamicos de pequeña escala típicamente usados en los vehiculos multicopteros.</w:t>
      </w:r>
    </w:p>
    <w:p w14:paraId="34FDAC64" w14:textId="09CD82CB" w:rsidR="00C539DB" w:rsidRDefault="00C539DB" w:rsidP="001972F5">
      <w:r>
        <w:t>Para alcanzar este objeti</w:t>
      </w:r>
      <w:r w:rsidR="00C64698">
        <w:t xml:space="preserve">vo se desarrolló un banco de pruebas </w:t>
      </w:r>
      <w:r w:rsidR="0075576C">
        <w:t xml:space="preserve">junto con un protocolo </w:t>
      </w:r>
      <w:r w:rsidR="00FB4266">
        <w:t>o guía para la fácil evaluación experimental de rotores de multicopteros.</w:t>
      </w:r>
    </w:p>
    <w:p w14:paraId="69C1C460" w14:textId="77777777" w:rsidR="00023C51" w:rsidRDefault="00023C51" w:rsidP="001972F5"/>
    <w:p w14:paraId="76859055" w14:textId="77777777" w:rsidR="00FE3777" w:rsidRDefault="00E3450D" w:rsidP="00FE3777">
      <w:pPr>
        <w:pStyle w:val="Ttulo3"/>
      </w:pPr>
      <w:bookmarkStart w:id="4" w:name="_Toc518664925"/>
      <w:r>
        <w:t>Cuadricópteros</w:t>
      </w:r>
      <w:r w:rsidR="00FE3777">
        <w:t>:</w:t>
      </w:r>
      <w:bookmarkEnd w:id="4"/>
      <w:r w:rsidR="00FE3777">
        <w:t xml:space="preserve"> </w:t>
      </w:r>
    </w:p>
    <w:p w14:paraId="7CFEF2EE" w14:textId="4D13C569" w:rsidR="00FE3777" w:rsidRDefault="00FE3777" w:rsidP="00FE3777">
      <w:r>
        <w:t>Un cuadricóptero en general es un vehículo aéreo multi-rotor, e</w:t>
      </w:r>
      <w:r w:rsidR="00405B7B">
        <w:t xml:space="preserve">specíficamente </w:t>
      </w:r>
      <w:r w:rsidR="00A7066A">
        <w:t>de</w:t>
      </w:r>
      <w:r w:rsidR="00405B7B">
        <w:t xml:space="preserve"> 4 rotores como sistema de sustentación y propulsión. Usualmente la velocidad de cada uno de los rotores es independiente, </w:t>
      </w:r>
      <w:r w:rsidR="00BF4A57">
        <w:t>esta independencia permite localizar el centro de empuje en algún punto</w:t>
      </w:r>
      <w:r w:rsidR="0031625D">
        <w:t xml:space="preserve"> </w:t>
      </w:r>
      <w:r w:rsidR="00994045">
        <w:t>que puede ser igual o diferente</w:t>
      </w:r>
      <w:r w:rsidR="00BF4A57">
        <w:t xml:space="preserve"> al centroide del dispositivo</w:t>
      </w:r>
      <w:r w:rsidR="002C75AE">
        <w:t xml:space="preserve"> (Ver </w:t>
      </w:r>
      <w:r w:rsidR="002C75AE">
        <w:fldChar w:fldCharType="begin"/>
      </w:r>
      <w:r w:rsidR="002C75AE">
        <w:instrText xml:space="preserve"> REF _Ref516089820 \h </w:instrText>
      </w:r>
      <w:r w:rsidR="002C75AE">
        <w:fldChar w:fldCharType="separate"/>
      </w:r>
      <w:r w:rsidR="002C75AE">
        <w:t xml:space="preserve">Figura </w:t>
      </w:r>
      <w:r w:rsidR="002C75AE">
        <w:rPr>
          <w:noProof/>
        </w:rPr>
        <w:t>1</w:t>
      </w:r>
      <w:r w:rsidR="002C75AE">
        <w:fldChar w:fldCharType="end"/>
      </w:r>
      <w:r w:rsidR="002C75AE">
        <w:t>)</w:t>
      </w:r>
      <w:r>
        <w:t xml:space="preserve"> </w:t>
      </w:r>
    </w:p>
    <w:p w14:paraId="5BBA7D95" w14:textId="77777777" w:rsidR="002C75AE" w:rsidRDefault="002C75AE" w:rsidP="002C75AE">
      <w:pPr>
        <w:keepNext/>
        <w:jc w:val="center"/>
      </w:pPr>
      <w:r w:rsidRPr="002C75AE">
        <w:rPr>
          <w:noProof/>
        </w:rPr>
        <w:drawing>
          <wp:inline distT="0" distB="0" distL="0" distR="0" wp14:anchorId="268AC93D" wp14:editId="3556F37D">
            <wp:extent cx="2066306" cy="216098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2248" r="1102" b="-1"/>
                    <a:stretch/>
                  </pic:blipFill>
                  <pic:spPr bwMode="auto">
                    <a:xfrm>
                      <a:off x="0" y="0"/>
                      <a:ext cx="2066757" cy="2161452"/>
                    </a:xfrm>
                    <a:prstGeom prst="rect">
                      <a:avLst/>
                    </a:prstGeom>
                    <a:noFill/>
                    <a:ln>
                      <a:noFill/>
                    </a:ln>
                    <a:extLst>
                      <a:ext uri="{53640926-AAD7-44D8-BBD7-CCE9431645EC}">
                        <a14:shadowObscured xmlns:a14="http://schemas.microsoft.com/office/drawing/2010/main"/>
                      </a:ext>
                    </a:extLst>
                  </pic:spPr>
                </pic:pic>
              </a:graphicData>
            </a:graphic>
          </wp:inline>
        </w:drawing>
      </w:r>
    </w:p>
    <w:p w14:paraId="1C70B757" w14:textId="3DAC7422" w:rsidR="002C75AE" w:rsidRDefault="002C75AE" w:rsidP="002C75AE">
      <w:pPr>
        <w:pStyle w:val="Descripcin"/>
        <w:jc w:val="center"/>
      </w:pPr>
      <w:bookmarkStart w:id="5" w:name="_Ref516089820"/>
      <w:r>
        <w:t xml:space="preserve">Figura </w:t>
      </w:r>
      <w:r>
        <w:fldChar w:fldCharType="begin"/>
      </w:r>
      <w:r>
        <w:instrText xml:space="preserve"> SEQ Figura \* ARABIC </w:instrText>
      </w:r>
      <w:r>
        <w:fldChar w:fldCharType="separate"/>
      </w:r>
      <w:r w:rsidR="00B20315">
        <w:rPr>
          <w:noProof/>
        </w:rPr>
        <w:t>1</w:t>
      </w:r>
      <w:r>
        <w:fldChar w:fldCharType="end"/>
      </w:r>
      <w:bookmarkEnd w:id="5"/>
      <w:r>
        <w:t>:Rotación de los rotores de un cuadricóptero. Tomado de</w:t>
      </w:r>
      <w:r w:rsidR="00BC7B24">
        <w:fldChar w:fldCharType="begin"/>
      </w:r>
      <w:r w:rsidR="00BC7B24">
        <w:instrText xml:space="preserve"> ADDIN ZOTERO_ITEM CSL_CITATION {"citationID":"BtqtrQ9R","properties":{"formattedCitation":"(Apfelbeck et\\uc0\\u160{}al. 2014)","plainCitation":"(Apfelbeck et al. 2014)","noteIndex":0},"citationItems":[{"id":8,"uris":["http://zotero.org/users/local/gYfJz208/items/5WHC7FKJ"],"uri":["http://zotero.org/users/local/gYfJz208/items/5WHC7FKJ"],"itemData":{"id":8,"type":"article-journal","title":"Projektgruppe AgES (576) Lehrstuhl 5 für Programmiersysteme","source":"Google Scholar","author":[{"family":"Apfelbeck","given":"Chris"},{"family":"Dierl","given":"Simon"},{"family":"Dinh","given":"Ba Phuoc"},{"family":"Drescher","given":"Christian"},{"family":"Eckey","given":"Florian"},{"family":"Görgen","given":"Tobias"},{"family":"Lechner","given":"Florian"},{"family":"Ludewig","given":"Malte"},{"family":"Marks","given":"Janina Kim"},{"family":"Quermann","given":"Kim"}],"issued":{"date-parts":[["2014"]]}}}],"schema":"https://github.com/citation-style-language/schema/raw/master/csl-citation.json"} </w:instrText>
      </w:r>
      <w:r w:rsidR="00BC7B24">
        <w:fldChar w:fldCharType="separate"/>
      </w:r>
      <w:r w:rsidR="00BC7B24" w:rsidRPr="00BC7B24">
        <w:rPr>
          <w:rFonts w:cs="Times New Roman"/>
          <w:szCs w:val="24"/>
        </w:rPr>
        <w:t>(Apfelbeck et al. 2014)</w:t>
      </w:r>
      <w:r w:rsidR="00BC7B24">
        <w:fldChar w:fldCharType="end"/>
      </w:r>
    </w:p>
    <w:p w14:paraId="4B7A4F90" w14:textId="06ADA58D" w:rsidR="00E7506B" w:rsidRDefault="008960AA" w:rsidP="002C75AE">
      <w:r>
        <w:t xml:space="preserve">Cuando todos los rotores giran a una misma velocidad angular, </w:t>
      </w:r>
      <w:r w:rsidR="00312C55">
        <w:t xml:space="preserve">el </w:t>
      </w:r>
      <w:r w:rsidR="005D5A64">
        <w:t xml:space="preserve">torque </w:t>
      </w:r>
      <w:r w:rsidR="00CF0541">
        <w:t xml:space="preserve">aerodinámico neto es exactamente cero y el cuadricóptero puede lograr estabilizarse en un punto </w:t>
      </w:r>
      <w:r w:rsidR="00F06975">
        <w:t xml:space="preserve">sin la necesidad </w:t>
      </w:r>
      <w:r w:rsidR="006970D5">
        <w:t xml:space="preserve">de un rotor de cola como los helicópteros convencionales; a este tipo de vuelo se le conoce como vuelo en </w:t>
      </w:r>
      <w:proofErr w:type="spellStart"/>
      <w:r w:rsidR="006970D5">
        <w:t>Hover</w:t>
      </w:r>
      <w:proofErr w:type="spellEnd"/>
      <w:r w:rsidR="006970D5">
        <w:t>.</w:t>
      </w:r>
    </w:p>
    <w:p w14:paraId="4EB4BA75" w14:textId="7DFDFF0A" w:rsidR="00C4681A" w:rsidRDefault="00AF5203" w:rsidP="002C75AE">
      <w:r>
        <w:t xml:space="preserve">Actualmente, los cuadricópteros </w:t>
      </w:r>
      <w:r w:rsidR="00CA5D42">
        <w:t xml:space="preserve">no tripulados </w:t>
      </w:r>
      <w:r>
        <w:t xml:space="preserve">han ganado </w:t>
      </w:r>
      <w:r w:rsidR="005342C7">
        <w:t xml:space="preserve">bastante terreno a nivel comercial </w:t>
      </w:r>
      <w:r w:rsidR="007C57FC">
        <w:t>debido a sus divers</w:t>
      </w:r>
      <w:r w:rsidR="00837DA3">
        <w:t>as</w:t>
      </w:r>
      <w:r w:rsidR="007C57FC">
        <w:t xml:space="preserve"> aplicaciones</w:t>
      </w:r>
      <w:r w:rsidR="00837DA3">
        <w:t xml:space="preserve"> cómo lo son:</w:t>
      </w:r>
    </w:p>
    <w:p w14:paraId="66B5403D" w14:textId="3D1E403C" w:rsidR="00837DA3" w:rsidRPr="0064000A" w:rsidRDefault="00B848BA" w:rsidP="0064000A">
      <w:pPr>
        <w:pStyle w:val="Prrafodelista"/>
        <w:numPr>
          <w:ilvl w:val="0"/>
          <w:numId w:val="6"/>
        </w:numPr>
        <w:rPr>
          <w:b/>
        </w:rPr>
      </w:pPr>
      <w:r w:rsidRPr="0064000A">
        <w:rPr>
          <w:b/>
        </w:rPr>
        <w:t xml:space="preserve">Fines militares: </w:t>
      </w:r>
      <w:r w:rsidR="00035E1F">
        <w:t xml:space="preserve">Sobre todo con fines de observación y vigilancia, se ha acrecentado el uso de cuadricópteros </w:t>
      </w:r>
      <w:r w:rsidR="005F5701">
        <w:t xml:space="preserve">en misiones de </w:t>
      </w:r>
      <w:r w:rsidR="00B84E03">
        <w:t xml:space="preserve">vigilancia de </w:t>
      </w:r>
      <w:r w:rsidR="000831F1">
        <w:t>lugares en riesgo de ataques</w:t>
      </w:r>
      <w:r w:rsidR="00955800">
        <w:t>,</w:t>
      </w:r>
      <w:r w:rsidR="009B3147">
        <w:t xml:space="preserve"> </w:t>
      </w:r>
      <w:r w:rsidR="003F2A3F">
        <w:t>de instalaciones petroleras</w:t>
      </w:r>
      <w:r w:rsidR="00955800">
        <w:t xml:space="preserve"> o en zonas en donde </w:t>
      </w:r>
      <w:r w:rsidR="002457D6">
        <w:t xml:space="preserve">el riesgo </w:t>
      </w:r>
      <w:r w:rsidR="00D36D13">
        <w:t xml:space="preserve">es inminente ante </w:t>
      </w:r>
      <w:r w:rsidR="00955800">
        <w:t>el ingreso de personal</w:t>
      </w:r>
      <w:r w:rsidR="00D36D13">
        <w:t xml:space="preserve"> bien sea por </w:t>
      </w:r>
      <w:r w:rsidR="009B3147">
        <w:t>condiciones de terreno o por conflictos bélicos en la zona.</w:t>
      </w:r>
    </w:p>
    <w:p w14:paraId="226BD969" w14:textId="1742B28E" w:rsidR="007217FB" w:rsidRPr="0064000A" w:rsidRDefault="007217FB" w:rsidP="0064000A">
      <w:pPr>
        <w:pStyle w:val="Prrafodelista"/>
        <w:numPr>
          <w:ilvl w:val="0"/>
          <w:numId w:val="6"/>
        </w:numPr>
        <w:rPr>
          <w:b/>
        </w:rPr>
      </w:pPr>
      <w:r w:rsidRPr="0064000A">
        <w:rPr>
          <w:b/>
        </w:rPr>
        <w:t>Fotografía y periodismo:</w:t>
      </w:r>
      <w:r w:rsidR="009B3147">
        <w:rPr>
          <w:b/>
        </w:rPr>
        <w:t xml:space="preserve"> </w:t>
      </w:r>
      <w:r w:rsidR="009B3147">
        <w:t xml:space="preserve">Siendo el más común a nivel comercial, </w:t>
      </w:r>
      <w:r w:rsidR="00794C6C">
        <w:t xml:space="preserve">la fotografía </w:t>
      </w:r>
      <w:r w:rsidR="00DB4DE3">
        <w:t xml:space="preserve">y el periodismo </w:t>
      </w:r>
      <w:r w:rsidR="004C3631">
        <w:t>se han apoyado mucho en estos sistemas</w:t>
      </w:r>
      <w:r w:rsidR="00CA5D42">
        <w:t xml:space="preserve"> debido a su facilidad de ingresar a espacios altos y </w:t>
      </w:r>
      <w:r w:rsidR="00A16BD6">
        <w:t>de difícil captación panorámica.</w:t>
      </w:r>
    </w:p>
    <w:p w14:paraId="5112E237" w14:textId="715A5CFF" w:rsidR="007217FB" w:rsidRPr="0064000A" w:rsidRDefault="008E0904" w:rsidP="0064000A">
      <w:pPr>
        <w:pStyle w:val="Prrafodelista"/>
        <w:numPr>
          <w:ilvl w:val="0"/>
          <w:numId w:val="6"/>
        </w:numPr>
        <w:rPr>
          <w:b/>
        </w:rPr>
      </w:pPr>
      <w:r w:rsidRPr="0064000A">
        <w:rPr>
          <w:b/>
        </w:rPr>
        <w:t>Mensajería</w:t>
      </w:r>
      <w:r w:rsidR="00A16BD6">
        <w:rPr>
          <w:b/>
        </w:rPr>
        <w:t xml:space="preserve">: </w:t>
      </w:r>
      <w:r w:rsidR="000F0020">
        <w:t xml:space="preserve">Sobre todo, la empresa </w:t>
      </w:r>
      <w:r w:rsidR="00831832">
        <w:t>A</w:t>
      </w:r>
      <w:r w:rsidR="000F0020">
        <w:t>mazon</w:t>
      </w:r>
      <w:r w:rsidR="00DF7771">
        <w:rPr>
          <w:rFonts w:ascii="Calibri" w:hAnsi="Calibri" w:cs="Calibri"/>
        </w:rPr>
        <w:t>®</w:t>
      </w:r>
      <w:r w:rsidR="00714CFF">
        <w:rPr>
          <w:rFonts w:ascii="Calibri" w:hAnsi="Calibri" w:cs="Calibri"/>
        </w:rPr>
        <w:t xml:space="preserve"> </w:t>
      </w:r>
      <w:r w:rsidR="00714CFF" w:rsidRPr="00714CFF">
        <w:t>se ha</w:t>
      </w:r>
      <w:r w:rsidR="00714CFF">
        <w:t xml:space="preserve"> enfocado en el desarrollo de </w:t>
      </w:r>
      <w:r w:rsidR="00793105">
        <w:t xml:space="preserve">un sistema de entregas enfocado en </w:t>
      </w:r>
      <w:proofErr w:type="spellStart"/>
      <w:r w:rsidR="00793105">
        <w:t>UAV’s</w:t>
      </w:r>
      <w:proofErr w:type="spellEnd"/>
      <w:r w:rsidR="00793105">
        <w:t xml:space="preserve">, en particular </w:t>
      </w:r>
      <w:r w:rsidR="00903164">
        <w:t xml:space="preserve">cuadricópteros, esto debido a su </w:t>
      </w:r>
      <w:r w:rsidR="00903164">
        <w:lastRenderedPageBreak/>
        <w:t xml:space="preserve">capacidad de sobrevolar una zona </w:t>
      </w:r>
      <w:r w:rsidR="00687D10">
        <w:t xml:space="preserve">urbana </w:t>
      </w:r>
      <w:r w:rsidR="0005631E">
        <w:t xml:space="preserve">sin la necesidad de utilizar un helipuerto para despegue o aterrizaje </w:t>
      </w:r>
      <w:r w:rsidR="00C814AB">
        <w:t>y con el valor agregado de su</w:t>
      </w:r>
      <w:r w:rsidR="00365FE2">
        <w:t xml:space="preserve"> reducido tamaño en comparación de la carga útil que puede llevar.</w:t>
      </w:r>
      <w:r w:rsidR="00714CFF" w:rsidRPr="00714CFF">
        <w:t xml:space="preserve"> </w:t>
      </w:r>
    </w:p>
    <w:p w14:paraId="4117EA17" w14:textId="0AB986C6" w:rsidR="000879DF" w:rsidRDefault="008E0904" w:rsidP="000879DF">
      <w:pPr>
        <w:pStyle w:val="Prrafodelista"/>
        <w:numPr>
          <w:ilvl w:val="0"/>
          <w:numId w:val="6"/>
        </w:numPr>
      </w:pPr>
      <w:r w:rsidRPr="00EA3A14">
        <w:rPr>
          <w:b/>
        </w:rPr>
        <w:t>Fines investigativos:</w:t>
      </w:r>
      <w:r w:rsidR="00197991" w:rsidRPr="00EA3A14">
        <w:rPr>
          <w:b/>
        </w:rPr>
        <w:t xml:space="preserve"> </w:t>
      </w:r>
      <w:r w:rsidR="00197991">
        <w:t xml:space="preserve">Sobre todo en el área de </w:t>
      </w:r>
      <w:r w:rsidR="0021732F">
        <w:t>robótica y automatización enfocada al control de vuelo</w:t>
      </w:r>
      <w:r w:rsidR="00E652A6">
        <w:t xml:space="preserve">, se han utilizado los </w:t>
      </w:r>
      <w:r w:rsidR="00914E19">
        <w:t xml:space="preserve">cuadricópteros </w:t>
      </w:r>
      <w:r w:rsidR="00457E54">
        <w:t>en el desarrollo de nuevas tecnologías</w:t>
      </w:r>
      <w:r w:rsidR="002601AA">
        <w:t>.</w:t>
      </w:r>
      <w:r w:rsidR="00EA3A14">
        <w:t xml:space="preserve"> </w:t>
      </w:r>
      <w:r w:rsidR="00485807">
        <w:t xml:space="preserve">En el ámbito </w:t>
      </w:r>
      <w:r w:rsidR="007F058E">
        <w:t>colombiano</w:t>
      </w:r>
      <w:r w:rsidR="00485807">
        <w:t xml:space="preserve">, </w:t>
      </w:r>
      <w:r w:rsidR="00280C66">
        <w:t>se han presentado diversos avances</w:t>
      </w:r>
      <w:r w:rsidR="00754A7E">
        <w:t xml:space="preserve"> enfocados en aplicaciones </w:t>
      </w:r>
      <w:r w:rsidR="00F71ACF">
        <w:t xml:space="preserve">más especializadas como lo son </w:t>
      </w:r>
      <w:r w:rsidR="001D10B6">
        <w:t>la Fotogrametría, la recreación de modelos digitales en 3D</w:t>
      </w:r>
      <w:r w:rsidR="00D50058">
        <w:t xml:space="preserve">, fotografía multiespectral entre otros. </w:t>
      </w:r>
      <w:r w:rsidR="00E372DB">
        <w:t xml:space="preserve">Un ejemplo de una empresa </w:t>
      </w:r>
      <w:r w:rsidR="00F21F25">
        <w:t>c</w:t>
      </w:r>
      <w:r w:rsidR="00E372DB">
        <w:t xml:space="preserve">olombiana enfocada en este tipo de desarrollos es la empresa </w:t>
      </w:r>
      <w:proofErr w:type="spellStart"/>
      <w:r w:rsidR="00F21F25">
        <w:t>Advector</w:t>
      </w:r>
      <w:proofErr w:type="spellEnd"/>
      <w:r w:rsidR="00F21F25">
        <w:t xml:space="preserve">® quienes también han sido los responsables de brindar </w:t>
      </w:r>
      <w:r w:rsidR="008B46A0">
        <w:t>el rotor con el cual se realizó la correcta implementación del protocolo desarrollado en este proyecto</w:t>
      </w:r>
      <w:r w:rsidR="000879DF">
        <w:t>.</w:t>
      </w:r>
    </w:p>
    <w:p w14:paraId="0A73FF53" w14:textId="2C9A460D" w:rsidR="00F57DA2" w:rsidRDefault="00F57DA2" w:rsidP="00F57DA2">
      <w:pPr>
        <w:pStyle w:val="Prrafodelista"/>
      </w:pPr>
    </w:p>
    <w:p w14:paraId="357E18EB" w14:textId="3B3C355F" w:rsidR="008F7247" w:rsidRDefault="008F7247" w:rsidP="00F57DA2">
      <w:pPr>
        <w:pStyle w:val="Prrafodelista"/>
      </w:pPr>
    </w:p>
    <w:p w14:paraId="0FD85196" w14:textId="62DF20BE" w:rsidR="008F7247" w:rsidRDefault="008F7247" w:rsidP="00F57DA2">
      <w:pPr>
        <w:pStyle w:val="Prrafodelista"/>
      </w:pPr>
    </w:p>
    <w:p w14:paraId="24F80DC4" w14:textId="6CED1AB5" w:rsidR="008F7247" w:rsidRDefault="008F7247" w:rsidP="00F57DA2">
      <w:pPr>
        <w:pStyle w:val="Prrafodelista"/>
      </w:pPr>
    </w:p>
    <w:p w14:paraId="5F268597" w14:textId="59419FB5" w:rsidR="008F7247" w:rsidRDefault="008F7247" w:rsidP="00F57DA2">
      <w:pPr>
        <w:pStyle w:val="Prrafodelista"/>
      </w:pPr>
    </w:p>
    <w:p w14:paraId="4598DB3D" w14:textId="5BB3CD80" w:rsidR="008F7247" w:rsidRDefault="008F7247" w:rsidP="00F57DA2">
      <w:pPr>
        <w:pStyle w:val="Prrafodelista"/>
      </w:pPr>
    </w:p>
    <w:p w14:paraId="1BDF84B7" w14:textId="41B5D36D" w:rsidR="008F7247" w:rsidRDefault="008F7247" w:rsidP="00F57DA2">
      <w:pPr>
        <w:pStyle w:val="Prrafodelista"/>
      </w:pPr>
    </w:p>
    <w:p w14:paraId="777CC354" w14:textId="6873E7F3" w:rsidR="008F7247" w:rsidRDefault="008F7247" w:rsidP="00F57DA2">
      <w:pPr>
        <w:pStyle w:val="Prrafodelista"/>
      </w:pPr>
    </w:p>
    <w:p w14:paraId="419652EF" w14:textId="5923581B" w:rsidR="008F7247" w:rsidRDefault="008F7247" w:rsidP="00F57DA2">
      <w:pPr>
        <w:pStyle w:val="Prrafodelista"/>
      </w:pPr>
    </w:p>
    <w:p w14:paraId="3BF7FA92" w14:textId="18112E1D" w:rsidR="008F7247" w:rsidRDefault="008F7247" w:rsidP="00F57DA2">
      <w:pPr>
        <w:pStyle w:val="Prrafodelista"/>
      </w:pPr>
    </w:p>
    <w:p w14:paraId="6622C9A7" w14:textId="594E5257" w:rsidR="008F7247" w:rsidRDefault="008F7247" w:rsidP="00F57DA2">
      <w:pPr>
        <w:pStyle w:val="Prrafodelista"/>
      </w:pPr>
    </w:p>
    <w:p w14:paraId="2CB9B7F0" w14:textId="60008B4A" w:rsidR="008F7247" w:rsidRDefault="008F7247" w:rsidP="00F57DA2">
      <w:pPr>
        <w:pStyle w:val="Prrafodelista"/>
      </w:pPr>
    </w:p>
    <w:p w14:paraId="0FEC6E60" w14:textId="63314EA3" w:rsidR="008F7247" w:rsidRDefault="008F7247" w:rsidP="00F57DA2">
      <w:pPr>
        <w:pStyle w:val="Prrafodelista"/>
      </w:pPr>
    </w:p>
    <w:p w14:paraId="75A2AEF5" w14:textId="5BD8FD47" w:rsidR="008F7247" w:rsidRDefault="008F7247" w:rsidP="00F57DA2">
      <w:pPr>
        <w:pStyle w:val="Prrafodelista"/>
      </w:pPr>
    </w:p>
    <w:p w14:paraId="2E798415" w14:textId="5667EC73" w:rsidR="008F7247" w:rsidRDefault="008F7247" w:rsidP="00F57DA2">
      <w:pPr>
        <w:pStyle w:val="Prrafodelista"/>
      </w:pPr>
    </w:p>
    <w:p w14:paraId="6BE6E70B" w14:textId="21EE5DAE" w:rsidR="008F7247" w:rsidRDefault="008F7247" w:rsidP="00F57DA2">
      <w:pPr>
        <w:pStyle w:val="Prrafodelista"/>
      </w:pPr>
    </w:p>
    <w:p w14:paraId="508C9E39" w14:textId="6712515F" w:rsidR="008F7247" w:rsidRDefault="008F7247" w:rsidP="00F57DA2">
      <w:pPr>
        <w:pStyle w:val="Prrafodelista"/>
      </w:pPr>
    </w:p>
    <w:p w14:paraId="44C8A2F8" w14:textId="3FB051ED" w:rsidR="008F7247" w:rsidRDefault="008F7247" w:rsidP="00F57DA2">
      <w:pPr>
        <w:pStyle w:val="Prrafodelista"/>
      </w:pPr>
    </w:p>
    <w:p w14:paraId="6A43C6E3" w14:textId="31C2C757" w:rsidR="008F7247" w:rsidRDefault="008F7247" w:rsidP="00F57DA2">
      <w:pPr>
        <w:pStyle w:val="Prrafodelista"/>
      </w:pPr>
    </w:p>
    <w:p w14:paraId="18661EB6" w14:textId="0FD16940" w:rsidR="008F7247" w:rsidRDefault="008F7247" w:rsidP="00F57DA2">
      <w:pPr>
        <w:pStyle w:val="Prrafodelista"/>
      </w:pPr>
    </w:p>
    <w:p w14:paraId="6FBF6C47" w14:textId="4ACB50E8" w:rsidR="008F7247" w:rsidRDefault="008F7247" w:rsidP="00F57DA2">
      <w:pPr>
        <w:pStyle w:val="Prrafodelista"/>
      </w:pPr>
    </w:p>
    <w:p w14:paraId="74EBA893" w14:textId="424DAB33" w:rsidR="008F7247" w:rsidRDefault="008F7247" w:rsidP="00F57DA2">
      <w:pPr>
        <w:pStyle w:val="Prrafodelista"/>
      </w:pPr>
    </w:p>
    <w:p w14:paraId="38ADADB4" w14:textId="7FF90AB6" w:rsidR="008F7247" w:rsidRDefault="008F7247" w:rsidP="00F57DA2">
      <w:pPr>
        <w:pStyle w:val="Prrafodelista"/>
      </w:pPr>
    </w:p>
    <w:p w14:paraId="101CE0C1" w14:textId="1F450482" w:rsidR="008F7247" w:rsidRDefault="008F7247" w:rsidP="00F57DA2">
      <w:pPr>
        <w:pStyle w:val="Prrafodelista"/>
      </w:pPr>
    </w:p>
    <w:p w14:paraId="35CA9FC8" w14:textId="3BFAD135" w:rsidR="008F7247" w:rsidRDefault="008F7247" w:rsidP="00F57DA2">
      <w:pPr>
        <w:pStyle w:val="Prrafodelista"/>
      </w:pPr>
    </w:p>
    <w:p w14:paraId="2038C043" w14:textId="0A61BA2D" w:rsidR="008F7247" w:rsidRDefault="008F7247" w:rsidP="00F57DA2">
      <w:pPr>
        <w:pStyle w:val="Prrafodelista"/>
      </w:pPr>
    </w:p>
    <w:p w14:paraId="622FF583" w14:textId="59134FFE" w:rsidR="008F7247" w:rsidRDefault="008F7247" w:rsidP="00F57DA2">
      <w:pPr>
        <w:pStyle w:val="Prrafodelista"/>
      </w:pPr>
    </w:p>
    <w:p w14:paraId="54F0A37B" w14:textId="6CDC9666" w:rsidR="008F7247" w:rsidRDefault="008F7247" w:rsidP="00F57DA2">
      <w:pPr>
        <w:pStyle w:val="Prrafodelista"/>
      </w:pPr>
    </w:p>
    <w:p w14:paraId="6582C0BC" w14:textId="31DD6E40" w:rsidR="008F7247" w:rsidRDefault="008F7247" w:rsidP="00F57DA2">
      <w:pPr>
        <w:pStyle w:val="Prrafodelista"/>
      </w:pPr>
    </w:p>
    <w:p w14:paraId="16DB587B" w14:textId="39D41FA9" w:rsidR="008F7247" w:rsidRDefault="008F7247" w:rsidP="00F57DA2">
      <w:pPr>
        <w:pStyle w:val="Prrafodelista"/>
      </w:pPr>
    </w:p>
    <w:p w14:paraId="19CF6C44" w14:textId="0990B207" w:rsidR="008F7247" w:rsidRDefault="008F7247" w:rsidP="00F57DA2">
      <w:pPr>
        <w:pStyle w:val="Prrafodelista"/>
      </w:pPr>
    </w:p>
    <w:p w14:paraId="0F0A7D21" w14:textId="2B581968" w:rsidR="008F7247" w:rsidRDefault="008F7247" w:rsidP="00F57DA2">
      <w:pPr>
        <w:pStyle w:val="Prrafodelista"/>
      </w:pPr>
    </w:p>
    <w:p w14:paraId="6DD366DF" w14:textId="60A28A14" w:rsidR="008F7247" w:rsidRDefault="008F7247" w:rsidP="00F57DA2">
      <w:pPr>
        <w:pStyle w:val="Prrafodelista"/>
      </w:pPr>
    </w:p>
    <w:p w14:paraId="5697F9E8" w14:textId="49CE37E2" w:rsidR="008F7247" w:rsidRDefault="008F7247" w:rsidP="00F57DA2">
      <w:pPr>
        <w:pStyle w:val="Prrafodelista"/>
      </w:pPr>
    </w:p>
    <w:p w14:paraId="0742B6D8" w14:textId="48DB4949" w:rsidR="008F7247" w:rsidRDefault="008F7247" w:rsidP="00F57DA2">
      <w:pPr>
        <w:pStyle w:val="Prrafodelista"/>
      </w:pPr>
    </w:p>
    <w:p w14:paraId="1F9749E4" w14:textId="7232C998" w:rsidR="008F7247" w:rsidRDefault="008F7247" w:rsidP="00F57DA2">
      <w:pPr>
        <w:pStyle w:val="Prrafodelista"/>
      </w:pPr>
    </w:p>
    <w:p w14:paraId="216CB2DF" w14:textId="01EB985A" w:rsidR="008F7247" w:rsidRDefault="008F7247" w:rsidP="00F57DA2">
      <w:pPr>
        <w:pStyle w:val="Prrafodelista"/>
      </w:pPr>
    </w:p>
    <w:p w14:paraId="46406673" w14:textId="77777777" w:rsidR="008F7247" w:rsidRDefault="008F7247" w:rsidP="00F57DA2">
      <w:pPr>
        <w:pStyle w:val="Prrafodelista"/>
      </w:pPr>
    </w:p>
    <w:p w14:paraId="0580B37F" w14:textId="6DB897C3" w:rsidR="000879DF" w:rsidRPr="00EC27EF" w:rsidRDefault="00ED0F89" w:rsidP="00EC27EF">
      <w:pPr>
        <w:pStyle w:val="Ttulo2"/>
      </w:pPr>
      <w:bookmarkStart w:id="6" w:name="_Toc518664926"/>
      <w:r w:rsidRPr="00EC27EF">
        <w:lastRenderedPageBreak/>
        <w:t>Estado del Arte</w:t>
      </w:r>
      <w:bookmarkEnd w:id="6"/>
    </w:p>
    <w:p w14:paraId="212F27D1" w14:textId="0A341C7F" w:rsidR="00ED0F89" w:rsidRDefault="00ED0F89" w:rsidP="00ED0F89"/>
    <w:p w14:paraId="4F2A019B" w14:textId="2A31A4AC" w:rsidR="004259BE" w:rsidRDefault="00173EDA" w:rsidP="0011643B">
      <w:r>
        <w:t xml:space="preserve">Se debe aclarar que el problema a abordar en este proyecto no es nuevo, puesto que se han publicado diversos </w:t>
      </w:r>
      <w:r w:rsidR="00C53292">
        <w:t>artículos</w:t>
      </w:r>
      <w:r>
        <w:t xml:space="preserve"> </w:t>
      </w:r>
      <w:r w:rsidR="00A4737F">
        <w:t>en dónde se requiere evaluar</w:t>
      </w:r>
      <w:r w:rsidR="00C53292">
        <w:t xml:space="preserve"> el comportamiento aerodinámico de </w:t>
      </w:r>
      <w:r w:rsidR="005C50BD">
        <w:t>rotores de cuadricópteros bajo diferentes</w:t>
      </w:r>
      <w:r w:rsidR="003150EE">
        <w:t xml:space="preserve"> condiciones</w:t>
      </w:r>
      <w:r w:rsidR="00C77B79">
        <w:t xml:space="preserve">, </w:t>
      </w:r>
      <w:r w:rsidR="009E3160">
        <w:t xml:space="preserve">de acuerdo </w:t>
      </w:r>
      <w:r w:rsidR="006E3A91">
        <w:t>con</w:t>
      </w:r>
      <w:r w:rsidR="009E3160">
        <w:t xml:space="preserve"> lo consultado, este estudio se realiza comúnmente</w:t>
      </w:r>
      <w:r w:rsidR="00C77B79">
        <w:t xml:space="preserve"> con el fin de </w:t>
      </w:r>
      <w:r w:rsidR="0032604F">
        <w:t>evaluar la efectividad</w:t>
      </w:r>
      <w:r w:rsidR="00DF18A6">
        <w:t xml:space="preserve"> del perfil de la hélice </w:t>
      </w:r>
      <w:r w:rsidR="00A7087D">
        <w:t xml:space="preserve">y para </w:t>
      </w:r>
      <w:r w:rsidR="00831E7E">
        <w:t xml:space="preserve">entender la </w:t>
      </w:r>
      <w:r w:rsidR="00BA2001">
        <w:t>variación en la “eficiencia”</w:t>
      </w:r>
      <w:r w:rsidR="009E353B">
        <w:t xml:space="preserve"> </w:t>
      </w:r>
      <w:r w:rsidR="00BA2001">
        <w:rPr>
          <w:rStyle w:val="Refdenotaalpie"/>
        </w:rPr>
        <w:footnoteReference w:id="1"/>
      </w:r>
      <w:r w:rsidR="009E353B">
        <w:t xml:space="preserve"> del vehículo al interactuar los 4 rotores</w:t>
      </w:r>
      <w:r w:rsidR="00D07F67">
        <w:t>.</w:t>
      </w:r>
    </w:p>
    <w:p w14:paraId="5E4D6DB5" w14:textId="3F53E745" w:rsidR="0002196A" w:rsidRDefault="007A65B6" w:rsidP="003660A9">
      <w:r>
        <w:t xml:space="preserve">En </w:t>
      </w:r>
      <w:r w:rsidR="00922799">
        <w:t xml:space="preserve">la universidad </w:t>
      </w:r>
      <w:r w:rsidR="007E627D">
        <w:t>de Wright</w:t>
      </w:r>
      <w:r w:rsidR="009F4D39">
        <w:t xml:space="preserve"> en Ohio-</w:t>
      </w:r>
      <w:r w:rsidR="002B0830">
        <w:t>EE. UU.</w:t>
      </w:r>
      <w:r w:rsidR="009F4D39">
        <w:t xml:space="preserve">, se realizó un estudio acerca del rendimiento de </w:t>
      </w:r>
      <w:r w:rsidR="00325577">
        <w:t xml:space="preserve">sistemas eléctricos de propulsión a pequeña escala, enfocándose en sistemas rotodinámicos de propulsión; en </w:t>
      </w:r>
      <w:r>
        <w:t xml:space="preserve">este caso, </w:t>
      </w:r>
      <w:r w:rsidR="00325577">
        <w:t xml:space="preserve">se determinó </w:t>
      </w:r>
      <w:r w:rsidR="00351394">
        <w:t xml:space="preserve">el rendimiento </w:t>
      </w:r>
      <w:r w:rsidR="0091485B">
        <w:t xml:space="preserve">aerodinámico de varios </w:t>
      </w:r>
      <w:r w:rsidR="00DB40CC">
        <w:t xml:space="preserve">rotores entre los </w:t>
      </w:r>
      <w:r w:rsidR="00DE0E3D">
        <w:t xml:space="preserve">10 y 15cm de diámetro, esto bajo condiciones de </w:t>
      </w:r>
      <w:proofErr w:type="spellStart"/>
      <w:r w:rsidR="004543B6">
        <w:t>Hover</w:t>
      </w:r>
      <w:proofErr w:type="spellEnd"/>
      <w:r w:rsidR="004543B6">
        <w:t xml:space="preserve"> y </w:t>
      </w:r>
      <w:r w:rsidR="00DE0E3D">
        <w:t>flujo cruzado</w:t>
      </w:r>
      <w:r w:rsidR="007B728F">
        <w:t xml:space="preserve">. </w:t>
      </w:r>
    </w:p>
    <w:p w14:paraId="6CC7E469" w14:textId="26227DD9" w:rsidR="00E10346" w:rsidRDefault="00E10346" w:rsidP="003660A9">
      <w:r>
        <w:t>A continuación, se presenta un esquema del montaje que se realizó para la medición descrita</w:t>
      </w:r>
      <w:r w:rsidR="001C1DBC">
        <w:t xml:space="preserve">, el cual se </w:t>
      </w:r>
      <w:r w:rsidR="00E575B1">
        <w:t>acoplaba dentro del túnel de viento de la Universidad de Wright</w:t>
      </w:r>
      <w:r>
        <w:t>:</w:t>
      </w:r>
    </w:p>
    <w:p w14:paraId="2D92AB28" w14:textId="3BCA0D91" w:rsidR="00A9563C" w:rsidRDefault="00E10346" w:rsidP="00A9563C">
      <w:pPr>
        <w:keepNext/>
        <w:ind w:left="708"/>
        <w:jc w:val="center"/>
      </w:pPr>
      <w:r>
        <w:rPr>
          <w:noProof/>
        </w:rPr>
        <w:drawing>
          <wp:inline distT="0" distB="0" distL="0" distR="0" wp14:anchorId="7EFEB075" wp14:editId="673C25C3">
            <wp:extent cx="4200525" cy="403973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7397"/>
                    <a:stretch/>
                  </pic:blipFill>
                  <pic:spPr bwMode="auto">
                    <a:xfrm>
                      <a:off x="0" y="0"/>
                      <a:ext cx="4200525" cy="4039737"/>
                    </a:xfrm>
                    <a:prstGeom prst="rect">
                      <a:avLst/>
                    </a:prstGeom>
                    <a:ln>
                      <a:noFill/>
                    </a:ln>
                    <a:extLst>
                      <a:ext uri="{53640926-AAD7-44D8-BBD7-CCE9431645EC}">
                        <a14:shadowObscured xmlns:a14="http://schemas.microsoft.com/office/drawing/2010/main"/>
                      </a:ext>
                    </a:extLst>
                  </pic:spPr>
                </pic:pic>
              </a:graphicData>
            </a:graphic>
          </wp:inline>
        </w:drawing>
      </w:r>
    </w:p>
    <w:p w14:paraId="64AC1E66" w14:textId="1E2C4459" w:rsidR="004E4794" w:rsidRDefault="00A9563C" w:rsidP="00230C02">
      <w:pPr>
        <w:pStyle w:val="Descripcin"/>
        <w:jc w:val="center"/>
      </w:pPr>
      <w:r>
        <w:t xml:space="preserve">Figura </w:t>
      </w:r>
      <w:r>
        <w:fldChar w:fldCharType="begin"/>
      </w:r>
      <w:r>
        <w:instrText xml:space="preserve"> SEQ Figura \* ARABIC </w:instrText>
      </w:r>
      <w:r>
        <w:fldChar w:fldCharType="separate"/>
      </w:r>
      <w:r w:rsidR="00B20315">
        <w:rPr>
          <w:noProof/>
        </w:rPr>
        <w:t>2</w:t>
      </w:r>
      <w:r>
        <w:fldChar w:fldCharType="end"/>
      </w:r>
      <w:r>
        <w:t>: Tomado de:</w:t>
      </w:r>
      <w:r w:rsidR="00BD3893">
        <w:fldChar w:fldCharType="begin"/>
      </w:r>
      <w:r w:rsidR="00BD3893">
        <w:instrText xml:space="preserve"> ADDIN ZOTERO_ITEM CSL_CITATION {"citationID":"MJlvr4oO","properties":{"formattedCitation":"(Brezina y Thomas 2013)","plainCitation":"(Brezina y Thomas 2013)","noteIndex":0},"citationItems":[{"id":11,"uris":["http://zotero.org/users/local/gYfJz208/items/2PD8KIAI"],"uri":["http://zotero.org/users/local/gYfJz208/items/2PD8KIAI"],"itemData":{"id":11,"type":"paper-conference","title":"Measurement of static and dynamic performance characteristics of electric propulsion systems","container-title":"51st AIAA Aerospace Sciences Meeting including the New Horizons Forum and Aerospace Exposition","page":"500","source":"Google Scholar","author":[{"family":"Brezina","given":"Aron"},{"family":"Thomas","given":"Scott"}],"issued":{"date-parts":[["2013"]]}}}],"schema":"https://github.com/citation-style-language/schema/raw/master/csl-citation.json"} </w:instrText>
      </w:r>
      <w:r w:rsidR="00BD3893">
        <w:fldChar w:fldCharType="separate"/>
      </w:r>
      <w:r w:rsidR="00BD3893" w:rsidRPr="00BD3893">
        <w:rPr>
          <w:rFonts w:cs="Times New Roman"/>
        </w:rPr>
        <w:t>(Brezina y Thomas 2013)</w:t>
      </w:r>
      <w:r w:rsidR="00BD3893">
        <w:fldChar w:fldCharType="end"/>
      </w:r>
    </w:p>
    <w:p w14:paraId="2AC443AD" w14:textId="241FB82D" w:rsidR="00A611C1" w:rsidRDefault="002B320A" w:rsidP="00FE4EB4">
      <w:r>
        <w:t>Por otra parte</w:t>
      </w:r>
      <w:r w:rsidR="00F7194F">
        <w:t>,</w:t>
      </w:r>
      <w:r>
        <w:t xml:space="preserve"> </w:t>
      </w:r>
      <w:r w:rsidR="007746C9">
        <w:t>en la universidad de Illinois</w:t>
      </w:r>
      <w:r w:rsidR="00F170DD">
        <w:t xml:space="preserve">- </w:t>
      </w:r>
      <w:r w:rsidR="002B0830">
        <w:t>EE. UU.</w:t>
      </w:r>
      <w:r w:rsidR="00F170DD">
        <w:t>, se realizó un estudio similar</w:t>
      </w:r>
      <w:r w:rsidR="00FE4EB4">
        <w:t>:</w:t>
      </w:r>
    </w:p>
    <w:p w14:paraId="3A7710FE" w14:textId="77777777" w:rsidR="003C6A1C" w:rsidRDefault="003C6A1C" w:rsidP="003C6A1C">
      <w:pPr>
        <w:keepNext/>
        <w:ind w:left="708"/>
      </w:pPr>
      <w:r>
        <w:rPr>
          <w:noProof/>
        </w:rPr>
        <w:lastRenderedPageBreak/>
        <w:drawing>
          <wp:inline distT="0" distB="0" distL="0" distR="0" wp14:anchorId="4A4D85E6" wp14:editId="6E139E3C">
            <wp:extent cx="5499100" cy="2329180"/>
            <wp:effectExtent l="0" t="0" r="635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9100" cy="2329180"/>
                    </a:xfrm>
                    <a:prstGeom prst="rect">
                      <a:avLst/>
                    </a:prstGeom>
                    <a:noFill/>
                  </pic:spPr>
                </pic:pic>
              </a:graphicData>
            </a:graphic>
          </wp:inline>
        </w:drawing>
      </w:r>
    </w:p>
    <w:p w14:paraId="48E26CDE" w14:textId="7CDB78E1" w:rsidR="00860AEC" w:rsidRDefault="003C6A1C" w:rsidP="003C6A1C">
      <w:pPr>
        <w:pStyle w:val="Descripcin"/>
        <w:jc w:val="center"/>
      </w:pPr>
      <w:r>
        <w:t xml:space="preserve">Figura </w:t>
      </w:r>
      <w:r>
        <w:fldChar w:fldCharType="begin"/>
      </w:r>
      <w:r>
        <w:instrText xml:space="preserve"> SEQ Figura \* ARABIC </w:instrText>
      </w:r>
      <w:r>
        <w:fldChar w:fldCharType="separate"/>
      </w:r>
      <w:r w:rsidR="00B20315">
        <w:rPr>
          <w:noProof/>
        </w:rPr>
        <w:t>3</w:t>
      </w:r>
      <w:r>
        <w:fldChar w:fldCharType="end"/>
      </w:r>
      <w:r>
        <w:t>: Montaje utilizado por</w:t>
      </w:r>
      <w:r>
        <w:fldChar w:fldCharType="begin"/>
      </w:r>
      <w:r>
        <w:instrText xml:space="preserve"> ADDIN ZOTERO_ITEM CSL_CITATION {"citationID":"ePP7JaD3","properties":{"formattedCitation":"(Brandt y Selig 2011)","plainCitation":"(Brandt y Selig 2011)","noteIndex":0},"citationItems":[{"id":14,"uris":["http://zotero.org/users/local/gYfJz208/items/ERBWD7BK"],"uri":["http://zotero.org/users/local/gYfJz208/items/ERBWD7BK"],"itemData":{"id":14,"type":"paper-conference","title":"Propeller performance data at low reynolds numbers","container-title":"49th AIAA Aerospace Sciences Meeting including the New Horizons Forum and Aerospace Exposition","page":"1255","source":"Google Scholar","author":[{"family":"Brandt","given":"John"},{"family":"Selig","given":"Michael"}],"issued":{"date-parts":[["2011"]]}}}],"schema":"https://github.com/citation-style-language/schema/raw/master/csl-citation.json"} </w:instrText>
      </w:r>
      <w:r>
        <w:fldChar w:fldCharType="separate"/>
      </w:r>
      <w:r w:rsidRPr="003C6A1C">
        <w:rPr>
          <w:rFonts w:cs="Times New Roman"/>
        </w:rPr>
        <w:t>(Brandt y Selig 2011)</w:t>
      </w:r>
      <w:r>
        <w:fldChar w:fldCharType="end"/>
      </w:r>
    </w:p>
    <w:p w14:paraId="5A7427B9" w14:textId="336D5694" w:rsidR="002968F5" w:rsidRDefault="002968F5" w:rsidP="00A611C1">
      <w:pPr>
        <w:ind w:left="708"/>
      </w:pPr>
    </w:p>
    <w:p w14:paraId="73127ED0" w14:textId="135CD850" w:rsidR="006D0129" w:rsidRDefault="00A51B3C" w:rsidP="002968F5">
      <w:r>
        <w:t>En la India, se realizó un estudio también en túnel de viento</w:t>
      </w:r>
      <w:r w:rsidR="006D0129">
        <w:t xml:space="preserve"> para un sistema de propulsión a combustión y un rotor más grande, a diferencia de los otros, de 30.5cm</w:t>
      </w:r>
      <w:r>
        <w:t>, sin embargo, al igual que los demás estudios, no se preocupan por permitir variación del ángulo de ataq</w:t>
      </w:r>
      <w:r w:rsidR="006D0129">
        <w:t>ue del viento y</w:t>
      </w:r>
      <w:r w:rsidR="00AD109A">
        <w:t>, además,</w:t>
      </w:r>
      <w:r w:rsidR="006D0129">
        <w:t xml:space="preserve"> en este </w:t>
      </w:r>
      <w:r w:rsidR="00DF0B28">
        <w:t>estudio se utilizaron</w:t>
      </w:r>
      <w:r w:rsidR="003A21EC">
        <w:t xml:space="preserve"> sistemas diferentes para transducción de empuje, torque y potencia:</w:t>
      </w:r>
    </w:p>
    <w:p w14:paraId="5856A869" w14:textId="77777777" w:rsidR="00FE4C27" w:rsidRDefault="00FE4C27" w:rsidP="00FE4C27">
      <w:pPr>
        <w:keepNext/>
        <w:jc w:val="center"/>
      </w:pPr>
      <w:r>
        <w:rPr>
          <w:noProof/>
        </w:rPr>
        <w:drawing>
          <wp:inline distT="0" distB="0" distL="0" distR="0" wp14:anchorId="0D08F0DA" wp14:editId="32E7B5DB">
            <wp:extent cx="3158836" cy="1425468"/>
            <wp:effectExtent l="0" t="0" r="381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4081" cy="1450398"/>
                    </a:xfrm>
                    <a:prstGeom prst="rect">
                      <a:avLst/>
                    </a:prstGeom>
                  </pic:spPr>
                </pic:pic>
              </a:graphicData>
            </a:graphic>
          </wp:inline>
        </w:drawing>
      </w:r>
    </w:p>
    <w:p w14:paraId="0F87B42A" w14:textId="1D19DAF2" w:rsidR="00FE4C27" w:rsidRDefault="00FE4C27" w:rsidP="00FE4C27">
      <w:pPr>
        <w:pStyle w:val="Descripcin"/>
        <w:jc w:val="center"/>
      </w:pPr>
      <w:r>
        <w:t xml:space="preserve">Figura </w:t>
      </w:r>
      <w:r>
        <w:fldChar w:fldCharType="begin"/>
      </w:r>
      <w:r>
        <w:instrText xml:space="preserve"> SEQ Figura \* ARABIC </w:instrText>
      </w:r>
      <w:r>
        <w:fldChar w:fldCharType="separate"/>
      </w:r>
      <w:r w:rsidR="00B20315">
        <w:rPr>
          <w:noProof/>
        </w:rPr>
        <w:t>4</w:t>
      </w:r>
      <w:r>
        <w:fldChar w:fldCharType="end"/>
      </w:r>
      <w:r>
        <w:t>: Montaje para medición de Torque y Potencia</w:t>
      </w:r>
    </w:p>
    <w:p w14:paraId="53175E6F" w14:textId="77777777" w:rsidR="00FE4C27" w:rsidRDefault="00FE4C27" w:rsidP="00FE4C27">
      <w:pPr>
        <w:keepNext/>
        <w:jc w:val="center"/>
      </w:pPr>
      <w:r>
        <w:rPr>
          <w:noProof/>
        </w:rPr>
        <w:drawing>
          <wp:inline distT="0" distB="0" distL="0" distR="0" wp14:anchorId="42AF096E" wp14:editId="500991CF">
            <wp:extent cx="1866900" cy="249555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66900" cy="2495550"/>
                    </a:xfrm>
                    <a:prstGeom prst="rect">
                      <a:avLst/>
                    </a:prstGeom>
                  </pic:spPr>
                </pic:pic>
              </a:graphicData>
            </a:graphic>
          </wp:inline>
        </w:drawing>
      </w:r>
    </w:p>
    <w:p w14:paraId="6BE326AA" w14:textId="79269F45" w:rsidR="003A21EC" w:rsidRPr="003A21EC" w:rsidRDefault="00FE4C27" w:rsidP="00FE4C27">
      <w:pPr>
        <w:pStyle w:val="Descripcin"/>
        <w:jc w:val="center"/>
      </w:pPr>
      <w:r>
        <w:t xml:space="preserve">Figura </w:t>
      </w:r>
      <w:r>
        <w:fldChar w:fldCharType="begin"/>
      </w:r>
      <w:r>
        <w:instrText xml:space="preserve"> SEQ Figura \* ARABIC </w:instrText>
      </w:r>
      <w:r>
        <w:fldChar w:fldCharType="separate"/>
      </w:r>
      <w:r w:rsidR="00B20315">
        <w:rPr>
          <w:noProof/>
        </w:rPr>
        <w:t>5</w:t>
      </w:r>
      <w:r>
        <w:fldChar w:fldCharType="end"/>
      </w:r>
      <w:r>
        <w:t>: Montaje para medición de empuje</w:t>
      </w:r>
    </w:p>
    <w:p w14:paraId="55C689C7" w14:textId="2AC82AC0" w:rsidR="00395117" w:rsidRDefault="00A51B3C" w:rsidP="00FE4C27">
      <w:r>
        <w:t xml:space="preserve"> </w:t>
      </w:r>
    </w:p>
    <w:p w14:paraId="7DD4AB4C" w14:textId="4AFFA8A9" w:rsidR="00007E35" w:rsidRDefault="00711191" w:rsidP="0090039A">
      <w:pPr>
        <w:tabs>
          <w:tab w:val="left" w:pos="2693"/>
        </w:tabs>
      </w:pPr>
      <w:r>
        <w:lastRenderedPageBreak/>
        <w:t xml:space="preserve">Por otra parte, en la Universidad de Los Andes, se han venido realizando estudios en </w:t>
      </w:r>
      <w:r w:rsidR="00D927A5">
        <w:t xml:space="preserve">sistemas de propulsión rotodinámicos enfocados a cuadricópteros por parte del profesor Omar Lopez junto con los estudiantes </w:t>
      </w:r>
      <w:r w:rsidR="00C7576A">
        <w:t>Andres Perez Gordillo y Santiago Mendoza Silva</w:t>
      </w:r>
      <w:r w:rsidR="00E239B0">
        <w:t xml:space="preserve"> utilizando </w:t>
      </w:r>
      <w:r w:rsidR="00BE4E53">
        <w:t>aproximaciones numéricas mediante simulaciones computacionales</w:t>
      </w:r>
      <w:r w:rsidR="00007E35">
        <w:t>:</w:t>
      </w:r>
    </w:p>
    <w:p w14:paraId="3E334D13" w14:textId="77777777" w:rsidR="00E600EA" w:rsidRDefault="00E600EA" w:rsidP="00E600EA">
      <w:pPr>
        <w:keepNext/>
        <w:tabs>
          <w:tab w:val="left" w:pos="2693"/>
        </w:tabs>
        <w:jc w:val="center"/>
      </w:pPr>
      <w:r>
        <w:rPr>
          <w:noProof/>
        </w:rPr>
        <w:drawing>
          <wp:inline distT="0" distB="0" distL="0" distR="0" wp14:anchorId="3088979F" wp14:editId="032D7E1D">
            <wp:extent cx="3124200" cy="242887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24200" cy="2428875"/>
                    </a:xfrm>
                    <a:prstGeom prst="rect">
                      <a:avLst/>
                    </a:prstGeom>
                  </pic:spPr>
                </pic:pic>
              </a:graphicData>
            </a:graphic>
          </wp:inline>
        </w:drawing>
      </w:r>
    </w:p>
    <w:p w14:paraId="4CF637C8" w14:textId="78B07881" w:rsidR="00E600EA" w:rsidRDefault="00E600EA" w:rsidP="00E600EA">
      <w:pPr>
        <w:pStyle w:val="Descripcin"/>
        <w:jc w:val="center"/>
      </w:pPr>
      <w:r>
        <w:t xml:space="preserve">Figura </w:t>
      </w:r>
      <w:r>
        <w:fldChar w:fldCharType="begin"/>
      </w:r>
      <w:r>
        <w:instrText xml:space="preserve"> SEQ Figura \* ARABIC </w:instrText>
      </w:r>
      <w:r>
        <w:fldChar w:fldCharType="separate"/>
      </w:r>
      <w:r w:rsidR="00B20315">
        <w:rPr>
          <w:noProof/>
        </w:rPr>
        <w:t>6</w:t>
      </w:r>
      <w:r>
        <w:fldChar w:fldCharType="end"/>
      </w:r>
      <w:r>
        <w:t>: Tomado de:</w:t>
      </w:r>
      <w:r w:rsidR="00E26BC1">
        <w:fldChar w:fldCharType="begin"/>
      </w:r>
      <w:r w:rsidR="00C16807">
        <w:instrText xml:space="preserve"> ADDIN ZOTERO_ITEM CSL_CITATION {"citationID":"aLsTOtR9","properties":{"formattedCitation":"(Perez G. y Lopez M. 2015)","plainCitation":"(Perez G. y Lopez M. 2015)","noteIndex":0},"citationItems":[{"id":18,"uris":["http://zotero.org/users/local/gYfJz208/items/2C3CE9DZ"],"uri":["http://zotero.org/users/local/gYfJz208/items/2C3CE9DZ"],"itemData":{"id":18,"type":"article-journal","title":"Computational Study of a Quadcopter Propeller in Hover at High Altitude","page":"10","journalAbbreviation":"AIAA","author":[{"family":"Perez G.","given":"Andres M."},{"family":"Lopez M.","given":"Omar D."}],"issued":{"date-parts":[["2015",1]]}}}],"schema":"https://github.com/citation-style-language/schema/raw/master/csl-citation.json"} </w:instrText>
      </w:r>
      <w:r w:rsidR="00E26BC1">
        <w:fldChar w:fldCharType="separate"/>
      </w:r>
      <w:r w:rsidR="00C16807" w:rsidRPr="00C16807">
        <w:rPr>
          <w:rFonts w:cs="Times New Roman"/>
        </w:rPr>
        <w:t>(Perez G. y Lopez M. 2015)</w:t>
      </w:r>
      <w:r w:rsidR="00E26BC1">
        <w:fldChar w:fldCharType="end"/>
      </w:r>
    </w:p>
    <w:p w14:paraId="5C00B1AD" w14:textId="78083823" w:rsidR="005C171C" w:rsidRDefault="009F112C" w:rsidP="005C171C">
      <w:pPr>
        <w:keepNext/>
        <w:tabs>
          <w:tab w:val="left" w:pos="2693"/>
        </w:tabs>
        <w:jc w:val="center"/>
        <w:rPr>
          <w:noProof/>
        </w:rPr>
      </w:pPr>
      <w:r w:rsidRPr="009F112C">
        <w:rPr>
          <w:noProof/>
        </w:rPr>
        <w:t xml:space="preserve"> </w:t>
      </w:r>
      <w:r>
        <w:rPr>
          <w:noProof/>
        </w:rPr>
        <w:drawing>
          <wp:inline distT="0" distB="0" distL="0" distR="0" wp14:anchorId="1C3B824B" wp14:editId="3A909458">
            <wp:extent cx="2658134" cy="2113807"/>
            <wp:effectExtent l="0" t="0" r="0" b="127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3652" cy="2165908"/>
                    </a:xfrm>
                    <a:prstGeom prst="rect">
                      <a:avLst/>
                    </a:prstGeom>
                  </pic:spPr>
                </pic:pic>
              </a:graphicData>
            </a:graphic>
          </wp:inline>
        </w:drawing>
      </w:r>
    </w:p>
    <w:p w14:paraId="4A776454" w14:textId="530B3A7C" w:rsidR="00D672CF" w:rsidRDefault="00D672CF" w:rsidP="005C171C">
      <w:pPr>
        <w:keepNext/>
        <w:tabs>
          <w:tab w:val="left" w:pos="2693"/>
        </w:tabs>
        <w:jc w:val="center"/>
      </w:pPr>
      <w:r>
        <w:rPr>
          <w:noProof/>
        </w:rPr>
        <w:drawing>
          <wp:inline distT="0" distB="0" distL="0" distR="0" wp14:anchorId="70CF8322" wp14:editId="73820A10">
            <wp:extent cx="4001505" cy="1508166"/>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23470" cy="1516445"/>
                    </a:xfrm>
                    <a:prstGeom prst="rect">
                      <a:avLst/>
                    </a:prstGeom>
                  </pic:spPr>
                </pic:pic>
              </a:graphicData>
            </a:graphic>
          </wp:inline>
        </w:drawing>
      </w:r>
    </w:p>
    <w:p w14:paraId="4FE6710D" w14:textId="50765173" w:rsidR="002B0830" w:rsidRDefault="005C171C" w:rsidP="005C171C">
      <w:pPr>
        <w:pStyle w:val="Descripcin"/>
        <w:jc w:val="center"/>
      </w:pPr>
      <w:r>
        <w:t xml:space="preserve">Figura </w:t>
      </w:r>
      <w:r>
        <w:fldChar w:fldCharType="begin"/>
      </w:r>
      <w:r>
        <w:instrText xml:space="preserve"> SEQ Figura \* ARABIC </w:instrText>
      </w:r>
      <w:r>
        <w:fldChar w:fldCharType="separate"/>
      </w:r>
      <w:r w:rsidR="00B20315">
        <w:rPr>
          <w:noProof/>
        </w:rPr>
        <w:t>7</w:t>
      </w:r>
      <w:r>
        <w:fldChar w:fldCharType="end"/>
      </w:r>
      <w:r>
        <w:t>: Tomado de:</w:t>
      </w:r>
      <w:r w:rsidR="00233DB2">
        <w:fldChar w:fldCharType="begin"/>
      </w:r>
      <w:r w:rsidR="00233DB2">
        <w:instrText xml:space="preserve"> ADDIN ZOTERO_ITEM CSL_CITATION {"citationID":"3kpPBOLd","properties":{"formattedCitation":"(Mendoza Silva 2017)","plainCitation":"(Mendoza Silva 2017)","noteIndex":0},"citationItems":[{"id":17,"uris":["http://zotero.org/users/local/gYfJz208/items/WF6FD9PL"],"uri":["http://zotero.org/users/local/gYfJz208/items/WF6FD9PL"],"itemData":{"id":17,"type":"article","title":"Simulation Of The Interaction Of 4 Rotors Of A Quadcopter In Hover","publisher":"Universidad de Los Andes","author":[{"family":"Mendoza Silva","given":"Santiago"}],"issued":{"date-parts":[["2017",5]]}}}],"schema":"https://github.com/citation-style-language/schema/raw/master/csl-citation.json"} </w:instrText>
      </w:r>
      <w:r w:rsidR="00233DB2">
        <w:fldChar w:fldCharType="separate"/>
      </w:r>
      <w:r w:rsidR="00233DB2" w:rsidRPr="00233DB2">
        <w:rPr>
          <w:rFonts w:cs="Times New Roman"/>
        </w:rPr>
        <w:t>(Mendoza Silva 2017)</w:t>
      </w:r>
      <w:r w:rsidR="00233DB2">
        <w:fldChar w:fldCharType="end"/>
      </w:r>
    </w:p>
    <w:p w14:paraId="020A0086" w14:textId="54C2C216" w:rsidR="00102CB4" w:rsidRDefault="00102CB4" w:rsidP="00102CB4"/>
    <w:p w14:paraId="4E9CA2AE" w14:textId="306EA6E6" w:rsidR="00102CB4" w:rsidRDefault="00102CB4" w:rsidP="00102CB4"/>
    <w:p w14:paraId="2005A4F1" w14:textId="77777777" w:rsidR="00102CB4" w:rsidRPr="00102CB4" w:rsidRDefault="00102CB4" w:rsidP="00102CB4"/>
    <w:p w14:paraId="0F3DF3D8" w14:textId="1FA6EB63" w:rsidR="00C6158B" w:rsidRDefault="00603E0D" w:rsidP="004B34F4">
      <w:pPr>
        <w:pStyle w:val="Ttulo2"/>
      </w:pPr>
      <w:bookmarkStart w:id="7" w:name="_Toc518664927"/>
      <w:r>
        <w:lastRenderedPageBreak/>
        <w:t>Ma</w:t>
      </w:r>
      <w:r w:rsidR="00EC27EF">
        <w:t>rco Teórico</w:t>
      </w:r>
      <w:bookmarkEnd w:id="7"/>
    </w:p>
    <w:p w14:paraId="61A0ED02" w14:textId="3AD7CE75" w:rsidR="00973E9C" w:rsidRDefault="00973E9C" w:rsidP="00973E9C"/>
    <w:p w14:paraId="04183367" w14:textId="0D8CFE38" w:rsidR="00BD4351" w:rsidRDefault="00B577EB" w:rsidP="00B577EB">
      <w:pPr>
        <w:pStyle w:val="Ttulo3"/>
      </w:pPr>
      <w:bookmarkStart w:id="8" w:name="_Toc518664928"/>
      <w:r>
        <w:t xml:space="preserve">Teoría de </w:t>
      </w:r>
      <w:proofErr w:type="spellStart"/>
      <w:r>
        <w:t>Momentum</w:t>
      </w:r>
      <w:proofErr w:type="spellEnd"/>
      <w:r>
        <w:t xml:space="preserve"> en condición de </w:t>
      </w:r>
      <w:proofErr w:type="spellStart"/>
      <w:r>
        <w:t>Hover</w:t>
      </w:r>
      <w:proofErr w:type="spellEnd"/>
      <w:r>
        <w:t>:</w:t>
      </w:r>
      <w:bookmarkEnd w:id="8"/>
    </w:p>
    <w:p w14:paraId="75017438" w14:textId="2B9DF114" w:rsidR="00B577EB" w:rsidRDefault="00B577EB" w:rsidP="00B577EB"/>
    <w:p w14:paraId="65366774" w14:textId="776D9635" w:rsidR="00B9119B" w:rsidRDefault="00B9119B" w:rsidP="00B577EB">
      <w:r>
        <w:t xml:space="preserve">Dado que </w:t>
      </w:r>
      <w:r w:rsidR="008C31F9">
        <w:t xml:space="preserve">el empuje generado por la hélice se debe a </w:t>
      </w:r>
      <w:r w:rsidR="000F3A10">
        <w:t xml:space="preserve">que este envía una columna de aire hacia abajo, </w:t>
      </w:r>
      <w:r w:rsidR="00F50A8A">
        <w:t xml:space="preserve">se </w:t>
      </w:r>
      <w:r w:rsidR="00995029">
        <w:t>puede</w:t>
      </w:r>
      <w:r w:rsidR="00B62C53">
        <w:t xml:space="preserve">n relacionar este empuje y la </w:t>
      </w:r>
      <w:r w:rsidR="00B55F70">
        <w:t xml:space="preserve">velocidad </w:t>
      </w:r>
      <w:r w:rsidR="00D440B4">
        <w:t xml:space="preserve">inducida al aire debida a la rotación de la hélice mediante las leyes Newtonianas de conservación de </w:t>
      </w:r>
      <w:proofErr w:type="spellStart"/>
      <w:r w:rsidR="00D440B4">
        <w:t>momentum</w:t>
      </w:r>
      <w:proofErr w:type="spellEnd"/>
      <w:r w:rsidR="00D440B4">
        <w:t>.</w:t>
      </w:r>
    </w:p>
    <w:p w14:paraId="42286770" w14:textId="5433229F" w:rsidR="00D440B4" w:rsidRDefault="00D440B4" w:rsidP="00B577EB">
      <w:r>
        <w:t>Para llegar a esta relación, el rotor se concibe como un “disco actuador”</w:t>
      </w:r>
      <w:r>
        <w:fldChar w:fldCharType="begin"/>
      </w:r>
      <w:r>
        <w:instrText xml:space="preserve"> ADDIN ZOTERO_ITEM CSL_CITATION {"citationID":"xysfooIP","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D440B4">
        <w:rPr>
          <w:rFonts w:cs="Times New Roman"/>
        </w:rPr>
        <w:t>(Seddon y Newman 2011)</w:t>
      </w:r>
      <w:r>
        <w:fldChar w:fldCharType="end"/>
      </w:r>
      <w:r>
        <w:t xml:space="preserve">, a través del cual, se presenta un diferencial de presión </w:t>
      </w:r>
      <w:r w:rsidR="00993BFC">
        <w:t xml:space="preserve">y por ende un cambio en la velocidad arriba del disco en comparación abajo del disco. En la </w:t>
      </w:r>
      <w:r w:rsidR="00993BFC">
        <w:fldChar w:fldCharType="begin"/>
      </w:r>
      <w:r w:rsidR="00993BFC">
        <w:instrText xml:space="preserve"> REF _Ref516489229 \h </w:instrText>
      </w:r>
      <w:r w:rsidR="00993BFC">
        <w:fldChar w:fldCharType="separate"/>
      </w:r>
      <w:r w:rsidR="00993BFC">
        <w:t xml:space="preserve">Figura </w:t>
      </w:r>
      <w:r w:rsidR="00993BFC">
        <w:rPr>
          <w:noProof/>
        </w:rPr>
        <w:t>6</w:t>
      </w:r>
      <w:r w:rsidR="00993BFC">
        <w:fldChar w:fldCharType="end"/>
      </w:r>
      <w:r w:rsidR="00993BFC">
        <w:t xml:space="preserve"> se puede observar como en condición de </w:t>
      </w:r>
      <w:proofErr w:type="spellStart"/>
      <w:r w:rsidR="00993BFC">
        <w:t>Hover</w:t>
      </w:r>
      <w:proofErr w:type="spellEnd"/>
      <w:r w:rsidR="00993BFC">
        <w:t>, se forma un bien definido tubo de corriente tanto arriba como abajo del disco, lo que muestra que no se le imparte ninguna rotación al flujo. Esto último permite que este flujo siga la ecuación de Bernoulli (</w:t>
      </w:r>
      <w:proofErr w:type="spellStart"/>
      <w:r w:rsidR="00993BFC">
        <w:t>Eq</w:t>
      </w:r>
      <w:proofErr w:type="spellEnd"/>
      <w:r w:rsidR="00993BFC">
        <w:t xml:space="preserve">. 1) para su modelo de conservación. </w:t>
      </w:r>
    </w:p>
    <w:p w14:paraId="48C40AE6" w14:textId="6D8C2B37" w:rsidR="00266985" w:rsidRDefault="00266985" w:rsidP="00B577EB">
      <w:r>
        <w:t xml:space="preserve">Es necesario tener en cuenta las restricciones que aplican a la </w:t>
      </w:r>
      <w:r w:rsidR="00C57ACC">
        <w:t>aplicación de la ecuación de Bernoulli</w:t>
      </w:r>
      <w:r w:rsidR="005738E4">
        <w:t>, las cuales son las siguientes</w:t>
      </w:r>
      <w:r w:rsidR="00170AB2">
        <w:t xml:space="preserve"> </w:t>
      </w:r>
      <w:r w:rsidR="007F286A">
        <w:fldChar w:fldCharType="begin"/>
      </w:r>
      <w:r w:rsidR="007F286A">
        <w:instrText xml:space="preserve"> ADDIN ZOTERO_ITEM CSL_CITATION {"citationID":"gaGpf92S","properties":{"formattedCitation":"(White 1999)","plainCitation":"(White 1999)","noteIndex":0},"citationItems":[{"id":52,"uris":["http://zotero.org/users/local/gYfJz208/items/7SYC9WN3"],"uri":["http://zotero.org/users/local/gYfJz208/items/7SYC9WN3"],"itemData":{"id":52,"type":"article-journal","title":"Fluid mechanics, WCB","container-title":"Ed McGraw-Hill Boston","source":"Google Scholar","author":[{"family":"White","given":"Frank M."}],"issued":{"date-parts":[["1999"]]}}}],"schema":"https://github.com/citation-style-language/schema/raw/master/csl-citation.json"} </w:instrText>
      </w:r>
      <w:r w:rsidR="007F286A">
        <w:fldChar w:fldCharType="separate"/>
      </w:r>
      <w:r w:rsidR="007F286A" w:rsidRPr="007F286A">
        <w:rPr>
          <w:rFonts w:cs="Times New Roman"/>
        </w:rPr>
        <w:t>(White 1999)</w:t>
      </w:r>
      <w:r w:rsidR="007F286A">
        <w:fldChar w:fldCharType="end"/>
      </w:r>
      <w:r w:rsidR="005738E4">
        <w:t>:</w:t>
      </w:r>
    </w:p>
    <w:p w14:paraId="481A9A7E" w14:textId="6A65A05E" w:rsidR="005738E4" w:rsidRDefault="000B0CA7" w:rsidP="005738E4">
      <w:pPr>
        <w:pStyle w:val="Prrafodelista"/>
        <w:numPr>
          <w:ilvl w:val="0"/>
          <w:numId w:val="15"/>
        </w:numPr>
      </w:pPr>
      <w:r>
        <w:t>Flujo estacionario: El cambio infinitesimal de la velocidad en</w:t>
      </w:r>
      <w:r w:rsidR="004E6BCD">
        <w:t xml:space="preserve"> función del tiempo es nulo.</w:t>
      </w:r>
    </w:p>
    <w:p w14:paraId="57C61DD9" w14:textId="0A0FD30A" w:rsidR="004E6BCD" w:rsidRDefault="004E6BCD" w:rsidP="005738E4">
      <w:pPr>
        <w:pStyle w:val="Prrafodelista"/>
        <w:numPr>
          <w:ilvl w:val="0"/>
          <w:numId w:val="15"/>
        </w:numPr>
      </w:pPr>
      <w:r>
        <w:t xml:space="preserve">Flujo incompresible: </w:t>
      </w:r>
      <w:r w:rsidR="003C14BB">
        <w:t>Los cambios en la densidad del fluido son despreciables</w:t>
      </w:r>
    </w:p>
    <w:p w14:paraId="1C1FE799" w14:textId="0675F7D1" w:rsidR="003C14BB" w:rsidRDefault="00865DD7" w:rsidP="005738E4">
      <w:pPr>
        <w:pStyle w:val="Prrafodelista"/>
        <w:numPr>
          <w:ilvl w:val="0"/>
          <w:numId w:val="15"/>
        </w:numPr>
      </w:pPr>
      <w:r>
        <w:t>Flujo sin fricción: Normalmente paredes sólidas y mezclas de fluidos inducen efectos de fricción.</w:t>
      </w:r>
    </w:p>
    <w:p w14:paraId="20E695B5" w14:textId="77777777" w:rsidR="00993BFC" w:rsidRDefault="00993BFC" w:rsidP="00993BFC">
      <w:pPr>
        <w:keepNext/>
        <w:jc w:val="center"/>
      </w:pPr>
      <w:r>
        <w:rPr>
          <w:noProof/>
        </w:rPr>
        <w:drawing>
          <wp:inline distT="0" distB="0" distL="0" distR="0" wp14:anchorId="1CE930F3" wp14:editId="56CA06A4">
            <wp:extent cx="2852407" cy="1745673"/>
            <wp:effectExtent l="0" t="0" r="571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8104" cy="1755280"/>
                    </a:xfrm>
                    <a:prstGeom prst="rect">
                      <a:avLst/>
                    </a:prstGeom>
                  </pic:spPr>
                </pic:pic>
              </a:graphicData>
            </a:graphic>
          </wp:inline>
        </w:drawing>
      </w:r>
    </w:p>
    <w:p w14:paraId="44E6B447" w14:textId="03DBA943" w:rsidR="00993BFC" w:rsidRDefault="00993BFC" w:rsidP="00993BFC">
      <w:pPr>
        <w:pStyle w:val="Descripcin"/>
        <w:jc w:val="center"/>
      </w:pPr>
      <w:bookmarkStart w:id="9" w:name="_Ref516489229"/>
      <w:r>
        <w:t xml:space="preserve">Figura </w:t>
      </w:r>
      <w:r>
        <w:fldChar w:fldCharType="begin"/>
      </w:r>
      <w:r>
        <w:instrText xml:space="preserve"> SEQ Figura \* ARABIC </w:instrText>
      </w:r>
      <w:r>
        <w:fldChar w:fldCharType="separate"/>
      </w:r>
      <w:r w:rsidR="00B20315">
        <w:rPr>
          <w:noProof/>
        </w:rPr>
        <w:t>8</w:t>
      </w:r>
      <w:r>
        <w:fldChar w:fldCharType="end"/>
      </w:r>
      <w:bookmarkEnd w:id="9"/>
      <w:r>
        <w:t>: Cambio de variables de estado del aire a través del disco, tomado de</w:t>
      </w:r>
      <w:r>
        <w:fldChar w:fldCharType="begin"/>
      </w:r>
      <w:r>
        <w:instrText xml:space="preserve"> ADDIN ZOTERO_ITEM CSL_CITATION {"citationID":"5pOag7mf","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993BFC">
        <w:rPr>
          <w:rFonts w:cs="Times New Roman"/>
        </w:rPr>
        <w:t>(Seddon y Newman 2011)</w:t>
      </w:r>
      <w:r>
        <w:fldChar w:fldCharType="end"/>
      </w:r>
    </w:p>
    <w:p w14:paraId="4E3FB28E" w14:textId="12514E3D" w:rsidR="00266985" w:rsidRPr="00BE248F" w:rsidRDefault="002A3D0B" w:rsidP="00993BFC">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eq.1</m:t>
              </m:r>
            </m:e>
          </m:d>
        </m:oMath>
      </m:oMathPara>
    </w:p>
    <w:p w14:paraId="07DE2C98" w14:textId="25C3B10D" w:rsidR="00BE248F" w:rsidRDefault="00BE248F" w:rsidP="00993BFC">
      <w:pPr>
        <w:rPr>
          <w:rFonts w:eastAsiaTheme="minorEastAsia"/>
        </w:rPr>
      </w:pPr>
      <w:r>
        <w:rPr>
          <w:rFonts w:eastAsiaTheme="minorEastAsia"/>
        </w:rPr>
        <w:t>Entonces, el empuje generado está dado por:</w:t>
      </w:r>
    </w:p>
    <w:p w14:paraId="17D28F4E" w14:textId="2626862B" w:rsidR="00F80F5C" w:rsidRPr="008B60D7" w:rsidRDefault="00BE248F" w:rsidP="00993BFC">
      <w:pPr>
        <w:rPr>
          <w:rFonts w:eastAsiaTheme="minorEastAsia"/>
        </w:rPr>
      </w:pPr>
      <m:oMathPara>
        <m:oMath>
          <m:r>
            <w:rPr>
              <w:rFonts w:ascii="Cambria Math" w:eastAsiaTheme="minorEastAsia" w:hAnsi="Cambria Math"/>
            </w:rPr>
            <m:t>T=ρA</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t>
              </m:r>
            </m:sub>
          </m:sSub>
          <m:r>
            <w:rPr>
              <w:rFonts w:ascii="Cambria Math" w:eastAsiaTheme="minorEastAsia" w:hAnsi="Cambria Math"/>
            </w:rPr>
            <m:t xml:space="preserve">     (eq.2)</m:t>
          </m:r>
        </m:oMath>
      </m:oMathPara>
    </w:p>
    <w:p w14:paraId="19C74427" w14:textId="47044E1C" w:rsidR="008B60D7" w:rsidRDefault="008B60D7" w:rsidP="00993BFC">
      <w:pPr>
        <w:rPr>
          <w:rFonts w:eastAsiaTheme="minorEastAsia"/>
        </w:rPr>
      </w:pPr>
      <w:r>
        <w:rPr>
          <w:rFonts w:eastAsiaTheme="minorEastAsia"/>
        </w:rPr>
        <w:t>Y la potencia inducida como:</w:t>
      </w:r>
    </w:p>
    <w:p w14:paraId="0B3551FB" w14:textId="14AA5FF7" w:rsidR="008B60D7" w:rsidRPr="008B60D7" w:rsidRDefault="002A3D0B" w:rsidP="00993BF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deal</m:t>
                  </m:r>
                </m:sub>
              </m:sSub>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T</m:t>
                  </m:r>
                </m:e>
                <m:sup>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sup>
              </m:sSup>
            </m:num>
            <m:den>
              <m:rad>
                <m:radPr>
                  <m:degHide m:val="1"/>
                  <m:ctrlPr>
                    <w:rPr>
                      <w:rFonts w:ascii="Cambria Math" w:eastAsiaTheme="minorEastAsia" w:hAnsi="Cambria Math"/>
                      <w:i/>
                    </w:rPr>
                  </m:ctrlPr>
                </m:radPr>
                <m:deg/>
                <m:e>
                  <m:r>
                    <w:rPr>
                      <w:rFonts w:ascii="Cambria Math" w:eastAsiaTheme="minorEastAsia" w:hAnsi="Cambria Math"/>
                    </w:rPr>
                    <m:t>2ρA</m:t>
                  </m:r>
                </m:e>
              </m:rad>
            </m:den>
          </m:f>
          <m:r>
            <w:rPr>
              <w:rFonts w:ascii="Cambria Math" w:eastAsiaTheme="minorEastAsia" w:hAnsi="Cambria Math"/>
            </w:rPr>
            <m:t>≅</m:t>
          </m:r>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eq.3)</m:t>
          </m:r>
        </m:oMath>
      </m:oMathPara>
    </w:p>
    <w:p w14:paraId="700B5A89" w14:textId="68B6E2E7" w:rsidR="008B60D7" w:rsidRDefault="008B60D7" w:rsidP="00993BFC">
      <w:pPr>
        <w:rPr>
          <w:rFonts w:eastAsiaTheme="minorEastAsia"/>
        </w:rPr>
      </w:pPr>
      <w:r>
        <w:rPr>
          <w:rFonts w:eastAsiaTheme="minorEastAsia"/>
        </w:rPr>
        <w:t>A partir de estas relaciones, se pueden determinar 3 números adimensionales que podrían describir el comportamiento aerodinámico de un rotor</w:t>
      </w:r>
      <w:r w:rsidR="00473A37">
        <w:rPr>
          <w:rFonts w:eastAsiaTheme="minorEastAsia"/>
        </w:rPr>
        <w:t>, estos números se presentan en las ecuaciones 4</w:t>
      </w:r>
      <w:r w:rsidR="00D1247F">
        <w:rPr>
          <w:rFonts w:eastAsiaTheme="minorEastAsia"/>
        </w:rPr>
        <w:t xml:space="preserve"> y</w:t>
      </w:r>
      <w:r w:rsidR="00E054F2">
        <w:rPr>
          <w:rFonts w:eastAsiaTheme="minorEastAsia"/>
        </w:rPr>
        <w:t xml:space="preserve"> </w:t>
      </w:r>
      <w:r w:rsidR="00473A37">
        <w:rPr>
          <w:rFonts w:eastAsiaTheme="minorEastAsia"/>
        </w:rPr>
        <w:t>5</w:t>
      </w:r>
      <w:r w:rsidR="00D1247F">
        <w:rPr>
          <w:rFonts w:eastAsiaTheme="minorEastAsia"/>
        </w:rPr>
        <w:t>:</w:t>
      </w:r>
    </w:p>
    <w:p w14:paraId="2A6D6A1D" w14:textId="33639ACF" w:rsidR="00473A37" w:rsidRDefault="00473A37" w:rsidP="00473A37">
      <w:pPr>
        <w:jc w:val="center"/>
        <w:rPr>
          <w:rFonts w:eastAsiaTheme="minorEastAsia"/>
        </w:rPr>
      </w:pPr>
      <w:r>
        <w:rPr>
          <w:rFonts w:eastAsiaTheme="minorEastAsia"/>
        </w:rPr>
        <w:t xml:space="preserve">Coeficiente de Empuj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ρA</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ωR</m:t>
                    </m:r>
                  </m:e>
                </m:d>
              </m:e>
              <m:sup>
                <m:r>
                  <w:rPr>
                    <w:rFonts w:ascii="Cambria Math" w:eastAsiaTheme="minorEastAsia" w:hAnsi="Cambria Math"/>
                  </w:rPr>
                  <m:t>2</m:t>
                </m:r>
              </m:sup>
            </m:sSup>
          </m:den>
        </m:f>
        <m:r>
          <w:rPr>
            <w:rFonts w:ascii="Cambria Math" w:eastAsiaTheme="minorEastAsia" w:hAnsi="Cambria Math"/>
          </w:rPr>
          <m:t xml:space="preserve">     (eq.4)</m:t>
        </m:r>
      </m:oMath>
    </w:p>
    <w:p w14:paraId="1ED06112" w14:textId="027F5A11" w:rsidR="00473A37" w:rsidRDefault="00473A37" w:rsidP="00473A37">
      <w:pPr>
        <w:jc w:val="center"/>
        <w:rPr>
          <w:rFonts w:eastAsiaTheme="minorEastAsia"/>
        </w:rPr>
      </w:pPr>
      <w:r>
        <w:rPr>
          <w:rFonts w:eastAsiaTheme="minorEastAsia"/>
        </w:rPr>
        <w:lastRenderedPageBreak/>
        <w:t>Coeficiente de P</w:t>
      </w:r>
      <w:r w:rsidR="00871FE6">
        <w:rPr>
          <w:rFonts w:eastAsiaTheme="minorEastAsia"/>
        </w:rPr>
        <w:t>otencia</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ρA</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ωR</m:t>
                    </m:r>
                  </m:e>
                </m:d>
              </m:e>
              <m:sup>
                <m:r>
                  <w:rPr>
                    <w:rFonts w:ascii="Cambria Math" w:eastAsiaTheme="minorEastAsia" w:hAnsi="Cambria Math"/>
                  </w:rPr>
                  <m:t>3</m:t>
                </m:r>
              </m:sup>
            </m:sSup>
          </m:den>
        </m:f>
        <m:r>
          <w:rPr>
            <w:rFonts w:ascii="Cambria Math" w:eastAsiaTheme="minorEastAsia" w:hAnsi="Cambria Math"/>
          </w:rPr>
          <m:t xml:space="preserve">     (eq.5)</m:t>
        </m:r>
      </m:oMath>
    </w:p>
    <w:p w14:paraId="7AC1EC88" w14:textId="652CA6FC" w:rsidR="00473A37" w:rsidRDefault="007D53E9" w:rsidP="007D53E9">
      <w:pPr>
        <w:rPr>
          <w:rFonts w:eastAsiaTheme="minorEastAsia"/>
        </w:rPr>
      </w:pPr>
      <w:r>
        <w:rPr>
          <w:rFonts w:eastAsiaTheme="minorEastAsia"/>
        </w:rPr>
        <w:t xml:space="preserve">Ahora, </w:t>
      </w:r>
      <w:r w:rsidR="00E720BF">
        <w:rPr>
          <w:rFonts w:eastAsiaTheme="minorEastAsia"/>
        </w:rPr>
        <w:t>a partir de estos coeficientes, es posible determinar un coeficiente adicional</w:t>
      </w:r>
      <w:r w:rsidR="00871FE6">
        <w:rPr>
          <w:rFonts w:eastAsiaTheme="minorEastAsia"/>
        </w:rPr>
        <w:t xml:space="preserve"> o una figura de mérito (ecuación </w:t>
      </w:r>
      <w:r w:rsidR="00D1247F">
        <w:rPr>
          <w:rFonts w:eastAsiaTheme="minorEastAsia"/>
        </w:rPr>
        <w:t>6</w:t>
      </w:r>
      <w:r w:rsidR="00871FE6">
        <w:rPr>
          <w:rFonts w:eastAsiaTheme="minorEastAsia"/>
        </w:rPr>
        <w:t>)</w:t>
      </w:r>
      <w:r w:rsidR="00E720BF">
        <w:rPr>
          <w:rFonts w:eastAsiaTheme="minorEastAsia"/>
        </w:rPr>
        <w:t xml:space="preserve"> que, aunque no es una eficiencia per-se</w:t>
      </w:r>
      <w:r w:rsidR="000641EC">
        <w:rPr>
          <w:rFonts w:eastAsiaTheme="minorEastAsia"/>
        </w:rPr>
        <w:t>, permite describir el rendimiento</w:t>
      </w:r>
      <w:r w:rsidR="00871FE6">
        <w:rPr>
          <w:rFonts w:eastAsiaTheme="minorEastAsia"/>
        </w:rPr>
        <w:t xml:space="preserve"> del rotor:</w:t>
      </w:r>
    </w:p>
    <w:p w14:paraId="416399DC" w14:textId="05321F55" w:rsidR="00871FE6" w:rsidRPr="00137E6A" w:rsidRDefault="00871FE6" w:rsidP="007D53E9">
      <w:pPr>
        <w:rPr>
          <w:rFonts w:eastAsiaTheme="minorEastAsia"/>
        </w:rPr>
      </w:pPr>
      <m:oMathPara>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deal</m:t>
                      </m:r>
                    </m:sub>
                  </m:sSub>
                </m:sub>
              </m:sSub>
            </m:num>
            <m:den>
              <m:r>
                <w:rPr>
                  <w:rFonts w:ascii="Cambria Math" w:eastAsiaTheme="minorEastAsia" w:hAnsi="Cambria Math"/>
                </w:rPr>
                <m:t>P</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deal</m:t>
                      </m:r>
                    </m:sub>
                  </m:sSub>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r>
                <w:rPr>
                  <w:rFonts w:ascii="Cambria Math" w:eastAsiaTheme="minorEastAsia" w:hAnsi="Cambria Math"/>
                </w:rPr>
                <m:t>ω</m:t>
              </m:r>
            </m:den>
          </m:f>
          <m:r>
            <w:rPr>
              <w:rFonts w:ascii="Cambria Math" w:eastAsiaTheme="minorEastAsia" w:hAnsi="Cambria Math"/>
            </w:rPr>
            <m:t xml:space="preserve">     (eq.</m:t>
          </m:r>
          <m:r>
            <w:rPr>
              <w:rFonts w:ascii="Cambria Math" w:eastAsiaTheme="minorEastAsia" w:hAnsi="Cambria Math"/>
            </w:rPr>
            <m:t>6</m:t>
          </m:r>
          <m:r>
            <w:rPr>
              <w:rFonts w:ascii="Cambria Math" w:eastAsiaTheme="minorEastAsia" w:hAnsi="Cambria Math"/>
            </w:rPr>
            <m:t>)</m:t>
          </m:r>
        </m:oMath>
      </m:oMathPara>
    </w:p>
    <w:p w14:paraId="220F3544" w14:textId="224AEFD7" w:rsidR="007E0101" w:rsidRDefault="007E0101" w:rsidP="007E0101">
      <w:pPr>
        <w:pStyle w:val="Ttulo3"/>
        <w:rPr>
          <w:rFonts w:eastAsiaTheme="minorEastAsia"/>
        </w:rPr>
      </w:pPr>
      <w:bookmarkStart w:id="10" w:name="_Toc518664929"/>
      <w:r>
        <w:rPr>
          <w:rFonts w:eastAsiaTheme="minorEastAsia"/>
        </w:rPr>
        <w:t>Efecto suelo:</w:t>
      </w:r>
      <w:bookmarkEnd w:id="10"/>
    </w:p>
    <w:p w14:paraId="2FDFDE0D" w14:textId="789C31AB" w:rsidR="007E0101" w:rsidRDefault="001B2945" w:rsidP="007E0101">
      <w:r>
        <w:t xml:space="preserve">El efecto suelo se debe a que la velocidad </w:t>
      </w:r>
      <w:r w:rsidR="00DE691F">
        <w:t xml:space="preserve">de la columna de aire es cero cuando llega al suelo, cuando esto sucede, este efecto se traduce “aguas arriba” en un cambio en la presión en la columna, lo que al final resulta en una menor velocidad inducida y por ende una menor potencia inducida. </w:t>
      </w:r>
    </w:p>
    <w:p w14:paraId="1B2A7558" w14:textId="060CD5BC" w:rsidR="00DE691F" w:rsidRDefault="00DE691F" w:rsidP="007E0101">
      <w:r>
        <w:t xml:space="preserve">Una expresión que se acopla bastante bien con datos experimentales es la presentada en la ecuación </w:t>
      </w:r>
      <w:r w:rsidR="00D1247F">
        <w:t>7</w:t>
      </w:r>
      <w:r>
        <w:t xml:space="preserve">, tomada de </w:t>
      </w:r>
      <w:r>
        <w:fldChar w:fldCharType="begin"/>
      </w:r>
      <w:r>
        <w:instrText xml:space="preserve"> ADDIN ZOTERO_ITEM CSL_CITATION {"citationID":"GRa6m09F","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DE691F">
        <w:rPr>
          <w:rFonts w:cs="Times New Roman"/>
        </w:rPr>
        <w:t>(</w:t>
      </w:r>
      <w:proofErr w:type="spellStart"/>
      <w:r w:rsidRPr="00DE691F">
        <w:rPr>
          <w:rFonts w:cs="Times New Roman"/>
        </w:rPr>
        <w:t>Seddon</w:t>
      </w:r>
      <w:proofErr w:type="spellEnd"/>
      <w:r w:rsidRPr="00DE691F">
        <w:rPr>
          <w:rFonts w:cs="Times New Roman"/>
        </w:rPr>
        <w:t xml:space="preserve"> y Newman 2011)</w:t>
      </w:r>
      <w:r>
        <w:fldChar w:fldCharType="end"/>
      </w:r>
      <w:r>
        <w:t>:</w:t>
      </w:r>
    </w:p>
    <w:p w14:paraId="0BD58795" w14:textId="30BF0317" w:rsidR="00DE691F" w:rsidRPr="008F7247" w:rsidRDefault="002A3D0B" w:rsidP="007E0101">
      <w:pPr>
        <w:rPr>
          <w:rFonts w:eastAsiaTheme="minorEastAsia"/>
        </w:rPr>
      </w:pPr>
      <m:oMathPara>
        <m:oMath>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R</m:t>
                          </m:r>
                        </m:num>
                        <m:den>
                          <m:r>
                            <w:rPr>
                              <w:rFonts w:ascii="Cambria Math" w:hAnsi="Cambria Math"/>
                            </w:rPr>
                            <m:t>4Z</m:t>
                          </m:r>
                        </m:den>
                      </m:f>
                    </m:e>
                  </m:d>
                </m:e>
                <m:sup>
                  <m:r>
                    <w:rPr>
                      <w:rFonts w:ascii="Cambria Math" w:hAnsi="Cambria Math"/>
                    </w:rPr>
                    <m:t>2</m:t>
                  </m:r>
                </m:sup>
              </m:sSup>
            </m:den>
          </m:f>
          <m:r>
            <w:rPr>
              <w:rFonts w:ascii="Cambria Math" w:hAnsi="Cambria Math"/>
            </w:rPr>
            <m:t xml:space="preserve">     (eq.</m:t>
          </m:r>
          <m:r>
            <w:rPr>
              <w:rFonts w:ascii="Cambria Math" w:hAnsi="Cambria Math"/>
            </w:rPr>
            <m:t>7</m:t>
          </m:r>
          <m:r>
            <w:rPr>
              <w:rFonts w:ascii="Cambria Math" w:hAnsi="Cambria Math"/>
            </w:rPr>
            <m:t>)</m:t>
          </m:r>
        </m:oMath>
      </m:oMathPara>
    </w:p>
    <w:p w14:paraId="4650B191" w14:textId="33980010" w:rsidR="008F7247" w:rsidRDefault="008F7247" w:rsidP="007E0101"/>
    <w:p w14:paraId="42B263D3" w14:textId="28830462" w:rsidR="008F7247" w:rsidRDefault="008F7247" w:rsidP="007E0101"/>
    <w:p w14:paraId="454BDEB9" w14:textId="3505001C" w:rsidR="008F7247" w:rsidRDefault="008F7247" w:rsidP="007E0101"/>
    <w:p w14:paraId="1BE1EFEA" w14:textId="30A9539F" w:rsidR="008F7247" w:rsidRDefault="008F7247" w:rsidP="007E0101"/>
    <w:p w14:paraId="6AF9D6C5" w14:textId="6DBCA85B" w:rsidR="008F7247" w:rsidRDefault="008F7247" w:rsidP="007E0101"/>
    <w:p w14:paraId="7993A603" w14:textId="67804779" w:rsidR="008F7247" w:rsidRDefault="008F7247" w:rsidP="007E0101"/>
    <w:p w14:paraId="3F42EBA9" w14:textId="7E98A158" w:rsidR="008F7247" w:rsidRDefault="008F7247" w:rsidP="007E0101"/>
    <w:p w14:paraId="407298CA" w14:textId="682A3032" w:rsidR="008F7247" w:rsidRDefault="008F7247" w:rsidP="007E0101"/>
    <w:p w14:paraId="3587DF88" w14:textId="66824B49" w:rsidR="008F7247" w:rsidRDefault="008F7247" w:rsidP="007E0101"/>
    <w:p w14:paraId="2F8F2861" w14:textId="5F85FE57" w:rsidR="008F7247" w:rsidRDefault="008F7247" w:rsidP="007E0101"/>
    <w:p w14:paraId="327B4193" w14:textId="31E8FC1E" w:rsidR="008F7247" w:rsidRDefault="008F7247" w:rsidP="007E0101"/>
    <w:p w14:paraId="521CE795" w14:textId="5C1CC2F1" w:rsidR="008F7247" w:rsidRDefault="008F7247" w:rsidP="007E0101"/>
    <w:p w14:paraId="566F846C" w14:textId="0F37FA28" w:rsidR="00FE4C27" w:rsidRDefault="00FE4C27" w:rsidP="007E0101"/>
    <w:p w14:paraId="7184789D" w14:textId="0214260F" w:rsidR="00FE4C27" w:rsidRDefault="00FE4C27" w:rsidP="007E0101"/>
    <w:p w14:paraId="5A04CD36" w14:textId="05418091" w:rsidR="00FE4C27" w:rsidRDefault="00FE4C27" w:rsidP="007E0101"/>
    <w:p w14:paraId="3CEDED07" w14:textId="0EAB01C8" w:rsidR="00FE4C27" w:rsidRDefault="00FE4C27" w:rsidP="007E0101"/>
    <w:p w14:paraId="79B5339A" w14:textId="558DA752" w:rsidR="008F7247" w:rsidRDefault="008F7247" w:rsidP="007E0101"/>
    <w:p w14:paraId="3658CF01" w14:textId="77777777" w:rsidR="00FE4C27" w:rsidRDefault="00FE4C27" w:rsidP="007E0101"/>
    <w:p w14:paraId="5FFFB830" w14:textId="579AC689" w:rsidR="008F7247" w:rsidRDefault="008F7247" w:rsidP="007E0101"/>
    <w:p w14:paraId="4018E3CE" w14:textId="77777777" w:rsidR="008F7247" w:rsidRPr="007E0101" w:rsidRDefault="008F7247" w:rsidP="007E0101"/>
    <w:p w14:paraId="70717994" w14:textId="08D2C485" w:rsidR="00F7794C" w:rsidRDefault="00F63E73" w:rsidP="00F63E73">
      <w:pPr>
        <w:pStyle w:val="Ttulo2"/>
      </w:pPr>
      <w:bookmarkStart w:id="11" w:name="_Toc518664930"/>
      <w:r>
        <w:lastRenderedPageBreak/>
        <w:t>Protocolo de pruebas:</w:t>
      </w:r>
      <w:bookmarkEnd w:id="11"/>
      <w:r w:rsidRPr="00DE691F">
        <w:t xml:space="preserve"> </w:t>
      </w:r>
    </w:p>
    <w:p w14:paraId="7CE65E11" w14:textId="77777777" w:rsidR="00F63E73" w:rsidRPr="00F63E73" w:rsidRDefault="00F63E73" w:rsidP="00F63E73">
      <w:pPr>
        <w:pStyle w:val="Ttulo3"/>
      </w:pPr>
      <w:bookmarkStart w:id="12" w:name="_Toc518664931"/>
      <w:r w:rsidRPr="00F63E73">
        <w:t>Elementos de protección:</w:t>
      </w:r>
      <w:bookmarkEnd w:id="12"/>
    </w:p>
    <w:p w14:paraId="2CB39B74" w14:textId="77777777" w:rsidR="00F63E73" w:rsidRDefault="00F63E73" w:rsidP="00F63E73">
      <w:r>
        <w:t>Los elementos de protección personal requeridos para el ensayo son los siguientes:</w:t>
      </w:r>
    </w:p>
    <w:p w14:paraId="5110C7FC" w14:textId="77777777" w:rsidR="006F61C8" w:rsidRDefault="00F63E73" w:rsidP="006F61C8">
      <w:pPr>
        <w:pStyle w:val="Prrafodelista"/>
        <w:keepNext/>
        <w:ind w:left="1440"/>
        <w:jc w:val="center"/>
      </w:pPr>
      <w:r>
        <w:rPr>
          <w:noProof/>
        </w:rPr>
        <w:drawing>
          <wp:inline distT="0" distB="0" distL="0" distR="0" wp14:anchorId="500D7AC1" wp14:editId="3C5843E1">
            <wp:extent cx="2359578" cy="2945081"/>
            <wp:effectExtent l="0" t="0" r="3175"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7183" cy="2979536"/>
                    </a:xfrm>
                    <a:prstGeom prst="rect">
                      <a:avLst/>
                    </a:prstGeom>
                  </pic:spPr>
                </pic:pic>
              </a:graphicData>
            </a:graphic>
          </wp:inline>
        </w:drawing>
      </w:r>
    </w:p>
    <w:p w14:paraId="015F6C90" w14:textId="1E56F34A" w:rsidR="00F63E73" w:rsidRPr="00EE44E3" w:rsidRDefault="006F61C8" w:rsidP="006F61C8">
      <w:pPr>
        <w:pStyle w:val="Descripcin"/>
        <w:jc w:val="center"/>
      </w:pPr>
      <w:r>
        <w:t xml:space="preserve">Figura </w:t>
      </w:r>
      <w:r>
        <w:fldChar w:fldCharType="begin"/>
      </w:r>
      <w:r>
        <w:instrText xml:space="preserve"> SEQ Figura \* ARABIC </w:instrText>
      </w:r>
      <w:r>
        <w:fldChar w:fldCharType="separate"/>
      </w:r>
      <w:r w:rsidR="00B20315">
        <w:rPr>
          <w:noProof/>
        </w:rPr>
        <w:t>9</w:t>
      </w:r>
      <w:r>
        <w:fldChar w:fldCharType="end"/>
      </w:r>
      <w:r>
        <w:t>: Elementos de protección a usar para realizar pruebas</w:t>
      </w:r>
    </w:p>
    <w:p w14:paraId="44D4855D" w14:textId="77777777" w:rsidR="00F63E73" w:rsidRDefault="00F63E73" w:rsidP="00F63E73">
      <w:r>
        <w:t>Adicional a esto, se recomienda utilizar una barrera física como medida de protección adicional para evitar que el posible desprendimiento de la hélice a caracterizar resulte perjudicial para salud. Una barrera de protección recomendada se muestra a continuación:</w:t>
      </w:r>
    </w:p>
    <w:p w14:paraId="751C5857" w14:textId="77777777" w:rsidR="006F61C8" w:rsidRDefault="00F63E73" w:rsidP="006F61C8">
      <w:pPr>
        <w:keepNext/>
        <w:ind w:left="1410"/>
        <w:jc w:val="center"/>
      </w:pPr>
      <w:r>
        <w:rPr>
          <w:noProof/>
        </w:rPr>
        <w:drawing>
          <wp:inline distT="0" distB="0" distL="0" distR="0" wp14:anchorId="02C0E09B" wp14:editId="3C75532E">
            <wp:extent cx="5400040" cy="3062605"/>
            <wp:effectExtent l="0" t="0" r="0" b="444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3062605"/>
                    </a:xfrm>
                    <a:prstGeom prst="rect">
                      <a:avLst/>
                    </a:prstGeom>
                  </pic:spPr>
                </pic:pic>
              </a:graphicData>
            </a:graphic>
          </wp:inline>
        </w:drawing>
      </w:r>
    </w:p>
    <w:p w14:paraId="280D0B57" w14:textId="2F91E237" w:rsidR="00F63E73" w:rsidRDefault="006F61C8" w:rsidP="006F61C8">
      <w:pPr>
        <w:pStyle w:val="Descripcin"/>
        <w:jc w:val="center"/>
      </w:pPr>
      <w:r>
        <w:t xml:space="preserve">Figura </w:t>
      </w:r>
      <w:r>
        <w:fldChar w:fldCharType="begin"/>
      </w:r>
      <w:r>
        <w:instrText xml:space="preserve"> SEQ Figura \* ARABIC </w:instrText>
      </w:r>
      <w:r>
        <w:fldChar w:fldCharType="separate"/>
      </w:r>
      <w:r w:rsidR="00B20315">
        <w:rPr>
          <w:noProof/>
        </w:rPr>
        <w:t>10</w:t>
      </w:r>
      <w:r>
        <w:fldChar w:fldCharType="end"/>
      </w:r>
      <w:r>
        <w:t>: Malla de protección sugerida</w:t>
      </w:r>
    </w:p>
    <w:p w14:paraId="238BB5AC" w14:textId="774D42DE" w:rsidR="0097441A" w:rsidRDefault="0097441A" w:rsidP="0097441A"/>
    <w:p w14:paraId="6A0B42E5" w14:textId="77777777" w:rsidR="0097441A" w:rsidRPr="0097441A" w:rsidRDefault="0097441A" w:rsidP="0097441A"/>
    <w:p w14:paraId="6FAD11BD" w14:textId="300CD4D2" w:rsidR="006F61C8" w:rsidRPr="006F61C8" w:rsidRDefault="00F63E73" w:rsidP="0097441A">
      <w:pPr>
        <w:pStyle w:val="Ttulo3"/>
      </w:pPr>
      <w:bookmarkStart w:id="13" w:name="_Toc518664932"/>
      <w:r w:rsidRPr="00F63E73">
        <w:lastRenderedPageBreak/>
        <w:t>Instrumentación:</w:t>
      </w:r>
      <w:bookmarkEnd w:id="13"/>
    </w:p>
    <w:p w14:paraId="13C1FF05" w14:textId="77777777" w:rsidR="00F63E73" w:rsidRDefault="00F63E73" w:rsidP="0097441A">
      <w:pPr>
        <w:ind w:firstLine="708"/>
      </w:pPr>
      <w:r w:rsidRPr="00874FEF">
        <w:rPr>
          <w:b/>
        </w:rPr>
        <w:t>Resumen</w:t>
      </w:r>
      <w:r>
        <w:t>:</w:t>
      </w:r>
    </w:p>
    <w:tbl>
      <w:tblPr>
        <w:tblStyle w:val="Tablaconcuadrcula"/>
        <w:tblW w:w="0" w:type="auto"/>
        <w:jc w:val="center"/>
        <w:tblLook w:val="04A0" w:firstRow="1" w:lastRow="0" w:firstColumn="1" w:lastColumn="0" w:noHBand="0" w:noVBand="1"/>
      </w:tblPr>
      <w:tblGrid>
        <w:gridCol w:w="2598"/>
        <w:gridCol w:w="2940"/>
      </w:tblGrid>
      <w:tr w:rsidR="0097441A" w14:paraId="0E6E81AD" w14:textId="77777777" w:rsidTr="0097441A">
        <w:trPr>
          <w:jc w:val="center"/>
        </w:trPr>
        <w:tc>
          <w:tcPr>
            <w:tcW w:w="2598" w:type="dxa"/>
          </w:tcPr>
          <w:p w14:paraId="7EAF262C" w14:textId="19AAF0D1" w:rsidR="0097441A" w:rsidRDefault="0097441A" w:rsidP="00371E39">
            <w:pPr>
              <w:pStyle w:val="Prrafodelista"/>
              <w:ind w:left="0"/>
              <w:jc w:val="center"/>
              <w:rPr>
                <w:b/>
              </w:rPr>
            </w:pPr>
            <w:r>
              <w:rPr>
                <w:b/>
              </w:rPr>
              <w:t xml:space="preserve">Objetivo </w:t>
            </w:r>
          </w:p>
        </w:tc>
        <w:tc>
          <w:tcPr>
            <w:tcW w:w="2940" w:type="dxa"/>
          </w:tcPr>
          <w:p w14:paraId="146120A3" w14:textId="105A9913" w:rsidR="0097441A" w:rsidRPr="003E7435" w:rsidRDefault="0097441A" w:rsidP="00371E39">
            <w:pPr>
              <w:pStyle w:val="Prrafodelista"/>
              <w:ind w:left="0"/>
              <w:jc w:val="center"/>
              <w:rPr>
                <w:b/>
              </w:rPr>
            </w:pPr>
            <w:r>
              <w:rPr>
                <w:b/>
              </w:rPr>
              <w:t>Instrumento</w:t>
            </w:r>
          </w:p>
        </w:tc>
      </w:tr>
      <w:tr w:rsidR="0097441A" w14:paraId="2EFD276B" w14:textId="77777777" w:rsidTr="0097441A">
        <w:trPr>
          <w:jc w:val="center"/>
        </w:trPr>
        <w:tc>
          <w:tcPr>
            <w:tcW w:w="2598" w:type="dxa"/>
          </w:tcPr>
          <w:p w14:paraId="76F3D82F" w14:textId="7369FC9D" w:rsidR="0097441A" w:rsidRDefault="0097441A" w:rsidP="00371E39">
            <w:pPr>
              <w:pStyle w:val="Prrafodelista"/>
              <w:ind w:left="0"/>
              <w:jc w:val="center"/>
            </w:pPr>
            <w:r>
              <w:t>Alimentación</w:t>
            </w:r>
          </w:p>
        </w:tc>
        <w:tc>
          <w:tcPr>
            <w:tcW w:w="2940" w:type="dxa"/>
          </w:tcPr>
          <w:p w14:paraId="40717F1F" w14:textId="20584FA3" w:rsidR="0097441A" w:rsidRPr="00023402" w:rsidRDefault="0097441A" w:rsidP="00371E39">
            <w:pPr>
              <w:pStyle w:val="Prrafodelista"/>
              <w:ind w:left="0"/>
              <w:jc w:val="center"/>
            </w:pPr>
            <w:r>
              <w:t>Fuente de Voltaje de 20A</w:t>
            </w:r>
          </w:p>
        </w:tc>
      </w:tr>
      <w:tr w:rsidR="0097441A" w14:paraId="69763499" w14:textId="77777777" w:rsidTr="0097441A">
        <w:trPr>
          <w:jc w:val="center"/>
        </w:trPr>
        <w:tc>
          <w:tcPr>
            <w:tcW w:w="2598" w:type="dxa"/>
          </w:tcPr>
          <w:p w14:paraId="7D1F416F" w14:textId="6E38572F" w:rsidR="0097441A" w:rsidRDefault="0097441A" w:rsidP="00371E39">
            <w:pPr>
              <w:pStyle w:val="Prrafodelista"/>
              <w:ind w:left="0"/>
              <w:jc w:val="center"/>
            </w:pPr>
            <w:r>
              <w:t xml:space="preserve">Control del motor </w:t>
            </w:r>
            <w:proofErr w:type="spellStart"/>
            <w:r>
              <w:t>brushless</w:t>
            </w:r>
            <w:proofErr w:type="spellEnd"/>
          </w:p>
        </w:tc>
        <w:tc>
          <w:tcPr>
            <w:tcW w:w="2940" w:type="dxa"/>
          </w:tcPr>
          <w:p w14:paraId="40DE0B17" w14:textId="03B97738" w:rsidR="0097441A" w:rsidRDefault="0097441A" w:rsidP="00371E39">
            <w:pPr>
              <w:pStyle w:val="Prrafodelista"/>
              <w:ind w:left="0"/>
              <w:jc w:val="center"/>
            </w:pPr>
            <w:r>
              <w:t>Control de Servomotores o de ancho de pulso de señales PWM</w:t>
            </w:r>
          </w:p>
        </w:tc>
      </w:tr>
      <w:tr w:rsidR="0097441A" w14:paraId="1EB928C6" w14:textId="77777777" w:rsidTr="0097441A">
        <w:trPr>
          <w:jc w:val="center"/>
        </w:trPr>
        <w:tc>
          <w:tcPr>
            <w:tcW w:w="2598" w:type="dxa"/>
          </w:tcPr>
          <w:p w14:paraId="286FA746" w14:textId="7607BF29" w:rsidR="0097441A" w:rsidRDefault="0097441A" w:rsidP="00371E39">
            <w:pPr>
              <w:pStyle w:val="Prrafodelista"/>
              <w:ind w:left="0"/>
              <w:jc w:val="center"/>
            </w:pPr>
            <w:r>
              <w:t>Medición de velocidad angular (óptica)</w:t>
            </w:r>
          </w:p>
        </w:tc>
        <w:tc>
          <w:tcPr>
            <w:tcW w:w="2940" w:type="dxa"/>
          </w:tcPr>
          <w:p w14:paraId="76CCB90E" w14:textId="5985A20D" w:rsidR="0097441A" w:rsidRDefault="0097441A" w:rsidP="00371E39">
            <w:pPr>
              <w:pStyle w:val="Prrafodelista"/>
              <w:ind w:left="0"/>
              <w:jc w:val="center"/>
            </w:pPr>
            <w:r>
              <w:t>Sensor óptico - Tarjeta de adquisición de datos de voltaje</w:t>
            </w:r>
          </w:p>
        </w:tc>
      </w:tr>
      <w:tr w:rsidR="0097441A" w14:paraId="0ED588F7" w14:textId="77777777" w:rsidTr="0097441A">
        <w:trPr>
          <w:jc w:val="center"/>
        </w:trPr>
        <w:tc>
          <w:tcPr>
            <w:tcW w:w="2598" w:type="dxa"/>
          </w:tcPr>
          <w:p w14:paraId="2F431052" w14:textId="03A18F40" w:rsidR="0097441A" w:rsidRDefault="0097441A" w:rsidP="00371E39">
            <w:pPr>
              <w:pStyle w:val="Prrafodelista"/>
              <w:ind w:left="0"/>
              <w:jc w:val="center"/>
            </w:pPr>
            <w:r>
              <w:t>Medición presión atmosférica</w:t>
            </w:r>
          </w:p>
        </w:tc>
        <w:tc>
          <w:tcPr>
            <w:tcW w:w="2940" w:type="dxa"/>
          </w:tcPr>
          <w:p w14:paraId="405DF99D" w14:textId="5E70FA66" w:rsidR="0097441A" w:rsidRDefault="0097441A" w:rsidP="00371E39">
            <w:pPr>
              <w:pStyle w:val="Prrafodelista"/>
              <w:ind w:left="0"/>
              <w:jc w:val="center"/>
            </w:pPr>
            <w:r>
              <w:t>Barómetro</w:t>
            </w:r>
          </w:p>
        </w:tc>
      </w:tr>
      <w:tr w:rsidR="0097441A" w14:paraId="53FD128D" w14:textId="77777777" w:rsidTr="0097441A">
        <w:trPr>
          <w:jc w:val="center"/>
        </w:trPr>
        <w:tc>
          <w:tcPr>
            <w:tcW w:w="2598" w:type="dxa"/>
          </w:tcPr>
          <w:p w14:paraId="38BA49A8" w14:textId="4DEE0F31" w:rsidR="0097441A" w:rsidRDefault="0097441A" w:rsidP="00371E39">
            <w:pPr>
              <w:pStyle w:val="Prrafodelista"/>
              <w:ind w:left="0"/>
              <w:jc w:val="center"/>
            </w:pPr>
            <w:r>
              <w:t>Medición humedad relativa</w:t>
            </w:r>
          </w:p>
        </w:tc>
        <w:tc>
          <w:tcPr>
            <w:tcW w:w="2940" w:type="dxa"/>
          </w:tcPr>
          <w:p w14:paraId="30F421E8" w14:textId="3AD5D788" w:rsidR="0097441A" w:rsidRDefault="0097441A" w:rsidP="00371E39">
            <w:pPr>
              <w:pStyle w:val="Prrafodelista"/>
              <w:ind w:left="0"/>
              <w:jc w:val="center"/>
            </w:pPr>
            <w:r>
              <w:t>Higrómetro</w:t>
            </w:r>
          </w:p>
        </w:tc>
      </w:tr>
      <w:tr w:rsidR="0097441A" w14:paraId="4FAF2DB4" w14:textId="77777777" w:rsidTr="0097441A">
        <w:trPr>
          <w:jc w:val="center"/>
        </w:trPr>
        <w:tc>
          <w:tcPr>
            <w:tcW w:w="2598" w:type="dxa"/>
          </w:tcPr>
          <w:p w14:paraId="279A49B6" w14:textId="44E484F5" w:rsidR="0097441A" w:rsidRDefault="0097441A" w:rsidP="00371E39">
            <w:pPr>
              <w:pStyle w:val="Prrafodelista"/>
              <w:ind w:left="0"/>
              <w:jc w:val="center"/>
            </w:pPr>
            <w:r>
              <w:t>Medición de temperatura ambiente</w:t>
            </w:r>
          </w:p>
        </w:tc>
        <w:tc>
          <w:tcPr>
            <w:tcW w:w="2940" w:type="dxa"/>
          </w:tcPr>
          <w:p w14:paraId="2EBD86F0" w14:textId="5DA89649" w:rsidR="0097441A" w:rsidRDefault="0097441A" w:rsidP="00371E39">
            <w:pPr>
              <w:pStyle w:val="Prrafodelista"/>
              <w:ind w:left="0"/>
              <w:jc w:val="center"/>
            </w:pPr>
            <w:r>
              <w:t>Termómetro</w:t>
            </w:r>
          </w:p>
        </w:tc>
      </w:tr>
      <w:tr w:rsidR="0097441A" w14:paraId="63646D7A" w14:textId="77777777" w:rsidTr="0097441A">
        <w:trPr>
          <w:jc w:val="center"/>
        </w:trPr>
        <w:tc>
          <w:tcPr>
            <w:tcW w:w="2598" w:type="dxa"/>
          </w:tcPr>
          <w:p w14:paraId="5EFABB23" w14:textId="0B8274BA" w:rsidR="0097441A" w:rsidRDefault="0097441A" w:rsidP="00371E39">
            <w:pPr>
              <w:pStyle w:val="Prrafodelista"/>
              <w:ind w:left="0"/>
              <w:jc w:val="center"/>
            </w:pPr>
            <w:r>
              <w:t>Medición de velocidad</w:t>
            </w:r>
          </w:p>
        </w:tc>
        <w:tc>
          <w:tcPr>
            <w:tcW w:w="2940" w:type="dxa"/>
          </w:tcPr>
          <w:p w14:paraId="0E7929FC" w14:textId="0B334EE5" w:rsidR="0097441A" w:rsidRDefault="0097441A" w:rsidP="00371E39">
            <w:pPr>
              <w:pStyle w:val="Prrafodelista"/>
              <w:ind w:left="0"/>
              <w:jc w:val="center"/>
            </w:pPr>
            <w:r>
              <w:t>Anemómetro o Tubo Pitot acoplado a manómetro</w:t>
            </w:r>
          </w:p>
        </w:tc>
      </w:tr>
    </w:tbl>
    <w:p w14:paraId="1EC8CAAC" w14:textId="1FD3ADF5" w:rsidR="00F63E73" w:rsidRDefault="006F61C8" w:rsidP="006F61C8">
      <w:pPr>
        <w:pStyle w:val="Descripcin"/>
        <w:jc w:val="center"/>
        <w:rPr>
          <w:b/>
        </w:rPr>
      </w:pPr>
      <w:r>
        <w:t xml:space="preserve">Figura </w:t>
      </w:r>
      <w:r>
        <w:fldChar w:fldCharType="begin"/>
      </w:r>
      <w:r>
        <w:instrText xml:space="preserve"> SEQ Figura \* ARABIC </w:instrText>
      </w:r>
      <w:r>
        <w:fldChar w:fldCharType="separate"/>
      </w:r>
      <w:r w:rsidR="00B20315">
        <w:rPr>
          <w:noProof/>
        </w:rPr>
        <w:t>11</w:t>
      </w:r>
      <w:r>
        <w:fldChar w:fldCharType="end"/>
      </w:r>
      <w:r>
        <w:t>: Resumen de instrumentación requerida</w:t>
      </w:r>
    </w:p>
    <w:p w14:paraId="1BD0C560" w14:textId="77777777" w:rsidR="00F63E73" w:rsidRDefault="00F63E73" w:rsidP="00F63E73">
      <w:pPr>
        <w:pStyle w:val="Prrafodelista"/>
        <w:numPr>
          <w:ilvl w:val="0"/>
          <w:numId w:val="9"/>
        </w:numPr>
        <w:rPr>
          <w:b/>
        </w:rPr>
      </w:pPr>
      <w:r w:rsidRPr="00874FEF">
        <w:rPr>
          <w:rStyle w:val="Ttulo4Car"/>
        </w:rPr>
        <w:t>Control del rotor</w:t>
      </w:r>
      <w:r>
        <w:rPr>
          <w:b/>
        </w:rPr>
        <w:t>:</w:t>
      </w:r>
    </w:p>
    <w:p w14:paraId="3330BF8E" w14:textId="7C1DDCCB" w:rsidR="00F63E73" w:rsidRDefault="00F63E73" w:rsidP="00F63E73">
      <w:pPr>
        <w:pStyle w:val="Prrafodelista"/>
      </w:pPr>
      <w:r>
        <w:t>Al motor, se le ingresa una señal de PWM, la cual tiene una amplitud fija como se muestra a continuación:</w:t>
      </w:r>
    </w:p>
    <w:p w14:paraId="1827846A" w14:textId="77777777" w:rsidR="006F61C8" w:rsidRDefault="00F63E73" w:rsidP="006F61C8">
      <w:pPr>
        <w:pStyle w:val="Prrafodelista"/>
        <w:keepNext/>
      </w:pPr>
      <w:r>
        <w:rPr>
          <w:noProof/>
        </w:rPr>
        <w:drawing>
          <wp:inline distT="0" distB="0" distL="0" distR="0" wp14:anchorId="7C04E061" wp14:editId="6220E3D2">
            <wp:extent cx="5400040" cy="77089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770890"/>
                    </a:xfrm>
                    <a:prstGeom prst="rect">
                      <a:avLst/>
                    </a:prstGeom>
                  </pic:spPr>
                </pic:pic>
              </a:graphicData>
            </a:graphic>
          </wp:inline>
        </w:drawing>
      </w:r>
    </w:p>
    <w:p w14:paraId="70316F98" w14:textId="08EBB066" w:rsidR="00F63E73" w:rsidRPr="00C03193" w:rsidRDefault="006F61C8" w:rsidP="006F61C8">
      <w:pPr>
        <w:pStyle w:val="Descripcin"/>
        <w:jc w:val="center"/>
      </w:pPr>
      <w:r>
        <w:t xml:space="preserve">Figura </w:t>
      </w:r>
      <w:r>
        <w:fldChar w:fldCharType="begin"/>
      </w:r>
      <w:r>
        <w:instrText xml:space="preserve"> SEQ Figura \* ARABIC </w:instrText>
      </w:r>
      <w:r>
        <w:fldChar w:fldCharType="separate"/>
      </w:r>
      <w:r w:rsidR="00B20315">
        <w:rPr>
          <w:noProof/>
        </w:rPr>
        <w:t>12</w:t>
      </w:r>
      <w:r>
        <w:fldChar w:fldCharType="end"/>
      </w:r>
      <w:r>
        <w:t>: Señal PWM</w:t>
      </w:r>
    </w:p>
    <w:p w14:paraId="7F0A47D9" w14:textId="28E5967E" w:rsidR="003E1849" w:rsidRDefault="00F63E73" w:rsidP="00F63E73">
      <w:pPr>
        <w:pStyle w:val="Prrafodelista"/>
        <w:rPr>
          <w:rFonts w:eastAsiaTheme="minorEastAsia"/>
        </w:rPr>
      </w:pPr>
      <w:r>
        <w:rPr>
          <w:rFonts w:eastAsiaTheme="minorEastAsia"/>
        </w:rPr>
        <w:t>Se observa que el valor RMS de esta señal depende únicamente de su ancho de pulso, ahora, e</w:t>
      </w:r>
      <w:r w:rsidR="003E1849">
        <w:rPr>
          <w:rFonts w:eastAsiaTheme="minorEastAsia"/>
        </w:rPr>
        <w:t>ntonces, es</w:t>
      </w:r>
      <w:r>
        <w:rPr>
          <w:rFonts w:eastAsiaTheme="minorEastAsia"/>
        </w:rPr>
        <w:t xml:space="preserve"> necesario</w:t>
      </w:r>
      <w:r w:rsidR="003E1849">
        <w:rPr>
          <w:rFonts w:eastAsiaTheme="minorEastAsia"/>
        </w:rPr>
        <w:t xml:space="preserve"> adicionar un controlador de señales para lograr modular esta señal de forma sencilla</w:t>
      </w:r>
    </w:p>
    <w:p w14:paraId="0ACB253C" w14:textId="77777777" w:rsidR="0020165B" w:rsidRDefault="0020165B" w:rsidP="00F63E73">
      <w:pPr>
        <w:pStyle w:val="Prrafodelista"/>
        <w:rPr>
          <w:rFonts w:eastAsiaTheme="minorEastAsia"/>
        </w:rPr>
      </w:pPr>
    </w:p>
    <w:p w14:paraId="5C59DBF3" w14:textId="77777777" w:rsidR="00F63E73" w:rsidRDefault="00F63E73" w:rsidP="003E1849">
      <w:pPr>
        <w:pStyle w:val="Prrafodelista"/>
        <w:numPr>
          <w:ilvl w:val="0"/>
          <w:numId w:val="9"/>
        </w:numPr>
        <w:rPr>
          <w:b/>
        </w:rPr>
      </w:pPr>
      <w:r>
        <w:rPr>
          <w:b/>
        </w:rPr>
        <w:t>Medición de Fuerzas:</w:t>
      </w:r>
    </w:p>
    <w:p w14:paraId="436437B6" w14:textId="77777777" w:rsidR="003E1849" w:rsidRDefault="00F63E73" w:rsidP="003E1849">
      <w:pPr>
        <w:pStyle w:val="Prrafodelista"/>
        <w:rPr>
          <w:rFonts w:eastAsiaTheme="minorEastAsia"/>
        </w:rPr>
      </w:pPr>
      <w:r>
        <w:rPr>
          <w:rFonts w:eastAsiaTheme="minorEastAsia"/>
        </w:rPr>
        <w:t xml:space="preserve">Para medir el torque y empuje generado por la hélice, se </w:t>
      </w:r>
      <w:r w:rsidR="003E1849">
        <w:rPr>
          <w:rFonts w:eastAsiaTheme="minorEastAsia"/>
        </w:rPr>
        <w:t>debe usar algún sistema de adquisición de estos datos. En este caso se recomienda utilizar cedas de carga o dinamómetros por reacción debido a la precisión que presentan. Dado que este protocolo está diseñado para manejar empujes altos (Hasta 20N) es necesario que el sistema de medición de fuerzas se pueda acoplar al soporte fabricado.</w:t>
      </w:r>
    </w:p>
    <w:p w14:paraId="69442AFE" w14:textId="3E530A7F" w:rsidR="00F63E73" w:rsidRDefault="00F63E73" w:rsidP="003E1849">
      <w:pPr>
        <w:pStyle w:val="Prrafodelista"/>
        <w:numPr>
          <w:ilvl w:val="0"/>
          <w:numId w:val="9"/>
        </w:numPr>
        <w:rPr>
          <w:b/>
        </w:rPr>
      </w:pPr>
      <w:r>
        <w:rPr>
          <w:b/>
        </w:rPr>
        <w:t>Medición de velocidad angular:</w:t>
      </w:r>
    </w:p>
    <w:p w14:paraId="12C679F0" w14:textId="32D4DE50" w:rsidR="003E1849" w:rsidRDefault="003E1849" w:rsidP="003E1849">
      <w:pPr>
        <w:ind w:left="708"/>
        <w:rPr>
          <w:rFonts w:eastAsiaTheme="minorEastAsia"/>
        </w:rPr>
      </w:pPr>
      <w:r>
        <w:t>Dado que se requiere medir la velocidad angular a la cual está girando el rotor, se debe utilizar algún tipo de sensor ya sea óptico o de contacto para medirla.</w:t>
      </w:r>
    </w:p>
    <w:p w14:paraId="5E14C0B3" w14:textId="51D2E772" w:rsidR="00F63E73" w:rsidRDefault="00F63E73" w:rsidP="00F63E73">
      <w:pPr>
        <w:pStyle w:val="Prrafodelista"/>
        <w:ind w:left="1440"/>
        <w:rPr>
          <w:rFonts w:eastAsiaTheme="minorEastAsia"/>
        </w:rPr>
      </w:pPr>
    </w:p>
    <w:p w14:paraId="5D318CEF" w14:textId="77777777" w:rsidR="00F63E73" w:rsidRDefault="00F63E73" w:rsidP="003E1849">
      <w:pPr>
        <w:pStyle w:val="Prrafodelista"/>
        <w:numPr>
          <w:ilvl w:val="0"/>
          <w:numId w:val="9"/>
        </w:numPr>
        <w:rPr>
          <w:b/>
        </w:rPr>
      </w:pPr>
      <w:r>
        <w:rPr>
          <w:b/>
        </w:rPr>
        <w:t>Medición de densidad:</w:t>
      </w:r>
    </w:p>
    <w:p w14:paraId="50F89AF8" w14:textId="77777777" w:rsidR="00F63E73" w:rsidRDefault="00F63E73" w:rsidP="003E1849">
      <w:pPr>
        <w:pStyle w:val="Prrafodelista"/>
      </w:pPr>
      <w:r>
        <w:t>La medición de la densidad del aire es recomendable realizarla de forma indirecta puesto que realizar la medición de forma directa requiere una complejidad mucho mayor a la que se pretende alcanzar con este protocolo.</w:t>
      </w:r>
    </w:p>
    <w:p w14:paraId="6C5DF661" w14:textId="57B0310C" w:rsidR="00F63E73" w:rsidRDefault="00F63E73" w:rsidP="003E1849">
      <w:pPr>
        <w:pStyle w:val="Prrafodelista"/>
      </w:pPr>
      <w:r>
        <w:t>Siguiendo este orden de ideas, se recomienda utilizar la siguiente aproximación</w:t>
      </w:r>
      <w:r w:rsidR="003E1849">
        <w:t xml:space="preserve"> tomada de</w:t>
      </w:r>
      <w:r w:rsidR="003E1849">
        <w:fldChar w:fldCharType="begin"/>
      </w:r>
      <w:r w:rsidR="003E1849">
        <w:instrText xml:space="preserve"> ADDIN ZOTERO_ITEM CSL_CITATION {"citationID":"fc3vp30z","properties":{"formattedCitation":"(Barlow, Rae Jr y Pope 2015)","plainCitation":"(Barlow, Rae Jr y Pope 2015)","noteIndex":0},"citationItems":[{"id":23,"uris":["http://zotero.org/users/local/gYfJz208/items/ZRPQCFN7"],"uri":["http://zotero.org/users/local/gYfJz208/items/ZRPQCFN7"],"itemData":{"id":23,"type":"article-journal","title":"Low speed wind tunnel testing","container-title":"INCAS Bulletin","page":"133","volume":"7","issue":"1","source":"Google Scholar","author":[{"family":"Barlow","given":"Jewel B."},{"family":"Rae Jr","given":"William H."},{"family":"Pope","given":"Alan"}],"issued":{"date-parts":[["2015"]]}}}],"schema":"https://github.com/citation-style-language/schema/raw/master/csl-citation.json"} </w:instrText>
      </w:r>
      <w:r w:rsidR="003E1849">
        <w:fldChar w:fldCharType="separate"/>
      </w:r>
      <w:r w:rsidR="003E1849" w:rsidRPr="003E1849">
        <w:rPr>
          <w:rFonts w:cs="Times New Roman"/>
        </w:rPr>
        <w:t>(Barlow, Rae Jr y Pope 2015)</w:t>
      </w:r>
      <w:r w:rsidR="003E1849">
        <w:fldChar w:fldCharType="end"/>
      </w:r>
      <w:r>
        <w:t>:</w:t>
      </w:r>
    </w:p>
    <w:p w14:paraId="1D56718D" w14:textId="77777777" w:rsidR="00075943" w:rsidRDefault="00075943" w:rsidP="003E1849">
      <w:pPr>
        <w:pStyle w:val="Prrafodelista"/>
      </w:pPr>
    </w:p>
    <w:p w14:paraId="6BC1E2B8" w14:textId="3A5F949D" w:rsidR="00F63E73" w:rsidRPr="009F5602" w:rsidRDefault="00F63E73" w:rsidP="003E1849">
      <w:pPr>
        <w:pStyle w:val="Prrafodelista"/>
        <w:ind w:left="0"/>
        <w:rPr>
          <w:rFonts w:eastAsiaTheme="minorEastAsia"/>
        </w:rPr>
      </w:pPr>
      <m:oMathPara>
        <m:oMath>
          <m:r>
            <w:rPr>
              <w:rFonts w:ascii="Cambria Math" w:hAnsi="Cambria Math"/>
            </w:rPr>
            <w:lastRenderedPageBreak/>
            <m:t>ρ=</m:t>
          </m:r>
          <m:d>
            <m:dPr>
              <m:ctrlPr>
                <w:rPr>
                  <w:rFonts w:ascii="Cambria Math" w:hAnsi="Cambria Math"/>
                  <w:i/>
                </w:rPr>
              </m:ctrlPr>
            </m:dPr>
            <m:e>
              <m:f>
                <m:fPr>
                  <m:ctrlPr>
                    <w:rPr>
                      <w:rFonts w:ascii="Cambria Math" w:hAnsi="Cambria Math"/>
                      <w:i/>
                    </w:rPr>
                  </m:ctrlPr>
                </m:fPr>
                <m:num>
                  <m:r>
                    <w:rPr>
                      <w:rFonts w:ascii="Cambria Math" w:hAnsi="Cambria Math"/>
                    </w:rPr>
                    <m:t>0.0034847</m:t>
                  </m:r>
                </m:num>
                <m:den>
                  <m:r>
                    <w:rPr>
                      <w:rFonts w:ascii="Cambria Math" w:hAnsi="Cambria Math"/>
                    </w:rPr>
                    <m:t>T</m:t>
                  </m:r>
                </m:den>
              </m:f>
            </m:e>
          </m:d>
          <m:d>
            <m:dPr>
              <m:ctrlPr>
                <w:rPr>
                  <w:rFonts w:ascii="Cambria Math" w:hAnsi="Cambria Math"/>
                  <w:i/>
                </w:rPr>
              </m:ctrlPr>
            </m:dPr>
            <m:e>
              <m:r>
                <w:rPr>
                  <w:rFonts w:ascii="Cambria Math" w:hAnsi="Cambria Math"/>
                </w:rPr>
                <m:t>p-0.003796</m:t>
              </m:r>
              <m:sSub>
                <m:sSubPr>
                  <m:ctrlPr>
                    <w:rPr>
                      <w:rFonts w:ascii="Cambria Math" w:hAnsi="Cambria Math"/>
                      <w:i/>
                    </w:rPr>
                  </m:ctrlPr>
                </m:sSubPr>
                <m:e>
                  <m:r>
                    <w:rPr>
                      <w:rFonts w:ascii="Cambria Math" w:hAnsi="Cambria Math"/>
                    </w:rPr>
                    <m:t>R</m:t>
                  </m:r>
                </m:e>
                <m:sub>
                  <m:r>
                    <w:rPr>
                      <w:rFonts w:ascii="Cambria Math" w:hAnsi="Cambria Math"/>
                    </w:rPr>
                    <m:t>h</m:t>
                  </m:r>
                </m:sub>
              </m:sSub>
              <m:sSub>
                <m:sSubPr>
                  <m:ctrlPr>
                    <w:rPr>
                      <w:rFonts w:ascii="Cambria Math" w:hAnsi="Cambria Math"/>
                      <w:i/>
                    </w:rPr>
                  </m:ctrlPr>
                </m:sSubPr>
                <m:e>
                  <m:r>
                    <w:rPr>
                      <w:rFonts w:ascii="Cambria Math" w:hAnsi="Cambria Math"/>
                    </w:rPr>
                    <m:t>e</m:t>
                  </m:r>
                </m:e>
                <m:sub>
                  <m:r>
                    <w:rPr>
                      <w:rFonts w:ascii="Cambria Math" w:hAnsi="Cambria Math"/>
                    </w:rPr>
                    <m:t>s</m:t>
                  </m:r>
                </m:sub>
              </m:sSub>
            </m:e>
          </m:d>
          <m:r>
            <w:rPr>
              <w:rFonts w:ascii="Cambria Math" w:hAnsi="Cambria Math"/>
            </w:rPr>
            <m:t xml:space="preserve">     (eq.8)</m:t>
          </m:r>
        </m:oMath>
      </m:oMathPara>
    </w:p>
    <w:p w14:paraId="082393E0" w14:textId="77777777" w:rsidR="00F63E73" w:rsidRPr="0081709D" w:rsidRDefault="002A3D0B" w:rsidP="003E1849">
      <w:pPr>
        <w:pStyle w:val="Prrafodelista"/>
        <w:ind w:left="0"/>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1.7526</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e>
          </m:d>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5315.56</m:t>
                  </m:r>
                </m:num>
                <m:den>
                  <m:r>
                    <w:rPr>
                      <w:rFonts w:ascii="Cambria Math" w:hAnsi="Cambria Math"/>
                    </w:rPr>
                    <m:t>T</m:t>
                  </m:r>
                </m:den>
              </m:f>
            </m:sup>
          </m:sSup>
        </m:oMath>
      </m:oMathPara>
    </w:p>
    <w:p w14:paraId="57ECA28F" w14:textId="77777777" w:rsidR="00F63E73" w:rsidRPr="00D36AAA" w:rsidRDefault="00F63E73" w:rsidP="003E1849">
      <w:pPr>
        <w:pStyle w:val="Prrafodelista"/>
      </w:pPr>
      <w:r w:rsidRPr="00D36AAA">
        <w:t>Dónde:</w:t>
      </w:r>
    </w:p>
    <w:p w14:paraId="2C252BE8" w14:textId="77777777" w:rsidR="00F63E73" w:rsidRPr="00D36AAA" w:rsidRDefault="00F63E73" w:rsidP="003E1849">
      <w:pPr>
        <w:pStyle w:val="Prrafodelista"/>
      </w:pPr>
      <m:oMathPara>
        <m:oMathParaPr>
          <m:jc m:val="left"/>
        </m:oMathParaPr>
        <m:oMath>
          <m:r>
            <w:rPr>
              <w:rFonts w:ascii="Cambria Math" w:hAnsi="Cambria Math"/>
            </w:rPr>
            <m:t xml:space="preserve">p=Presión atmosférica absoluta </m:t>
          </m:r>
          <m:d>
            <m:dPr>
              <m:begChr m:val="["/>
              <m:endChr m:val="]"/>
              <m:ctrlPr>
                <w:rPr>
                  <w:rFonts w:ascii="Cambria Math" w:hAnsi="Cambria Math"/>
                  <w:i/>
                </w:rPr>
              </m:ctrlPr>
            </m:dPr>
            <m:e>
              <m:r>
                <w:rPr>
                  <w:rFonts w:ascii="Cambria Math" w:hAnsi="Cambria Math"/>
                </w:rPr>
                <m:t>Pa</m:t>
              </m:r>
            </m:e>
          </m:d>
        </m:oMath>
      </m:oMathPara>
    </w:p>
    <w:p w14:paraId="29122299" w14:textId="77777777" w:rsidR="00F63E73" w:rsidRPr="00D36AAA" w:rsidRDefault="002A3D0B" w:rsidP="003E1849">
      <w:pPr>
        <w:pStyle w:val="Prrafodelista"/>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 xml:space="preserve">=Humedad relativa ambiente </m:t>
          </m:r>
          <m:d>
            <m:dPr>
              <m:begChr m:val="["/>
              <m:endChr m:val="]"/>
              <m:ctrlPr>
                <w:rPr>
                  <w:rFonts w:ascii="Cambria Math" w:hAnsi="Cambria Math"/>
                  <w:i/>
                </w:rPr>
              </m:ctrlPr>
            </m:dPr>
            <m:e>
              <m:r>
                <w:rPr>
                  <w:rFonts w:ascii="Cambria Math" w:hAnsi="Cambria Math"/>
                </w:rPr>
                <m:t>%</m:t>
              </m:r>
            </m:e>
          </m:d>
        </m:oMath>
      </m:oMathPara>
    </w:p>
    <w:p w14:paraId="37C60DB7" w14:textId="77777777" w:rsidR="00F63E73" w:rsidRPr="00D36AAA" w:rsidRDefault="00F63E73" w:rsidP="003E1849">
      <w:pPr>
        <w:pStyle w:val="Prrafodelista"/>
      </w:pPr>
      <m:oMathPara>
        <m:oMathParaPr>
          <m:jc m:val="left"/>
        </m:oMathParaPr>
        <m:oMath>
          <m:r>
            <w:rPr>
              <w:rFonts w:ascii="Cambria Math" w:hAnsi="Cambria Math"/>
            </w:rPr>
            <m:t>T=Temperatura ambiente [K]</m:t>
          </m:r>
        </m:oMath>
      </m:oMathPara>
    </w:p>
    <w:p w14:paraId="4408FFEB" w14:textId="6B6409C8" w:rsidR="00F63E73" w:rsidRDefault="00F63E73" w:rsidP="003E1849">
      <w:r>
        <w:tab/>
        <w:t>Para la medición de estos valores es necesario utilizar los siguientes elementos:</w:t>
      </w:r>
    </w:p>
    <w:p w14:paraId="284EBD6E" w14:textId="77777777" w:rsidR="00F63E73" w:rsidRDefault="00F63E73" w:rsidP="003E1849">
      <w:pPr>
        <w:pStyle w:val="Prrafodelista"/>
        <w:numPr>
          <w:ilvl w:val="0"/>
          <w:numId w:val="10"/>
        </w:numPr>
        <w:ind w:left="1056"/>
      </w:pPr>
      <w:r>
        <w:t>Un barómetro para medir la presión atmosférica en sitio.</w:t>
      </w:r>
    </w:p>
    <w:p w14:paraId="6FC5DD61" w14:textId="77777777" w:rsidR="00F63E73" w:rsidRDefault="00F63E73" w:rsidP="003E1849">
      <w:pPr>
        <w:pStyle w:val="Prrafodelista"/>
        <w:numPr>
          <w:ilvl w:val="0"/>
          <w:numId w:val="10"/>
        </w:numPr>
        <w:ind w:left="1056"/>
      </w:pPr>
      <w:r>
        <w:t>Un higrómetro para medir la humedad relativa del aire en sitio.</w:t>
      </w:r>
    </w:p>
    <w:p w14:paraId="3A06FDEB" w14:textId="088CC94E" w:rsidR="003E1849" w:rsidRDefault="00F63E73" w:rsidP="003E1849">
      <w:pPr>
        <w:pStyle w:val="Prrafodelista"/>
        <w:numPr>
          <w:ilvl w:val="0"/>
          <w:numId w:val="10"/>
        </w:numPr>
        <w:ind w:left="1056"/>
      </w:pPr>
      <w:r>
        <w:t>Un termómetro para medir la temperatura ambiente en sitio.</w:t>
      </w:r>
    </w:p>
    <w:p w14:paraId="1C1360B9" w14:textId="77777777" w:rsidR="003E1849" w:rsidRDefault="003E1849" w:rsidP="003E1849">
      <w:pPr>
        <w:pStyle w:val="Prrafodelista"/>
        <w:ind w:left="1056"/>
      </w:pPr>
    </w:p>
    <w:p w14:paraId="72EEBBFE" w14:textId="11E0C81C" w:rsidR="003E1849" w:rsidRPr="003E1849" w:rsidRDefault="003E1849" w:rsidP="003E1849">
      <w:pPr>
        <w:pStyle w:val="Prrafodelista"/>
        <w:numPr>
          <w:ilvl w:val="0"/>
          <w:numId w:val="9"/>
        </w:numPr>
      </w:pPr>
      <w:r>
        <w:rPr>
          <w:b/>
        </w:rPr>
        <w:t>Medición de velocidad inducida:</w:t>
      </w:r>
    </w:p>
    <w:p w14:paraId="7769A001" w14:textId="6B5B4EA9" w:rsidR="003E1849" w:rsidRDefault="00075943" w:rsidP="003E1849">
      <w:pPr>
        <w:pStyle w:val="Prrafodelista"/>
      </w:pPr>
      <w:r>
        <w:t>Para medir la velocidad inducida, se debe utilizar un anemómetro de hilo caliente, debido a la facilidad para incorporarlo a</w:t>
      </w:r>
      <w:r w:rsidR="0020165B">
        <w:t xml:space="preserve"> un</w:t>
      </w:r>
      <w:r>
        <w:t xml:space="preserve"> soporte. El hilo debe ubicarse a media cuerda de una de las hélices del rotor, esto con el fin de lograr la medición del flujo desarrollado sin ningún tipo de vorticidad.</w:t>
      </w:r>
    </w:p>
    <w:p w14:paraId="36A032C6" w14:textId="77777777" w:rsidR="00075943" w:rsidRPr="003E1849" w:rsidRDefault="00075943" w:rsidP="003E1849">
      <w:pPr>
        <w:pStyle w:val="Prrafodelista"/>
      </w:pPr>
    </w:p>
    <w:p w14:paraId="7666987C" w14:textId="2E725334" w:rsidR="00F63E73" w:rsidRPr="00921637" w:rsidRDefault="00F63E73" w:rsidP="003E1849">
      <w:pPr>
        <w:pStyle w:val="Prrafodelista"/>
        <w:numPr>
          <w:ilvl w:val="0"/>
          <w:numId w:val="9"/>
        </w:numPr>
      </w:pPr>
      <w:r>
        <w:rPr>
          <w:b/>
        </w:rPr>
        <w:t>Medición de velocidad de viento incidente:</w:t>
      </w:r>
    </w:p>
    <w:p w14:paraId="09DE4F48" w14:textId="34BA11BD" w:rsidR="00075943" w:rsidRDefault="00075943" w:rsidP="00075943">
      <w:pPr>
        <w:pStyle w:val="Prrafodelista"/>
        <w:rPr>
          <w:rFonts w:eastAsiaTheme="minorEastAsia"/>
        </w:rPr>
      </w:pPr>
      <w:r>
        <w:rPr>
          <w:rFonts w:eastAsiaTheme="minorEastAsia"/>
        </w:rPr>
        <w:t>Para medir el viento incidente, se puede utilizar ya sea un anemómetro de hilo caliente o un tubo Pitot.</w:t>
      </w:r>
    </w:p>
    <w:p w14:paraId="58F4D484" w14:textId="60E30765" w:rsidR="00F63E73" w:rsidRDefault="00075943" w:rsidP="00075943">
      <w:pPr>
        <w:pStyle w:val="Prrafodelista"/>
        <w:rPr>
          <w:rFonts w:eastAsiaTheme="minorEastAsia"/>
        </w:rPr>
      </w:pPr>
      <w:r>
        <w:rPr>
          <w:rFonts w:eastAsiaTheme="minorEastAsia"/>
        </w:rPr>
        <w:t xml:space="preserve">En el caso del </w:t>
      </w:r>
      <w:r w:rsidR="00F63E73">
        <w:rPr>
          <w:rFonts w:eastAsiaTheme="minorEastAsia"/>
        </w:rPr>
        <w:t>Pitot</w:t>
      </w:r>
      <w:r>
        <w:rPr>
          <w:rFonts w:eastAsiaTheme="minorEastAsia"/>
        </w:rPr>
        <w:t>, este deberá estar</w:t>
      </w:r>
      <w:r w:rsidR="00F63E73">
        <w:rPr>
          <w:rFonts w:eastAsiaTheme="minorEastAsia"/>
        </w:rPr>
        <w:t xml:space="preserve"> conectado a un manómetro para registrar la presión dinámica del fluido y </w:t>
      </w:r>
      <w:r>
        <w:rPr>
          <w:rFonts w:eastAsiaTheme="minorEastAsia"/>
        </w:rPr>
        <w:t>calcular</w:t>
      </w:r>
      <w:r w:rsidR="00F63E73">
        <w:rPr>
          <w:rFonts w:eastAsiaTheme="minorEastAsia"/>
        </w:rPr>
        <w:t xml:space="preserve"> la velocidad de este usando la siguiente ecuación</w:t>
      </w:r>
      <w:r>
        <w:rPr>
          <w:rFonts w:eastAsiaTheme="minorEastAsia"/>
        </w:rPr>
        <w:t xml:space="preserve"> </w:t>
      </w:r>
      <w:r>
        <w:rPr>
          <w:rFonts w:eastAsiaTheme="minorEastAsia"/>
        </w:rPr>
        <w:fldChar w:fldCharType="begin"/>
      </w:r>
      <w:r>
        <w:rPr>
          <w:rFonts w:eastAsiaTheme="minorEastAsia"/>
        </w:rPr>
        <w:instrText xml:space="preserve"> ADDIN ZOTERO_ITEM CSL_CITATION {"citationID":"VWPBSef5","properties":{"formattedCitation":"(Beckwith, Marangoni y Lienhard 2009)","plainCitation":"(Beckwith, Marangoni y Lienhard 2009)","noteIndex":0},"citationItems":[{"id":25,"uris":["http://zotero.org/users/local/gYfJz208/items/FQYWC4RI"],"uri":["http://zotero.org/users/local/gYfJz208/items/FQYWC4RI"],"itemData":{"id":25,"type":"book","title":"Mechanical measurements","publisher":"Pearson","source":"Google Scholar","author":[{"family":"Beckwith","given":"Thomas G."},{"family":"Marangoni","given":"Roy D."},{"family":"Lienhard","given":"John HV"}],"issued":{"date-parts":[["2009"]]}}}],"schema":"https://github.com/citation-style-language/schema/raw/master/csl-citation.json"} </w:instrText>
      </w:r>
      <w:r>
        <w:rPr>
          <w:rFonts w:eastAsiaTheme="minorEastAsia"/>
        </w:rPr>
        <w:fldChar w:fldCharType="separate"/>
      </w:r>
      <w:r w:rsidRPr="00075943">
        <w:rPr>
          <w:rFonts w:cs="Times New Roman"/>
        </w:rPr>
        <w:t>(Beckwith, Marangoni y Lienhard 2009)</w:t>
      </w:r>
      <w:r>
        <w:rPr>
          <w:rFonts w:eastAsiaTheme="minorEastAsia"/>
        </w:rPr>
        <w:fldChar w:fldCharType="end"/>
      </w:r>
      <w:r w:rsidR="00F63E73">
        <w:rPr>
          <w:rFonts w:eastAsiaTheme="minorEastAsia"/>
        </w:rPr>
        <w:t>:</w:t>
      </w:r>
    </w:p>
    <w:p w14:paraId="4389B561" w14:textId="6D599AE3" w:rsidR="00F63E73" w:rsidRPr="00A23461" w:rsidRDefault="002A3D0B" w:rsidP="00075943">
      <w:pPr>
        <w:pStyle w:val="Prrafodelista"/>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in</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ρ</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2</m:t>
              </m:r>
            </m:sup>
          </m:sSup>
          <m:r>
            <w:rPr>
              <w:rFonts w:ascii="Cambria Math" w:eastAsiaTheme="minorEastAsia" w:hAnsi="Cambria Math"/>
            </w:rPr>
            <m:t xml:space="preserve">     (eq.9)</m:t>
          </m:r>
        </m:oMath>
      </m:oMathPara>
    </w:p>
    <w:p w14:paraId="27457CE2" w14:textId="57A5A4E8" w:rsidR="00075943" w:rsidRDefault="00075943" w:rsidP="00075943">
      <w:pPr>
        <w:pStyle w:val="Ttulo3"/>
      </w:pPr>
      <w:r>
        <w:t xml:space="preserve"> </w:t>
      </w:r>
      <w:bookmarkStart w:id="14" w:name="_Toc518664933"/>
      <w:r w:rsidR="00F63E73">
        <w:t>Posiciones de uso:</w:t>
      </w:r>
      <w:bookmarkEnd w:id="14"/>
    </w:p>
    <w:p w14:paraId="08B435CC" w14:textId="77777777" w:rsidR="0020165B" w:rsidRPr="0020165B" w:rsidRDefault="0020165B" w:rsidP="0020165B"/>
    <w:p w14:paraId="30540AB0" w14:textId="0816F843" w:rsidR="00F63E73" w:rsidRDefault="00F63E73" w:rsidP="00075943">
      <w:pPr>
        <w:pStyle w:val="Prrafodelista"/>
        <w:ind w:left="0"/>
      </w:pPr>
      <w:r>
        <w:t>A continuación, se presenta la forma en que debe acoplarse el sistema para cada una de las pruebas a realizar:</w:t>
      </w:r>
    </w:p>
    <w:p w14:paraId="743EE2B3" w14:textId="77777777" w:rsidR="00D35394" w:rsidRDefault="00D35394" w:rsidP="00075943">
      <w:pPr>
        <w:pStyle w:val="Prrafodelista"/>
        <w:ind w:left="0"/>
      </w:pPr>
    </w:p>
    <w:p w14:paraId="3AEE391E" w14:textId="77777777" w:rsidR="00F63E73" w:rsidRPr="002A3BE4" w:rsidRDefault="00F63E73" w:rsidP="00075943">
      <w:pPr>
        <w:pStyle w:val="Prrafodelista"/>
        <w:numPr>
          <w:ilvl w:val="0"/>
          <w:numId w:val="11"/>
        </w:numPr>
        <w:ind w:left="720"/>
      </w:pPr>
      <w:r>
        <w:rPr>
          <w:b/>
        </w:rPr>
        <w:t xml:space="preserve">Pruebas en </w:t>
      </w:r>
      <w:proofErr w:type="spellStart"/>
      <w:r>
        <w:rPr>
          <w:b/>
        </w:rPr>
        <w:t>Hover</w:t>
      </w:r>
      <w:proofErr w:type="spellEnd"/>
      <w:r>
        <w:rPr>
          <w:b/>
        </w:rPr>
        <w:t>:</w:t>
      </w:r>
    </w:p>
    <w:p w14:paraId="6B6403DE" w14:textId="77777777" w:rsidR="006F61C8" w:rsidRDefault="00F63E73" w:rsidP="006F61C8">
      <w:pPr>
        <w:pStyle w:val="Prrafodelista"/>
        <w:keepNext/>
        <w:jc w:val="center"/>
      </w:pPr>
      <w:r>
        <w:rPr>
          <w:noProof/>
        </w:rPr>
        <w:drawing>
          <wp:inline distT="0" distB="0" distL="0" distR="0" wp14:anchorId="0FA319FC" wp14:editId="69303BA0">
            <wp:extent cx="4680000" cy="2570587"/>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80000" cy="2570587"/>
                    </a:xfrm>
                    <a:prstGeom prst="rect">
                      <a:avLst/>
                    </a:prstGeom>
                  </pic:spPr>
                </pic:pic>
              </a:graphicData>
            </a:graphic>
          </wp:inline>
        </w:drawing>
      </w:r>
    </w:p>
    <w:p w14:paraId="4AF799A5" w14:textId="478C391D" w:rsidR="00F63E73" w:rsidRDefault="006F61C8" w:rsidP="006F61C8">
      <w:pPr>
        <w:pStyle w:val="Descripcin"/>
        <w:jc w:val="center"/>
      </w:pPr>
      <w:bookmarkStart w:id="15" w:name="_Ref518667196"/>
      <w:r>
        <w:t xml:space="preserve">Figura </w:t>
      </w:r>
      <w:r>
        <w:fldChar w:fldCharType="begin"/>
      </w:r>
      <w:r>
        <w:instrText xml:space="preserve"> SEQ Figura \* ARABIC </w:instrText>
      </w:r>
      <w:r>
        <w:fldChar w:fldCharType="separate"/>
      </w:r>
      <w:r w:rsidR="00B20315">
        <w:rPr>
          <w:noProof/>
        </w:rPr>
        <w:t>13</w:t>
      </w:r>
      <w:r>
        <w:fldChar w:fldCharType="end"/>
      </w:r>
      <w:bookmarkEnd w:id="15"/>
      <w:r>
        <w:t xml:space="preserve">: Posición en la cual debe encontrarse el rotor para pruebas en </w:t>
      </w:r>
      <w:proofErr w:type="spellStart"/>
      <w:r>
        <w:t>Hover</w:t>
      </w:r>
      <w:proofErr w:type="spellEnd"/>
    </w:p>
    <w:p w14:paraId="17CE2F14" w14:textId="77777777" w:rsidR="00F63E73" w:rsidRPr="00DC1B6A" w:rsidRDefault="00F63E73" w:rsidP="00075943">
      <w:pPr>
        <w:pStyle w:val="Prrafodelista"/>
        <w:numPr>
          <w:ilvl w:val="0"/>
          <w:numId w:val="11"/>
        </w:numPr>
        <w:ind w:left="720"/>
      </w:pPr>
      <w:r>
        <w:rPr>
          <w:b/>
        </w:rPr>
        <w:lastRenderedPageBreak/>
        <w:t>Asumiendo un ángulo de avance de 45°:</w:t>
      </w:r>
    </w:p>
    <w:p w14:paraId="57D9B316" w14:textId="77777777" w:rsidR="00D35394" w:rsidRDefault="00D35394" w:rsidP="00D35394">
      <w:pPr>
        <w:pStyle w:val="Prrafodelista"/>
        <w:keepNext/>
        <w:ind w:left="0"/>
        <w:jc w:val="center"/>
      </w:pPr>
      <w:r>
        <w:rPr>
          <w:noProof/>
        </w:rPr>
        <w:drawing>
          <wp:anchor distT="0" distB="0" distL="114300" distR="114300" simplePos="0" relativeHeight="251671552" behindDoc="0" locked="0" layoutInCell="1" allowOverlap="1" wp14:anchorId="0A6C9898" wp14:editId="4C1F20A1">
            <wp:simplePos x="0" y="0"/>
            <wp:positionH relativeFrom="column">
              <wp:posOffset>-739775</wp:posOffset>
            </wp:positionH>
            <wp:positionV relativeFrom="paragraph">
              <wp:posOffset>-2540</wp:posOffset>
            </wp:positionV>
            <wp:extent cx="6480000" cy="3071057"/>
            <wp:effectExtent l="0" t="0" r="0" b="0"/>
            <wp:wrapSquare wrapText="bothSides"/>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80000" cy="3071057"/>
                    </a:xfrm>
                    <a:prstGeom prst="rect">
                      <a:avLst/>
                    </a:prstGeom>
                    <a:noFill/>
                  </pic:spPr>
                </pic:pic>
              </a:graphicData>
            </a:graphic>
            <wp14:sizeRelH relativeFrom="page">
              <wp14:pctWidth>0</wp14:pctWidth>
            </wp14:sizeRelH>
            <wp14:sizeRelV relativeFrom="page">
              <wp14:pctHeight>0</wp14:pctHeight>
            </wp14:sizeRelV>
          </wp:anchor>
        </w:drawing>
      </w:r>
    </w:p>
    <w:p w14:paraId="17D38AF0" w14:textId="2F265665" w:rsidR="008F7247" w:rsidRDefault="00D35394" w:rsidP="00D35394">
      <w:pPr>
        <w:pStyle w:val="Descripcin"/>
        <w:jc w:val="center"/>
        <w:rPr>
          <w:noProof/>
        </w:rPr>
      </w:pPr>
      <w:r>
        <w:t xml:space="preserve">Figura </w:t>
      </w:r>
      <w:r>
        <w:fldChar w:fldCharType="begin"/>
      </w:r>
      <w:r>
        <w:instrText xml:space="preserve"> SEQ Figura \* ARABIC </w:instrText>
      </w:r>
      <w:r>
        <w:fldChar w:fldCharType="separate"/>
      </w:r>
      <w:r w:rsidR="00B20315">
        <w:rPr>
          <w:noProof/>
        </w:rPr>
        <w:t>14</w:t>
      </w:r>
      <w:r>
        <w:fldChar w:fldCharType="end"/>
      </w:r>
      <w:r>
        <w:t>: Posición del rotor para ángulos de avance de 45°</w:t>
      </w:r>
    </w:p>
    <w:p w14:paraId="0C43105B" w14:textId="77777777" w:rsidR="008F7247" w:rsidRDefault="008F7247" w:rsidP="008F7247">
      <w:pPr>
        <w:pStyle w:val="Prrafodelista"/>
        <w:ind w:left="0"/>
        <w:jc w:val="right"/>
        <w:rPr>
          <w:noProof/>
        </w:rPr>
      </w:pPr>
    </w:p>
    <w:p w14:paraId="3F20F8B9" w14:textId="1A8E9AB8" w:rsidR="00F63E73" w:rsidRPr="00D35394" w:rsidRDefault="00F63E73" w:rsidP="00075943">
      <w:pPr>
        <w:pStyle w:val="Prrafodelista"/>
        <w:numPr>
          <w:ilvl w:val="0"/>
          <w:numId w:val="11"/>
        </w:numPr>
        <w:ind w:left="720"/>
      </w:pPr>
      <w:r>
        <w:rPr>
          <w:b/>
        </w:rPr>
        <w:t>Asumiendo vuelo ascendente:</w:t>
      </w:r>
    </w:p>
    <w:p w14:paraId="3720DD76" w14:textId="77777777" w:rsidR="00D35394" w:rsidRDefault="00D35394" w:rsidP="00D35394">
      <w:pPr>
        <w:pStyle w:val="Prrafodelista"/>
        <w:keepNext/>
        <w:jc w:val="center"/>
      </w:pPr>
      <w:r>
        <w:rPr>
          <w:noProof/>
        </w:rPr>
        <w:drawing>
          <wp:inline distT="0" distB="0" distL="0" distR="0" wp14:anchorId="7E46115E" wp14:editId="60FF7EB3">
            <wp:extent cx="3420000" cy="3829749"/>
            <wp:effectExtent l="0" t="0" r="952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20000" cy="3829749"/>
                    </a:xfrm>
                    <a:prstGeom prst="rect">
                      <a:avLst/>
                    </a:prstGeom>
                    <a:noFill/>
                  </pic:spPr>
                </pic:pic>
              </a:graphicData>
            </a:graphic>
          </wp:inline>
        </w:drawing>
      </w:r>
    </w:p>
    <w:p w14:paraId="6BD24C2C" w14:textId="65A2F8C5" w:rsidR="00D35394" w:rsidRDefault="00D35394" w:rsidP="00D35394">
      <w:pPr>
        <w:pStyle w:val="Descripcin"/>
        <w:jc w:val="center"/>
      </w:pPr>
      <w:r>
        <w:t xml:space="preserve">Figura </w:t>
      </w:r>
      <w:r>
        <w:fldChar w:fldCharType="begin"/>
      </w:r>
      <w:r>
        <w:instrText xml:space="preserve"> SEQ Figura \* ARABIC </w:instrText>
      </w:r>
      <w:r>
        <w:fldChar w:fldCharType="separate"/>
      </w:r>
      <w:r w:rsidR="00B20315">
        <w:rPr>
          <w:noProof/>
        </w:rPr>
        <w:t>15</w:t>
      </w:r>
      <w:r>
        <w:fldChar w:fldCharType="end"/>
      </w:r>
      <w:r>
        <w:t>: Posición del rotor para simular vuelo ascendente</w:t>
      </w:r>
    </w:p>
    <w:p w14:paraId="4DEA3F23" w14:textId="2E84F077" w:rsidR="00C05F83" w:rsidRDefault="00C05F83" w:rsidP="00C05F83"/>
    <w:p w14:paraId="3D09DB66" w14:textId="77777777" w:rsidR="00C05F83" w:rsidRPr="00C05F83" w:rsidRDefault="00C05F83" w:rsidP="00C05F83"/>
    <w:p w14:paraId="6BD2BCF9" w14:textId="38F6C021" w:rsidR="00F63E73" w:rsidRPr="00793A13" w:rsidRDefault="00F63E73" w:rsidP="00075943">
      <w:pPr>
        <w:pStyle w:val="Prrafodelista"/>
        <w:numPr>
          <w:ilvl w:val="0"/>
          <w:numId w:val="11"/>
        </w:numPr>
        <w:ind w:left="720"/>
      </w:pPr>
      <w:r>
        <w:rPr>
          <w:b/>
        </w:rPr>
        <w:lastRenderedPageBreak/>
        <w:t>Vuelo de</w:t>
      </w:r>
      <w:r w:rsidR="00D35394">
        <w:rPr>
          <w:b/>
        </w:rPr>
        <w:t>s</w:t>
      </w:r>
      <w:r>
        <w:rPr>
          <w:b/>
        </w:rPr>
        <w:t>cendente:</w:t>
      </w:r>
    </w:p>
    <w:p w14:paraId="6CCDE1AF" w14:textId="77777777" w:rsidR="00D35394" w:rsidRDefault="00D35394" w:rsidP="00D35394">
      <w:pPr>
        <w:keepNext/>
        <w:jc w:val="center"/>
      </w:pPr>
      <w:r>
        <w:rPr>
          <w:noProof/>
        </w:rPr>
        <w:drawing>
          <wp:inline distT="0" distB="0" distL="0" distR="0" wp14:anchorId="2D9A181D" wp14:editId="42B3645E">
            <wp:extent cx="1413164" cy="3185985"/>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17719" cy="3196254"/>
                    </a:xfrm>
                    <a:prstGeom prst="rect">
                      <a:avLst/>
                    </a:prstGeom>
                    <a:noFill/>
                  </pic:spPr>
                </pic:pic>
              </a:graphicData>
            </a:graphic>
          </wp:inline>
        </w:drawing>
      </w:r>
    </w:p>
    <w:p w14:paraId="15A669BD" w14:textId="4C9A16E2" w:rsidR="00D35394" w:rsidRDefault="00D35394" w:rsidP="00D35394">
      <w:pPr>
        <w:pStyle w:val="Descripcin"/>
        <w:jc w:val="center"/>
      </w:pPr>
      <w:bookmarkStart w:id="16" w:name="_Ref518668122"/>
      <w:r>
        <w:t xml:space="preserve">Figura </w:t>
      </w:r>
      <w:r>
        <w:fldChar w:fldCharType="begin"/>
      </w:r>
      <w:r>
        <w:instrText xml:space="preserve"> SEQ Figura \* ARABIC </w:instrText>
      </w:r>
      <w:r>
        <w:fldChar w:fldCharType="separate"/>
      </w:r>
      <w:r w:rsidR="00B20315">
        <w:rPr>
          <w:noProof/>
        </w:rPr>
        <w:t>16</w:t>
      </w:r>
      <w:r>
        <w:fldChar w:fldCharType="end"/>
      </w:r>
      <w:bookmarkEnd w:id="16"/>
      <w:r>
        <w:t>: Posición del rotor para simular vuelo descendente</w:t>
      </w:r>
    </w:p>
    <w:p w14:paraId="72D170B2" w14:textId="25C51AEB" w:rsidR="00F63E73" w:rsidRDefault="00F63E73" w:rsidP="00075943">
      <w:r>
        <w:t>En las imágenes anteriores, la flecha de color rojo indica la dirección de viento incidente.</w:t>
      </w:r>
    </w:p>
    <w:p w14:paraId="2EB14B78" w14:textId="2E02C825" w:rsidR="00F63E73" w:rsidRDefault="00F63E73" w:rsidP="0020165B">
      <w:pPr>
        <w:pStyle w:val="Ttulo3"/>
      </w:pPr>
      <w:bookmarkStart w:id="17" w:name="_Toc518664934"/>
      <w:r w:rsidRPr="00075943">
        <w:t>Metodología de medición:</w:t>
      </w:r>
      <w:bookmarkEnd w:id="17"/>
    </w:p>
    <w:p w14:paraId="3BC4EC16" w14:textId="77777777" w:rsidR="0020165B" w:rsidRPr="0020165B" w:rsidRDefault="0020165B" w:rsidP="0020165B"/>
    <w:p w14:paraId="62A8FD94" w14:textId="77777777" w:rsidR="00F63E73" w:rsidRDefault="00F63E73" w:rsidP="0020165B">
      <w:pPr>
        <w:pStyle w:val="Prrafodelista"/>
        <w:ind w:left="0"/>
      </w:pPr>
      <w:r>
        <w:t>Es de gran importancia aclarar que cada vez que se realice el montaje del sistema, es necesario tomar el valor de densidad. Este se tomará como constante durante toda la prueba debido a la corta duración de esta, sin embargo, si la prueba queda incompleta y requiere de un espacio adicional para terminarla, si este espacio adicional no es continuo al espacio actual, es valor de la densidad debe tomarse de nuevo.</w:t>
      </w:r>
    </w:p>
    <w:p w14:paraId="0814FF72" w14:textId="778EB020" w:rsidR="00F63E73" w:rsidRDefault="00F63E73" w:rsidP="0020165B">
      <w:pPr>
        <w:pStyle w:val="Prrafodelista"/>
        <w:ind w:left="0"/>
      </w:pPr>
      <w:r>
        <w:t>El valor de la densidad será medido 3 veces con el fin de tener un mejor estimativo y un error asociados a esta medición</w:t>
      </w:r>
    </w:p>
    <w:p w14:paraId="3807ADD1" w14:textId="77777777" w:rsidR="0020165B" w:rsidRPr="00B97191" w:rsidRDefault="0020165B" w:rsidP="0020165B">
      <w:pPr>
        <w:pStyle w:val="Prrafodelista"/>
        <w:ind w:left="0"/>
      </w:pPr>
    </w:p>
    <w:p w14:paraId="28986260" w14:textId="77777777" w:rsidR="00F63E73" w:rsidRPr="00813F23" w:rsidRDefault="00F63E73" w:rsidP="0020165B">
      <w:pPr>
        <w:pStyle w:val="Prrafodelista"/>
        <w:numPr>
          <w:ilvl w:val="0"/>
          <w:numId w:val="12"/>
        </w:numPr>
        <w:rPr>
          <w:b/>
        </w:rPr>
      </w:pPr>
      <w:r>
        <w:rPr>
          <w:b/>
        </w:rPr>
        <w:t xml:space="preserve">Pruebas en </w:t>
      </w:r>
      <w:proofErr w:type="spellStart"/>
      <w:r>
        <w:rPr>
          <w:b/>
        </w:rPr>
        <w:t>Hover</w:t>
      </w:r>
      <w:proofErr w:type="spellEnd"/>
      <w:r>
        <w:rPr>
          <w:b/>
        </w:rPr>
        <w:t>:</w:t>
      </w:r>
    </w:p>
    <w:p w14:paraId="7902CBEC" w14:textId="4A7CE5E2" w:rsidR="00F63E73" w:rsidRDefault="00F63E73" w:rsidP="0020165B">
      <w:pPr>
        <w:pStyle w:val="Prrafodelista"/>
        <w:rPr>
          <w:rFonts w:eastAsiaTheme="minorEastAsia"/>
        </w:rPr>
      </w:pPr>
      <w:r>
        <w:rPr>
          <w:rFonts w:eastAsiaTheme="minorEastAsia"/>
        </w:rPr>
        <w:t xml:space="preserve">Se realizarán un total de 3 </w:t>
      </w:r>
      <w:r w:rsidR="001859EF">
        <w:rPr>
          <w:rFonts w:eastAsiaTheme="minorEastAsia"/>
        </w:rPr>
        <w:t xml:space="preserve">series de </w:t>
      </w:r>
      <w:r>
        <w:rPr>
          <w:rFonts w:eastAsiaTheme="minorEastAsia"/>
        </w:rPr>
        <w:t>mediciones en ausencia de flujo externo, cada una de estas representa la variación de velocidad angular que se muestra a continuación, es decir con tiempos de estabilización de cada escalón de 10s, y un rango de 0 hasta 6500 RPM, con rampas de 100 RPM. Sin embargo, cada vez que se alcance un múltiplo de 500 RPM, en este escalón se tendrá un tiempo de 60s:</w:t>
      </w:r>
    </w:p>
    <w:p w14:paraId="7405DD13" w14:textId="32B441FD" w:rsidR="00D35394" w:rsidRDefault="00E97131" w:rsidP="00E97131">
      <w:pPr>
        <w:pStyle w:val="Prrafodelista"/>
        <w:keepNext/>
        <w:ind w:left="1416"/>
      </w:pPr>
      <w:r>
        <w:rPr>
          <w:noProof/>
        </w:rPr>
        <w:lastRenderedPageBreak/>
        <w:drawing>
          <wp:inline distT="0" distB="0" distL="0" distR="0" wp14:anchorId="7AE5FEA6" wp14:editId="03175263">
            <wp:extent cx="4680000" cy="2737000"/>
            <wp:effectExtent l="0" t="0" r="6350" b="635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2737000"/>
                    </a:xfrm>
                    <a:prstGeom prst="rect">
                      <a:avLst/>
                    </a:prstGeom>
                    <a:noFill/>
                  </pic:spPr>
                </pic:pic>
              </a:graphicData>
            </a:graphic>
          </wp:inline>
        </w:drawing>
      </w:r>
    </w:p>
    <w:p w14:paraId="7B560EC6" w14:textId="3BA03C3D" w:rsidR="00F63E73" w:rsidRDefault="00D35394" w:rsidP="00D35394">
      <w:pPr>
        <w:pStyle w:val="Descripcin"/>
        <w:jc w:val="center"/>
        <w:rPr>
          <w:rFonts w:eastAsiaTheme="minorEastAsia"/>
        </w:rPr>
      </w:pPr>
      <w:r>
        <w:t xml:space="preserve">Figura </w:t>
      </w:r>
      <w:r>
        <w:fldChar w:fldCharType="begin"/>
      </w:r>
      <w:r>
        <w:instrText xml:space="preserve"> SEQ Figura \* ARABIC </w:instrText>
      </w:r>
      <w:r>
        <w:fldChar w:fldCharType="separate"/>
      </w:r>
      <w:r w:rsidR="00B20315">
        <w:rPr>
          <w:noProof/>
        </w:rPr>
        <w:t>17</w:t>
      </w:r>
      <w:r>
        <w:fldChar w:fldCharType="end"/>
      </w:r>
      <w:r>
        <w:t>: Vista gráfica de rampas de velocidad</w:t>
      </w:r>
    </w:p>
    <w:p w14:paraId="2F81AD74" w14:textId="0B689C8B" w:rsidR="00F63E73" w:rsidRDefault="00F63E73" w:rsidP="0020165B">
      <w:pPr>
        <w:pStyle w:val="Prrafodelista"/>
        <w:ind w:left="708"/>
        <w:rPr>
          <w:rFonts w:eastAsiaTheme="minorEastAsia"/>
        </w:rPr>
      </w:pPr>
      <w:r>
        <w:rPr>
          <w:rFonts w:eastAsiaTheme="minorEastAsia"/>
        </w:rPr>
        <w:t xml:space="preserve">A continuación, se presenta el formato de tabla que debe llenarse con el fin de registrar los datos </w:t>
      </w:r>
      <w:r w:rsidR="00257CE4">
        <w:rPr>
          <w:rFonts w:eastAsiaTheme="minorEastAsia"/>
        </w:rPr>
        <w:t>de cada serie de medición</w:t>
      </w:r>
      <w:r>
        <w:rPr>
          <w:rFonts w:eastAsiaTheme="minorEastAsia"/>
        </w:rPr>
        <w:t>:</w:t>
      </w:r>
    </w:p>
    <w:p w14:paraId="1CE807CB" w14:textId="77777777" w:rsidR="00F63E73" w:rsidRPr="00D03DFE" w:rsidRDefault="00F63E73" w:rsidP="00F63E73">
      <w:pPr>
        <w:pStyle w:val="Prrafodelista"/>
        <w:rPr>
          <w:rFonts w:eastAsiaTheme="minorEastAsia"/>
        </w:rPr>
      </w:pPr>
    </w:p>
    <w:tbl>
      <w:tblPr>
        <w:tblStyle w:val="Tablaconcuadrcula"/>
        <w:tblW w:w="4220" w:type="dxa"/>
        <w:jc w:val="center"/>
        <w:tblLook w:val="04A0" w:firstRow="1" w:lastRow="0" w:firstColumn="1" w:lastColumn="0" w:noHBand="0" w:noVBand="1"/>
      </w:tblPr>
      <w:tblGrid>
        <w:gridCol w:w="1155"/>
        <w:gridCol w:w="1121"/>
        <w:gridCol w:w="987"/>
        <w:gridCol w:w="957"/>
      </w:tblGrid>
      <w:tr w:rsidR="00D35394" w14:paraId="7D52B003" w14:textId="77777777" w:rsidTr="00D35394">
        <w:trPr>
          <w:jc w:val="center"/>
        </w:trPr>
        <w:tc>
          <w:tcPr>
            <w:tcW w:w="1155" w:type="dxa"/>
          </w:tcPr>
          <w:p w14:paraId="0C7FC99F" w14:textId="77777777" w:rsidR="00D35394" w:rsidRDefault="00D35394" w:rsidP="0020165B">
            <w:pPr>
              <w:pStyle w:val="Prrafodelista"/>
              <w:ind w:left="0"/>
              <w:jc w:val="center"/>
              <w:rPr>
                <w:rFonts w:eastAsiaTheme="minorEastAsia"/>
              </w:rPr>
            </w:pPr>
            <w:r>
              <w:rPr>
                <w:rFonts w:eastAsiaTheme="minorEastAsia"/>
              </w:rPr>
              <w:t>Velocidad angular PWM [RPM]</w:t>
            </w:r>
          </w:p>
        </w:tc>
        <w:tc>
          <w:tcPr>
            <w:tcW w:w="1121" w:type="dxa"/>
          </w:tcPr>
          <w:p w14:paraId="1D668832" w14:textId="77777777" w:rsidR="00D35394" w:rsidRDefault="00D35394" w:rsidP="0020165B">
            <w:pPr>
              <w:pStyle w:val="Prrafodelista"/>
              <w:ind w:left="0"/>
              <w:jc w:val="center"/>
              <w:rPr>
                <w:rFonts w:eastAsiaTheme="minorEastAsia"/>
              </w:rPr>
            </w:pPr>
            <w:r>
              <w:rPr>
                <w:rFonts w:eastAsiaTheme="minorEastAsia"/>
              </w:rPr>
              <w:t>Velocidad angular óptica [RPM]</w:t>
            </w:r>
          </w:p>
        </w:tc>
        <w:tc>
          <w:tcPr>
            <w:tcW w:w="987" w:type="dxa"/>
          </w:tcPr>
          <w:p w14:paraId="308A5BAC" w14:textId="77777777" w:rsidR="00D35394" w:rsidRDefault="00D35394" w:rsidP="0020165B">
            <w:pPr>
              <w:pStyle w:val="Prrafodelista"/>
              <w:ind w:left="0"/>
              <w:jc w:val="center"/>
              <w:rPr>
                <w:rFonts w:eastAsiaTheme="minorEastAsia"/>
              </w:rPr>
            </w:pPr>
            <w:r>
              <w:rPr>
                <w:rFonts w:eastAsiaTheme="minorEastAsia"/>
              </w:rPr>
              <w:t>Empuje [N]</w:t>
            </w:r>
          </w:p>
        </w:tc>
        <w:tc>
          <w:tcPr>
            <w:tcW w:w="957" w:type="dxa"/>
          </w:tcPr>
          <w:p w14:paraId="5BABF513" w14:textId="77777777" w:rsidR="00D35394" w:rsidRDefault="00D35394" w:rsidP="0020165B">
            <w:pPr>
              <w:pStyle w:val="Prrafodelista"/>
              <w:ind w:left="0"/>
              <w:jc w:val="center"/>
              <w:rPr>
                <w:rFonts w:eastAsiaTheme="minorEastAsia"/>
              </w:rPr>
            </w:pPr>
            <w:r>
              <w:rPr>
                <w:rFonts w:eastAsiaTheme="minorEastAsia"/>
              </w:rPr>
              <w:t>Torque [Nm]</w:t>
            </w:r>
          </w:p>
        </w:tc>
      </w:tr>
      <w:tr w:rsidR="00D35394" w14:paraId="59C722B7" w14:textId="77777777" w:rsidTr="00D35394">
        <w:trPr>
          <w:jc w:val="center"/>
        </w:trPr>
        <w:tc>
          <w:tcPr>
            <w:tcW w:w="1155" w:type="dxa"/>
          </w:tcPr>
          <w:p w14:paraId="683753B4" w14:textId="77777777" w:rsidR="00D35394" w:rsidRDefault="00D35394" w:rsidP="00371E39">
            <w:pPr>
              <w:pStyle w:val="Prrafodelista"/>
              <w:ind w:left="0"/>
              <w:rPr>
                <w:rFonts w:eastAsiaTheme="minorEastAsia"/>
              </w:rPr>
            </w:pPr>
          </w:p>
        </w:tc>
        <w:tc>
          <w:tcPr>
            <w:tcW w:w="1121" w:type="dxa"/>
          </w:tcPr>
          <w:p w14:paraId="2D9320E5" w14:textId="77777777" w:rsidR="00D35394" w:rsidRDefault="00D35394" w:rsidP="00371E39">
            <w:pPr>
              <w:pStyle w:val="Prrafodelista"/>
              <w:ind w:left="0"/>
              <w:rPr>
                <w:rFonts w:eastAsiaTheme="minorEastAsia"/>
              </w:rPr>
            </w:pPr>
          </w:p>
        </w:tc>
        <w:tc>
          <w:tcPr>
            <w:tcW w:w="987" w:type="dxa"/>
          </w:tcPr>
          <w:p w14:paraId="3FEB03C8" w14:textId="77777777" w:rsidR="00D35394" w:rsidRDefault="00D35394" w:rsidP="00371E39">
            <w:pPr>
              <w:pStyle w:val="Prrafodelista"/>
              <w:ind w:left="0"/>
              <w:rPr>
                <w:rFonts w:eastAsiaTheme="minorEastAsia"/>
              </w:rPr>
            </w:pPr>
          </w:p>
        </w:tc>
        <w:tc>
          <w:tcPr>
            <w:tcW w:w="957" w:type="dxa"/>
          </w:tcPr>
          <w:p w14:paraId="41127EA7" w14:textId="77777777" w:rsidR="00D35394" w:rsidRDefault="00D35394" w:rsidP="00371E39">
            <w:pPr>
              <w:pStyle w:val="Prrafodelista"/>
              <w:ind w:left="0"/>
              <w:rPr>
                <w:rFonts w:eastAsiaTheme="minorEastAsia"/>
              </w:rPr>
            </w:pPr>
          </w:p>
        </w:tc>
      </w:tr>
    </w:tbl>
    <w:p w14:paraId="0A4A3E6E" w14:textId="77777777" w:rsidR="00257CE4" w:rsidRDefault="001859EF" w:rsidP="001859EF">
      <w:pPr>
        <w:rPr>
          <w:rFonts w:eastAsiaTheme="minorEastAsia"/>
        </w:rPr>
      </w:pPr>
      <w:r>
        <w:rPr>
          <w:rFonts w:eastAsiaTheme="minorEastAsia"/>
        </w:rPr>
        <w:tab/>
      </w:r>
    </w:p>
    <w:p w14:paraId="453F48B9" w14:textId="77777777" w:rsidR="00F63E73" w:rsidRDefault="00F63E73" w:rsidP="0020165B">
      <w:pPr>
        <w:pStyle w:val="Prrafodelista"/>
        <w:numPr>
          <w:ilvl w:val="0"/>
          <w:numId w:val="12"/>
        </w:numPr>
        <w:rPr>
          <w:rFonts w:eastAsiaTheme="minorEastAsia"/>
          <w:b/>
        </w:rPr>
      </w:pPr>
      <w:r>
        <w:rPr>
          <w:rFonts w:eastAsiaTheme="minorEastAsia"/>
          <w:b/>
        </w:rPr>
        <w:t>Pruebas con flujo cruzado:</w:t>
      </w:r>
    </w:p>
    <w:p w14:paraId="27D5C311" w14:textId="77777777" w:rsidR="00F63E73" w:rsidRPr="00FD5F13" w:rsidRDefault="00F63E73" w:rsidP="0020165B">
      <w:pPr>
        <w:pStyle w:val="Prrafodelista"/>
        <w:rPr>
          <w:rFonts w:eastAsiaTheme="minorEastAsia"/>
        </w:rPr>
      </w:pPr>
      <w:r w:rsidRPr="005237C5">
        <w:rPr>
          <w:rFonts w:eastAsiaTheme="minorEastAsia"/>
        </w:rPr>
        <w:t>En total</w:t>
      </w:r>
      <w:r>
        <w:rPr>
          <w:rFonts w:eastAsiaTheme="minorEastAsia"/>
        </w:rPr>
        <w:t xml:space="preserve"> se realizarán 60 pruebas (20 horas en total). En este caso, se usarán las mismas velocidades angulares en el protocolo de pruebas estáticas, pero adicionándole a cada una, velocidades de viento incidente de 5, 10 y 20 m/s, y cada configuración de rampas de velocidad-viento, se le otorgarán ángulos de incidencia con respecto al viento de 0°, 45° y 90° </w:t>
      </w:r>
    </w:p>
    <w:p w14:paraId="4EA91F31" w14:textId="05D9A8C5" w:rsidR="00F63E73" w:rsidRDefault="00F63E73" w:rsidP="00F63E73">
      <w:pPr>
        <w:ind w:left="720"/>
        <w:rPr>
          <w:rFonts w:eastAsiaTheme="minorEastAsia"/>
        </w:rPr>
      </w:pPr>
      <w:r>
        <w:rPr>
          <w:rFonts w:eastAsiaTheme="minorEastAsia"/>
        </w:rPr>
        <w:t>En este caso, deberá ser diligenciada la siguiente tabla:</w:t>
      </w:r>
    </w:p>
    <w:tbl>
      <w:tblPr>
        <w:tblStyle w:val="Tablaconcuadrcula"/>
        <w:tblW w:w="3693" w:type="pct"/>
        <w:jc w:val="center"/>
        <w:tblLook w:val="04A0" w:firstRow="1" w:lastRow="0" w:firstColumn="1" w:lastColumn="0" w:noHBand="0" w:noVBand="1"/>
      </w:tblPr>
      <w:tblGrid>
        <w:gridCol w:w="1084"/>
        <w:gridCol w:w="1121"/>
        <w:gridCol w:w="1121"/>
        <w:gridCol w:w="1195"/>
        <w:gridCol w:w="901"/>
        <w:gridCol w:w="852"/>
      </w:tblGrid>
      <w:tr w:rsidR="00D35394" w14:paraId="201071C9" w14:textId="77777777" w:rsidTr="00D35394">
        <w:trPr>
          <w:trHeight w:val="1409"/>
          <w:jc w:val="center"/>
        </w:trPr>
        <w:tc>
          <w:tcPr>
            <w:tcW w:w="864" w:type="pct"/>
          </w:tcPr>
          <w:p w14:paraId="491E8799" w14:textId="77777777" w:rsidR="00D35394" w:rsidRDefault="00D35394" w:rsidP="00371E39">
            <w:pPr>
              <w:pStyle w:val="Prrafodelista"/>
              <w:ind w:left="0"/>
              <w:rPr>
                <w:rFonts w:eastAsiaTheme="minorEastAsia"/>
              </w:rPr>
            </w:pPr>
            <w:r>
              <w:rPr>
                <w:rFonts w:eastAsiaTheme="minorEastAsia"/>
              </w:rPr>
              <w:t xml:space="preserve">Viento </w:t>
            </w:r>
            <w:proofErr w:type="spellStart"/>
            <w:r>
              <w:rPr>
                <w:rFonts w:eastAsiaTheme="minorEastAsia"/>
              </w:rPr>
              <w:t>inicidente</w:t>
            </w:r>
            <w:proofErr w:type="spellEnd"/>
            <w:r>
              <w:rPr>
                <w:rFonts w:eastAsiaTheme="minorEastAsia"/>
              </w:rPr>
              <w:t xml:space="preserve"> [m/s]</w:t>
            </w:r>
          </w:p>
        </w:tc>
        <w:tc>
          <w:tcPr>
            <w:tcW w:w="894" w:type="pct"/>
          </w:tcPr>
          <w:p w14:paraId="3344C888" w14:textId="77777777" w:rsidR="00D35394" w:rsidRDefault="00D35394" w:rsidP="00371E39">
            <w:pPr>
              <w:pStyle w:val="Prrafodelista"/>
              <w:ind w:left="0"/>
              <w:rPr>
                <w:rFonts w:eastAsiaTheme="minorEastAsia"/>
              </w:rPr>
            </w:pPr>
            <w:r>
              <w:rPr>
                <w:rFonts w:eastAsiaTheme="minorEastAsia"/>
              </w:rPr>
              <w:t>Velocidad angular PWM [RPM]</w:t>
            </w:r>
          </w:p>
        </w:tc>
        <w:tc>
          <w:tcPr>
            <w:tcW w:w="894" w:type="pct"/>
          </w:tcPr>
          <w:p w14:paraId="70CDDBF9" w14:textId="77777777" w:rsidR="00D35394" w:rsidRDefault="00D35394" w:rsidP="00371E39">
            <w:pPr>
              <w:pStyle w:val="Prrafodelista"/>
              <w:ind w:left="0"/>
              <w:rPr>
                <w:rFonts w:eastAsiaTheme="minorEastAsia"/>
              </w:rPr>
            </w:pPr>
            <w:r>
              <w:rPr>
                <w:rFonts w:eastAsiaTheme="minorEastAsia"/>
              </w:rPr>
              <w:t>Velocidad angular óptica [RPM]</w:t>
            </w:r>
          </w:p>
        </w:tc>
        <w:tc>
          <w:tcPr>
            <w:tcW w:w="952" w:type="pct"/>
          </w:tcPr>
          <w:p w14:paraId="247CE61B" w14:textId="77777777" w:rsidR="00D35394" w:rsidRDefault="00D35394" w:rsidP="00371E39">
            <w:pPr>
              <w:pStyle w:val="Prrafodelista"/>
              <w:ind w:left="0"/>
              <w:rPr>
                <w:rFonts w:eastAsiaTheme="minorEastAsia"/>
              </w:rPr>
            </w:pPr>
            <w:r>
              <w:rPr>
                <w:rFonts w:eastAsiaTheme="minorEastAsia"/>
              </w:rPr>
              <w:t>Ángulo de inclinación [°]</w:t>
            </w:r>
          </w:p>
        </w:tc>
        <w:tc>
          <w:tcPr>
            <w:tcW w:w="718" w:type="pct"/>
          </w:tcPr>
          <w:p w14:paraId="66945D04" w14:textId="77777777" w:rsidR="00D35394" w:rsidRDefault="00D35394" w:rsidP="00371E39">
            <w:pPr>
              <w:pStyle w:val="Prrafodelista"/>
              <w:ind w:left="0"/>
              <w:rPr>
                <w:rFonts w:eastAsiaTheme="minorEastAsia"/>
              </w:rPr>
            </w:pPr>
            <w:r>
              <w:rPr>
                <w:rFonts w:eastAsiaTheme="minorEastAsia"/>
              </w:rPr>
              <w:t>Empuje [N]</w:t>
            </w:r>
          </w:p>
        </w:tc>
        <w:tc>
          <w:tcPr>
            <w:tcW w:w="679" w:type="pct"/>
          </w:tcPr>
          <w:p w14:paraId="698DFD3A" w14:textId="77777777" w:rsidR="00D35394" w:rsidRDefault="00D35394" w:rsidP="00371E39">
            <w:pPr>
              <w:pStyle w:val="Prrafodelista"/>
              <w:ind w:left="0"/>
              <w:rPr>
                <w:rFonts w:eastAsiaTheme="minorEastAsia"/>
              </w:rPr>
            </w:pPr>
            <w:r>
              <w:rPr>
                <w:rFonts w:eastAsiaTheme="minorEastAsia"/>
              </w:rPr>
              <w:t>Torque [Nm]</w:t>
            </w:r>
          </w:p>
        </w:tc>
      </w:tr>
      <w:tr w:rsidR="00D35394" w14:paraId="076886F1" w14:textId="77777777" w:rsidTr="00D35394">
        <w:trPr>
          <w:trHeight w:val="263"/>
          <w:jc w:val="center"/>
        </w:trPr>
        <w:tc>
          <w:tcPr>
            <w:tcW w:w="864" w:type="pct"/>
          </w:tcPr>
          <w:p w14:paraId="31E9FFF1" w14:textId="77777777" w:rsidR="00D35394" w:rsidRDefault="00D35394" w:rsidP="00371E39">
            <w:pPr>
              <w:pStyle w:val="Prrafodelista"/>
              <w:ind w:left="0"/>
              <w:rPr>
                <w:rFonts w:eastAsiaTheme="minorEastAsia"/>
              </w:rPr>
            </w:pPr>
          </w:p>
        </w:tc>
        <w:tc>
          <w:tcPr>
            <w:tcW w:w="894" w:type="pct"/>
          </w:tcPr>
          <w:p w14:paraId="790C84CF" w14:textId="77777777" w:rsidR="00D35394" w:rsidRDefault="00D35394" w:rsidP="00371E39">
            <w:pPr>
              <w:pStyle w:val="Prrafodelista"/>
              <w:ind w:left="0"/>
              <w:rPr>
                <w:rFonts w:eastAsiaTheme="minorEastAsia"/>
              </w:rPr>
            </w:pPr>
          </w:p>
        </w:tc>
        <w:tc>
          <w:tcPr>
            <w:tcW w:w="894" w:type="pct"/>
          </w:tcPr>
          <w:p w14:paraId="704FE53E" w14:textId="77777777" w:rsidR="00D35394" w:rsidRDefault="00D35394" w:rsidP="00371E39">
            <w:pPr>
              <w:pStyle w:val="Prrafodelista"/>
              <w:ind w:left="0"/>
              <w:rPr>
                <w:rFonts w:eastAsiaTheme="minorEastAsia"/>
              </w:rPr>
            </w:pPr>
          </w:p>
        </w:tc>
        <w:tc>
          <w:tcPr>
            <w:tcW w:w="952" w:type="pct"/>
          </w:tcPr>
          <w:p w14:paraId="441A7907" w14:textId="77777777" w:rsidR="00D35394" w:rsidRDefault="00D35394" w:rsidP="00371E39">
            <w:pPr>
              <w:pStyle w:val="Prrafodelista"/>
              <w:ind w:left="0"/>
              <w:rPr>
                <w:rFonts w:eastAsiaTheme="minorEastAsia"/>
              </w:rPr>
            </w:pPr>
          </w:p>
        </w:tc>
        <w:tc>
          <w:tcPr>
            <w:tcW w:w="718" w:type="pct"/>
          </w:tcPr>
          <w:p w14:paraId="46A1E4F9" w14:textId="77777777" w:rsidR="00D35394" w:rsidRDefault="00D35394" w:rsidP="00371E39">
            <w:pPr>
              <w:pStyle w:val="Prrafodelista"/>
              <w:ind w:left="0"/>
              <w:rPr>
                <w:rFonts w:eastAsiaTheme="minorEastAsia"/>
              </w:rPr>
            </w:pPr>
          </w:p>
        </w:tc>
        <w:tc>
          <w:tcPr>
            <w:tcW w:w="679" w:type="pct"/>
          </w:tcPr>
          <w:p w14:paraId="053418D4" w14:textId="77777777" w:rsidR="00D35394" w:rsidRDefault="00D35394" w:rsidP="00371E39">
            <w:pPr>
              <w:pStyle w:val="Prrafodelista"/>
              <w:ind w:left="0"/>
              <w:rPr>
                <w:rFonts w:eastAsiaTheme="minorEastAsia"/>
              </w:rPr>
            </w:pPr>
          </w:p>
        </w:tc>
      </w:tr>
    </w:tbl>
    <w:p w14:paraId="18C9D1AC" w14:textId="2EAB6477" w:rsidR="00F63E73" w:rsidRDefault="00F63E73" w:rsidP="00F63E73"/>
    <w:p w14:paraId="0039F9A2" w14:textId="4B2A6B81" w:rsidR="008F7247" w:rsidRDefault="008F7247" w:rsidP="00F63E73"/>
    <w:p w14:paraId="356B21C9" w14:textId="68088176" w:rsidR="008F7247" w:rsidRDefault="008F7247" w:rsidP="00F63E73"/>
    <w:p w14:paraId="295B887A" w14:textId="3F01477E" w:rsidR="008F7247" w:rsidRDefault="008F7247" w:rsidP="00F63E73"/>
    <w:p w14:paraId="2F2074B5" w14:textId="6622A434" w:rsidR="008F7247" w:rsidRDefault="008F7247" w:rsidP="00F63E73"/>
    <w:p w14:paraId="1358B2F0" w14:textId="07CE35B8" w:rsidR="00F63E73" w:rsidRDefault="0020165B" w:rsidP="00F63E73">
      <w:pPr>
        <w:pStyle w:val="Ttulo2"/>
        <w:rPr>
          <w:rFonts w:eastAsiaTheme="minorEastAsia"/>
        </w:rPr>
      </w:pPr>
      <w:bookmarkStart w:id="18" w:name="_Toc518664935"/>
      <w:r>
        <w:rPr>
          <w:rFonts w:eastAsiaTheme="minorEastAsia"/>
        </w:rPr>
        <w:lastRenderedPageBreak/>
        <w:t>Aplicación del protocolo</w:t>
      </w:r>
      <w:r w:rsidR="00F63E73">
        <w:rPr>
          <w:rFonts w:eastAsiaTheme="minorEastAsia"/>
        </w:rPr>
        <w:t>:</w:t>
      </w:r>
      <w:bookmarkEnd w:id="18"/>
    </w:p>
    <w:p w14:paraId="2879CC84" w14:textId="77777777" w:rsidR="0020165B" w:rsidRPr="0020165B" w:rsidRDefault="0020165B" w:rsidP="0020165B"/>
    <w:p w14:paraId="4CD55B7B" w14:textId="0CEF93D6" w:rsidR="00F63E73" w:rsidRDefault="00F63E73" w:rsidP="00F63E73">
      <w:pPr>
        <w:pStyle w:val="Ttulo3"/>
      </w:pPr>
      <w:bookmarkStart w:id="19" w:name="_Toc518664936"/>
      <w:r>
        <w:t>Soporte:</w:t>
      </w:r>
      <w:bookmarkEnd w:id="19"/>
    </w:p>
    <w:p w14:paraId="5E0730DD" w14:textId="77777777" w:rsidR="0020165B" w:rsidRPr="0020165B" w:rsidRDefault="0020165B" w:rsidP="0020165B"/>
    <w:p w14:paraId="302363AA" w14:textId="77777777" w:rsidR="00F63E73" w:rsidRPr="00F97F72" w:rsidRDefault="00F63E73" w:rsidP="00F63E73">
      <w:r>
        <w:t xml:space="preserve">Dado que se requiere presentar un soporte que permita facilidad no solo de ubicación dentro de un túnel de viento, sino que también se requiere facilidad para el transporte de este y permitir pruebas fuera de un túnel de viento, se desarrolló un soporte tipo trípode de fácil des-ensamblaje. Con el objetivo de evitar problemas del efecto suelo, el rotor se encuentra a más de un metro de altura, a esta distancia la relación entre el empuje y el empuje desarrollado (ver ecuación 8) es de aproximadamente 1, lo que permite cerciorarse de que el suelo no verá afectada la medición. </w:t>
      </w:r>
    </w:p>
    <w:p w14:paraId="58B32C66" w14:textId="77777777" w:rsidR="00F63E73" w:rsidRDefault="00F63E73" w:rsidP="00F63E73">
      <w:pPr>
        <w:pStyle w:val="Prrafodelista"/>
        <w:ind w:left="0"/>
      </w:pPr>
      <w:r>
        <w:t>El soporte se desarrolló en la Universidad de Los Andes como parte de este proyecto, sin embargo, no se hondará mucho en sus detalles.</w:t>
      </w:r>
    </w:p>
    <w:p w14:paraId="64FB6210" w14:textId="77777777" w:rsidR="00F63E73" w:rsidRDefault="00F63E73" w:rsidP="00AC1FD8">
      <w:pPr>
        <w:keepNext/>
        <w:jc w:val="center"/>
      </w:pPr>
      <w:r>
        <w:rPr>
          <w:noProof/>
        </w:rPr>
        <w:drawing>
          <wp:inline distT="0" distB="0" distL="0" distR="0" wp14:anchorId="591DB1F0" wp14:editId="5B865533">
            <wp:extent cx="5415148" cy="307244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29695" cy="3137440"/>
                    </a:xfrm>
                    <a:prstGeom prst="rect">
                      <a:avLst/>
                    </a:prstGeom>
                  </pic:spPr>
                </pic:pic>
              </a:graphicData>
            </a:graphic>
          </wp:inline>
        </w:drawing>
      </w:r>
    </w:p>
    <w:p w14:paraId="1AEDF707" w14:textId="11F8961A" w:rsidR="00F63E73" w:rsidRDefault="00F63E73" w:rsidP="00F63E73">
      <w:pPr>
        <w:pStyle w:val="Descripcin"/>
        <w:jc w:val="center"/>
      </w:pPr>
      <w:bookmarkStart w:id="20" w:name="_Ref516519016"/>
      <w:r>
        <w:t xml:space="preserve">Figura </w:t>
      </w:r>
      <w:r>
        <w:fldChar w:fldCharType="begin"/>
      </w:r>
      <w:r>
        <w:instrText xml:space="preserve"> SEQ Figura \* ARABIC </w:instrText>
      </w:r>
      <w:r>
        <w:fldChar w:fldCharType="separate"/>
      </w:r>
      <w:r w:rsidR="00B20315">
        <w:rPr>
          <w:noProof/>
        </w:rPr>
        <w:t>18</w:t>
      </w:r>
      <w:r>
        <w:fldChar w:fldCharType="end"/>
      </w:r>
      <w:bookmarkEnd w:id="20"/>
      <w:r>
        <w:t>: Despiece general del soporte</w:t>
      </w:r>
    </w:p>
    <w:p w14:paraId="362A7AA5" w14:textId="77777777" w:rsidR="00F63E73" w:rsidRDefault="00F63E73" w:rsidP="00F63E73">
      <w:pPr>
        <w:keepNext/>
        <w:jc w:val="center"/>
      </w:pPr>
      <w:r>
        <w:rPr>
          <w:rFonts w:eastAsiaTheme="minorEastAsia"/>
          <w:noProof/>
        </w:rPr>
        <w:lastRenderedPageBreak/>
        <w:drawing>
          <wp:inline distT="0" distB="0" distL="0" distR="0" wp14:anchorId="326A2F10" wp14:editId="3F1B08AE">
            <wp:extent cx="2339439" cy="3119342"/>
            <wp:effectExtent l="0" t="0" r="381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ntaje.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76590" cy="3168878"/>
                    </a:xfrm>
                    <a:prstGeom prst="rect">
                      <a:avLst/>
                    </a:prstGeom>
                  </pic:spPr>
                </pic:pic>
              </a:graphicData>
            </a:graphic>
          </wp:inline>
        </w:drawing>
      </w:r>
    </w:p>
    <w:p w14:paraId="16AFE123" w14:textId="1141C141" w:rsidR="00F63E73" w:rsidRDefault="00F63E73" w:rsidP="00F63E73">
      <w:pPr>
        <w:pStyle w:val="Descripcin"/>
        <w:jc w:val="center"/>
      </w:pPr>
      <w:r>
        <w:t xml:space="preserve">Figura </w:t>
      </w:r>
      <w:r>
        <w:fldChar w:fldCharType="begin"/>
      </w:r>
      <w:r>
        <w:instrText xml:space="preserve"> SEQ Figura \* ARABIC </w:instrText>
      </w:r>
      <w:r>
        <w:fldChar w:fldCharType="separate"/>
      </w:r>
      <w:r w:rsidR="00B20315">
        <w:rPr>
          <w:noProof/>
        </w:rPr>
        <w:t>19</w:t>
      </w:r>
      <w:r>
        <w:fldChar w:fldCharType="end"/>
      </w:r>
      <w:r>
        <w:t>: Soporte ensamblado</w:t>
      </w:r>
    </w:p>
    <w:p w14:paraId="745CC358" w14:textId="77777777" w:rsidR="00F63E73" w:rsidRDefault="00F63E73" w:rsidP="00F63E73"/>
    <w:p w14:paraId="665C1562" w14:textId="7C215DC5" w:rsidR="00F63E73" w:rsidRPr="00F63E73" w:rsidRDefault="00D35394" w:rsidP="0020165B">
      <w:pPr>
        <w:jc w:val="center"/>
      </w:pPr>
      <w:r>
        <w:rPr>
          <w:noProof/>
        </w:rPr>
        <w:drawing>
          <wp:inline distT="0" distB="0" distL="0" distR="0" wp14:anchorId="2FDAE5FD" wp14:editId="428674B3">
            <wp:extent cx="2956956" cy="2457540"/>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58197" cy="2458572"/>
                    </a:xfrm>
                    <a:prstGeom prst="rect">
                      <a:avLst/>
                    </a:prstGeom>
                    <a:noFill/>
                  </pic:spPr>
                </pic:pic>
              </a:graphicData>
            </a:graphic>
          </wp:inline>
        </w:drawing>
      </w:r>
    </w:p>
    <w:p w14:paraId="55C7F650" w14:textId="3B37BCC9" w:rsidR="00AC1FD8" w:rsidRDefault="00AC1FD8" w:rsidP="00D35394">
      <w:pPr>
        <w:jc w:val="center"/>
      </w:pPr>
      <w:r>
        <w:rPr>
          <w:noProof/>
        </w:rPr>
        <mc:AlternateContent>
          <mc:Choice Requires="wps">
            <w:drawing>
              <wp:inline distT="0" distB="0" distL="0" distR="0" wp14:anchorId="70D6884B" wp14:editId="7137A7D8">
                <wp:extent cx="2709545" cy="635"/>
                <wp:effectExtent l="0" t="0" r="0" b="0"/>
                <wp:docPr id="17" name="Cuadro de texto 17"/>
                <wp:cNvGraphicFramePr/>
                <a:graphic xmlns:a="http://schemas.openxmlformats.org/drawingml/2006/main">
                  <a:graphicData uri="http://schemas.microsoft.com/office/word/2010/wordprocessingShape">
                    <wps:wsp>
                      <wps:cNvSpPr txBox="1"/>
                      <wps:spPr>
                        <a:xfrm>
                          <a:off x="0" y="0"/>
                          <a:ext cx="2709545" cy="635"/>
                        </a:xfrm>
                        <a:prstGeom prst="rect">
                          <a:avLst/>
                        </a:prstGeom>
                        <a:solidFill>
                          <a:prstClr val="white"/>
                        </a:solidFill>
                        <a:ln>
                          <a:noFill/>
                        </a:ln>
                      </wps:spPr>
                      <wps:txbx>
                        <w:txbxContent>
                          <w:p w14:paraId="6567BB69" w14:textId="0B4F049E" w:rsidR="005B4E8A" w:rsidRPr="00D22211" w:rsidRDefault="005B4E8A" w:rsidP="00AC1FD8">
                            <w:pPr>
                              <w:pStyle w:val="Descripcin"/>
                            </w:pPr>
                            <w:bookmarkStart w:id="21" w:name="_Ref516519310"/>
                            <w:r>
                              <w:t xml:space="preserve">Figura </w:t>
                            </w:r>
                            <w:r>
                              <w:fldChar w:fldCharType="begin"/>
                            </w:r>
                            <w:r>
                              <w:instrText xml:space="preserve"> SEQ Figura \* ARABIC </w:instrText>
                            </w:r>
                            <w:r>
                              <w:fldChar w:fldCharType="separate"/>
                            </w:r>
                            <w:r w:rsidR="00B20315">
                              <w:rPr>
                                <w:noProof/>
                              </w:rPr>
                              <w:t>20</w:t>
                            </w:r>
                            <w:r>
                              <w:fldChar w:fldCharType="end"/>
                            </w:r>
                            <w:bookmarkEnd w:id="21"/>
                            <w:r>
                              <w:t>: Hélice rotada a 45° con respecto al viento incidente (roj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70D6884B" id="_x0000_t202" coordsize="21600,21600" o:spt="202" path="m,l,21600r21600,l21600,xe">
                <v:stroke joinstyle="miter"/>
                <v:path gradientshapeok="t" o:connecttype="rect"/>
              </v:shapetype>
              <v:shape id="Cuadro de texto 17" o:spid="_x0000_s1026" type="#_x0000_t202" style="width:213.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" stroked="f">
                <v:textbox style="mso-fit-shape-to-text:t" inset="0,0,0,0">
                  <w:txbxContent>
                    <w:p w14:paraId="6567BB69" w14:textId="0B4F049E" w:rsidR="005B4E8A" w:rsidRPr="00D22211" w:rsidRDefault="005B4E8A" w:rsidP="00AC1FD8">
                      <w:pPr>
                        <w:pStyle w:val="Descripcin"/>
                      </w:pPr>
                      <w:bookmarkStart w:id="22" w:name="_Ref516519310"/>
                      <w:r>
                        <w:t xml:space="preserve">Figura </w:t>
                      </w:r>
                      <w:r>
                        <w:fldChar w:fldCharType="begin"/>
                      </w:r>
                      <w:r>
                        <w:instrText xml:space="preserve"> SEQ Figura \* ARABIC </w:instrText>
                      </w:r>
                      <w:r>
                        <w:fldChar w:fldCharType="separate"/>
                      </w:r>
                      <w:r w:rsidR="00B20315">
                        <w:rPr>
                          <w:noProof/>
                        </w:rPr>
                        <w:t>20</w:t>
                      </w:r>
                      <w:r>
                        <w:fldChar w:fldCharType="end"/>
                      </w:r>
                      <w:bookmarkEnd w:id="22"/>
                      <w:r>
                        <w:t>: Hélice rotada a 45° con respecto al viento incidente (rojo)</w:t>
                      </w:r>
                    </w:p>
                  </w:txbxContent>
                </v:textbox>
                <w10:anchorlock/>
              </v:shape>
            </w:pict>
          </mc:Fallback>
        </mc:AlternateContent>
      </w:r>
    </w:p>
    <w:p w14:paraId="75AD3740" w14:textId="43DECF6A" w:rsidR="00F63E73" w:rsidRDefault="00F63E73" w:rsidP="00F63E73">
      <w:r>
        <w:t xml:space="preserve">Cómo se puede observar, la escuadra (Ver pieza 1 de la </w:t>
      </w:r>
      <w:r>
        <w:fldChar w:fldCharType="begin"/>
      </w:r>
      <w:r>
        <w:instrText xml:space="preserve"> REF _Ref516519016 \h </w:instrText>
      </w:r>
      <w:r>
        <w:fldChar w:fldCharType="separate"/>
      </w:r>
      <w:r>
        <w:t xml:space="preserve">Figura </w:t>
      </w:r>
      <w:r>
        <w:rPr>
          <w:noProof/>
        </w:rPr>
        <w:t>7</w:t>
      </w:r>
      <w:r>
        <w:fldChar w:fldCharType="end"/>
      </w:r>
      <w:r>
        <w:t xml:space="preserve">) permite cambiar el ángulo de la hélice con respecto al eje alineado con el viento incidente (Ver </w:t>
      </w:r>
      <w:r>
        <w:fldChar w:fldCharType="begin"/>
      </w:r>
      <w:r>
        <w:instrText xml:space="preserve"> REF _Ref516519310 \h </w:instrText>
      </w:r>
      <w:r>
        <w:fldChar w:fldCharType="separate"/>
      </w:r>
      <w:r>
        <w:t xml:space="preserve">Figura </w:t>
      </w:r>
      <w:r>
        <w:rPr>
          <w:noProof/>
        </w:rPr>
        <w:t>9</w:t>
      </w:r>
      <w:r>
        <w:fldChar w:fldCharType="end"/>
      </w:r>
      <w:r>
        <w:t>) y la pieza número 7 permite rotar el dispositivo con respecto al eje vertical, en caso de que esto sea necesario.</w:t>
      </w:r>
    </w:p>
    <w:p w14:paraId="112D8C9C" w14:textId="77777777" w:rsidR="00F63E73" w:rsidRDefault="00F63E73" w:rsidP="00F63E73">
      <w:pPr>
        <w:pStyle w:val="Ttulo3"/>
      </w:pPr>
      <w:bookmarkStart w:id="23" w:name="_Toc518664937"/>
      <w:r>
        <w:t>Alimentación:</w:t>
      </w:r>
      <w:bookmarkEnd w:id="23"/>
    </w:p>
    <w:p w14:paraId="1B7807FA" w14:textId="2020B4D0" w:rsidR="00F63E73" w:rsidRDefault="00F63E73" w:rsidP="00F63E73">
      <w:r>
        <w:t xml:space="preserve">En este caso, se utilizó una fuente </w:t>
      </w:r>
      <w:proofErr w:type="spellStart"/>
      <w:r>
        <w:t>Keithley</w:t>
      </w:r>
      <w:proofErr w:type="spellEnd"/>
      <w:r>
        <w:t xml:space="preserve"> 2260B-80-27 de 720W, esta fuente se encuentra en el laboratorio de dinámica de Fluidos de la Universidad de los Andes la cual permite entregar una corriente de 0-27 A y un voltaje de 0-80 V.</w:t>
      </w:r>
    </w:p>
    <w:p w14:paraId="66D6CA59" w14:textId="3ABC2BCB" w:rsidR="00F63E73" w:rsidRDefault="00F63E73" w:rsidP="00F63E73">
      <w:r>
        <w:t xml:space="preserve"> Se debe tener en cuenta que la fuente es programable, por lo que se aconseja aprovechar este aditamento para programar una salida de voltaje constante a 15 V y una protección digital de tal forma que la corriente no supere los </w:t>
      </w:r>
      <w:r w:rsidR="00125010">
        <w:t>20</w:t>
      </w:r>
      <w:r>
        <w:t xml:space="preserve"> A. </w:t>
      </w:r>
    </w:p>
    <w:p w14:paraId="27B247EB" w14:textId="3B28C510" w:rsidR="00AC1FD8" w:rsidRDefault="00AC1FD8" w:rsidP="00AC1FD8">
      <w:pPr>
        <w:pStyle w:val="Ttulo3"/>
      </w:pPr>
      <w:bookmarkStart w:id="24" w:name="_Toc518664938"/>
      <w:r>
        <w:lastRenderedPageBreak/>
        <w:t>Instrumentación:</w:t>
      </w:r>
      <w:bookmarkEnd w:id="24"/>
    </w:p>
    <w:p w14:paraId="261CDA65" w14:textId="15E8A3E3" w:rsidR="00040621" w:rsidRDefault="0097441A" w:rsidP="00040621">
      <w:pPr>
        <w:rPr>
          <w:b/>
        </w:rPr>
      </w:pPr>
      <w:r>
        <w:tab/>
      </w:r>
      <w:r>
        <w:rPr>
          <w:b/>
        </w:rPr>
        <w:t>Resumen:</w:t>
      </w:r>
    </w:p>
    <w:tbl>
      <w:tblPr>
        <w:tblStyle w:val="Tablaconcuadrcula"/>
        <w:tblW w:w="0" w:type="auto"/>
        <w:jc w:val="center"/>
        <w:tblLook w:val="04A0" w:firstRow="1" w:lastRow="0" w:firstColumn="1" w:lastColumn="0" w:noHBand="0" w:noVBand="1"/>
      </w:tblPr>
      <w:tblGrid>
        <w:gridCol w:w="2940"/>
        <w:gridCol w:w="2956"/>
      </w:tblGrid>
      <w:tr w:rsidR="0097441A" w:rsidRPr="003E7435" w14:paraId="04E19478" w14:textId="77777777" w:rsidTr="005B4E8A">
        <w:trPr>
          <w:jc w:val="center"/>
        </w:trPr>
        <w:tc>
          <w:tcPr>
            <w:tcW w:w="2940" w:type="dxa"/>
          </w:tcPr>
          <w:p w14:paraId="7BA8A157" w14:textId="77777777" w:rsidR="0097441A" w:rsidRPr="003E7435" w:rsidRDefault="0097441A" w:rsidP="005B4E8A">
            <w:pPr>
              <w:pStyle w:val="Prrafodelista"/>
              <w:ind w:left="0"/>
              <w:jc w:val="center"/>
              <w:rPr>
                <w:b/>
              </w:rPr>
            </w:pPr>
            <w:r>
              <w:rPr>
                <w:b/>
              </w:rPr>
              <w:t>Instrumento</w:t>
            </w:r>
          </w:p>
        </w:tc>
        <w:tc>
          <w:tcPr>
            <w:tcW w:w="2956" w:type="dxa"/>
          </w:tcPr>
          <w:p w14:paraId="0F427DD2" w14:textId="77777777" w:rsidR="0097441A" w:rsidRPr="003E7435" w:rsidRDefault="0097441A" w:rsidP="005B4E8A">
            <w:pPr>
              <w:pStyle w:val="Prrafodelista"/>
              <w:ind w:left="0"/>
              <w:jc w:val="center"/>
              <w:rPr>
                <w:b/>
              </w:rPr>
            </w:pPr>
            <w:r>
              <w:rPr>
                <w:b/>
              </w:rPr>
              <w:t>Instrumento recomendado</w:t>
            </w:r>
          </w:p>
        </w:tc>
      </w:tr>
      <w:tr w:rsidR="0097441A" w:rsidRPr="00023402" w14:paraId="6B29029D" w14:textId="77777777" w:rsidTr="005B4E8A">
        <w:trPr>
          <w:jc w:val="center"/>
        </w:trPr>
        <w:tc>
          <w:tcPr>
            <w:tcW w:w="2940" w:type="dxa"/>
          </w:tcPr>
          <w:p w14:paraId="5D097564" w14:textId="77777777" w:rsidR="0097441A" w:rsidRPr="00023402" w:rsidRDefault="0097441A" w:rsidP="005B4E8A">
            <w:pPr>
              <w:pStyle w:val="Prrafodelista"/>
              <w:ind w:left="0"/>
              <w:jc w:val="center"/>
            </w:pPr>
            <w:r>
              <w:t>Fuente de Voltaje de 20A</w:t>
            </w:r>
          </w:p>
        </w:tc>
        <w:tc>
          <w:tcPr>
            <w:tcW w:w="2956" w:type="dxa"/>
          </w:tcPr>
          <w:p w14:paraId="4EE96734" w14:textId="77777777" w:rsidR="0097441A" w:rsidRPr="00023402" w:rsidRDefault="0097441A" w:rsidP="005B4E8A">
            <w:pPr>
              <w:pStyle w:val="Prrafodelista"/>
              <w:ind w:left="0"/>
              <w:jc w:val="center"/>
            </w:pPr>
            <w:r>
              <w:t xml:space="preserve">Fuente </w:t>
            </w:r>
            <w:proofErr w:type="spellStart"/>
            <w:r w:rsidRPr="00023402">
              <w:t>Keithley</w:t>
            </w:r>
            <w:proofErr w:type="spellEnd"/>
            <w:r w:rsidRPr="00023402">
              <w:t xml:space="preserve"> 2260B-80-27 de 720W</w:t>
            </w:r>
          </w:p>
        </w:tc>
      </w:tr>
      <w:tr w:rsidR="0097441A" w14:paraId="7C3DAEA3" w14:textId="77777777" w:rsidTr="005B4E8A">
        <w:trPr>
          <w:jc w:val="center"/>
        </w:trPr>
        <w:tc>
          <w:tcPr>
            <w:tcW w:w="2940" w:type="dxa"/>
          </w:tcPr>
          <w:p w14:paraId="1F56413D" w14:textId="77777777" w:rsidR="0097441A" w:rsidRDefault="0097441A" w:rsidP="005B4E8A">
            <w:pPr>
              <w:pStyle w:val="Prrafodelista"/>
              <w:ind w:left="0"/>
              <w:jc w:val="center"/>
            </w:pPr>
            <w:r>
              <w:t>Control de Servomotores o de ancho de pulso de señales PWM</w:t>
            </w:r>
          </w:p>
        </w:tc>
        <w:tc>
          <w:tcPr>
            <w:tcW w:w="2956" w:type="dxa"/>
          </w:tcPr>
          <w:p w14:paraId="4B1192E8" w14:textId="77777777" w:rsidR="0097441A" w:rsidRDefault="0097441A" w:rsidP="005B4E8A">
            <w:pPr>
              <w:pStyle w:val="Prrafodelista"/>
              <w:ind w:left="0"/>
              <w:jc w:val="center"/>
            </w:pPr>
            <w:r>
              <w:t xml:space="preserve">Controlador </w:t>
            </w:r>
            <w:proofErr w:type="spellStart"/>
            <w:r>
              <w:t>Pololu</w:t>
            </w:r>
            <w:proofErr w:type="spellEnd"/>
            <w:r>
              <w:t xml:space="preserve"> Micro Maestro 6</w:t>
            </w:r>
          </w:p>
        </w:tc>
      </w:tr>
      <w:tr w:rsidR="0097441A" w14:paraId="1338DDB8" w14:textId="77777777" w:rsidTr="005B4E8A">
        <w:trPr>
          <w:jc w:val="center"/>
        </w:trPr>
        <w:tc>
          <w:tcPr>
            <w:tcW w:w="2940" w:type="dxa"/>
          </w:tcPr>
          <w:p w14:paraId="656193AE" w14:textId="77777777" w:rsidR="0097441A" w:rsidRDefault="0097441A" w:rsidP="005B4E8A">
            <w:pPr>
              <w:pStyle w:val="Prrafodelista"/>
              <w:ind w:left="0"/>
              <w:jc w:val="center"/>
            </w:pPr>
            <w:r>
              <w:t>Sensor óptico - Tarjeta de adquisición de datos de voltaje</w:t>
            </w:r>
          </w:p>
        </w:tc>
        <w:tc>
          <w:tcPr>
            <w:tcW w:w="2956" w:type="dxa"/>
          </w:tcPr>
          <w:p w14:paraId="6B6B6CC6" w14:textId="77777777" w:rsidR="0097441A" w:rsidRDefault="0097441A" w:rsidP="005B4E8A">
            <w:pPr>
              <w:pStyle w:val="Prrafodelista"/>
              <w:ind w:left="0"/>
              <w:jc w:val="center"/>
            </w:pPr>
            <w:r>
              <w:t xml:space="preserve">Tarjeta de adquisición NI 9205 acoplada a software </w:t>
            </w:r>
            <w:proofErr w:type="spellStart"/>
            <w:r>
              <w:t>LabView</w:t>
            </w:r>
            <w:proofErr w:type="spellEnd"/>
          </w:p>
        </w:tc>
      </w:tr>
      <w:tr w:rsidR="0097441A" w14:paraId="4D3AC814" w14:textId="77777777" w:rsidTr="005B4E8A">
        <w:trPr>
          <w:jc w:val="center"/>
        </w:trPr>
        <w:tc>
          <w:tcPr>
            <w:tcW w:w="2940" w:type="dxa"/>
          </w:tcPr>
          <w:p w14:paraId="079EA401" w14:textId="77777777" w:rsidR="0097441A" w:rsidRDefault="0097441A" w:rsidP="005B4E8A">
            <w:pPr>
              <w:pStyle w:val="Prrafodelista"/>
              <w:ind w:left="0"/>
              <w:jc w:val="center"/>
            </w:pPr>
            <w:r>
              <w:t>Barómetro</w:t>
            </w:r>
          </w:p>
        </w:tc>
        <w:tc>
          <w:tcPr>
            <w:tcW w:w="2956" w:type="dxa"/>
          </w:tcPr>
          <w:p w14:paraId="6C066AC4" w14:textId="77777777" w:rsidR="0097441A" w:rsidRDefault="0097441A" w:rsidP="005B4E8A">
            <w:pPr>
              <w:pStyle w:val="Prrafodelista"/>
              <w:ind w:left="0"/>
              <w:jc w:val="center"/>
            </w:pPr>
            <w:r>
              <w:t>B</w:t>
            </w:r>
            <w:r w:rsidRPr="00240FA8">
              <w:t xml:space="preserve">arómetro de columna inclinada </w:t>
            </w:r>
            <w:proofErr w:type="spellStart"/>
            <w:r w:rsidRPr="00240FA8">
              <w:t>Dwyer</w:t>
            </w:r>
            <w:proofErr w:type="spellEnd"/>
            <w:r w:rsidRPr="00240FA8">
              <w:t xml:space="preserve"> 1917631</w:t>
            </w:r>
          </w:p>
        </w:tc>
      </w:tr>
      <w:tr w:rsidR="0097441A" w14:paraId="14A967FD" w14:textId="77777777" w:rsidTr="005B4E8A">
        <w:trPr>
          <w:jc w:val="center"/>
        </w:trPr>
        <w:tc>
          <w:tcPr>
            <w:tcW w:w="2940" w:type="dxa"/>
          </w:tcPr>
          <w:p w14:paraId="631A903D" w14:textId="77777777" w:rsidR="0097441A" w:rsidRDefault="0097441A" w:rsidP="005B4E8A">
            <w:pPr>
              <w:pStyle w:val="Prrafodelista"/>
              <w:ind w:left="0"/>
              <w:jc w:val="center"/>
            </w:pPr>
            <w:r>
              <w:t>Higrómetro</w:t>
            </w:r>
          </w:p>
        </w:tc>
        <w:tc>
          <w:tcPr>
            <w:tcW w:w="2956" w:type="dxa"/>
            <w:vMerge w:val="restart"/>
          </w:tcPr>
          <w:p w14:paraId="0D1C605C" w14:textId="77777777" w:rsidR="0097441A" w:rsidRDefault="0097441A" w:rsidP="005B4E8A">
            <w:pPr>
              <w:pStyle w:val="Prrafodelista"/>
              <w:ind w:left="0"/>
              <w:jc w:val="center"/>
            </w:pPr>
            <w:r>
              <w:t>A</w:t>
            </w:r>
            <w:r w:rsidRPr="004E1F9B">
              <w:t>nemómetro EXTECH 45158</w:t>
            </w:r>
          </w:p>
        </w:tc>
      </w:tr>
      <w:tr w:rsidR="0097441A" w14:paraId="4FC01A1A" w14:textId="77777777" w:rsidTr="005B4E8A">
        <w:trPr>
          <w:jc w:val="center"/>
        </w:trPr>
        <w:tc>
          <w:tcPr>
            <w:tcW w:w="2940" w:type="dxa"/>
          </w:tcPr>
          <w:p w14:paraId="42072216" w14:textId="77777777" w:rsidR="0097441A" w:rsidRDefault="0097441A" w:rsidP="005B4E8A">
            <w:pPr>
              <w:pStyle w:val="Prrafodelista"/>
              <w:ind w:left="0"/>
              <w:jc w:val="center"/>
            </w:pPr>
            <w:r>
              <w:t>Termómetro</w:t>
            </w:r>
          </w:p>
        </w:tc>
        <w:tc>
          <w:tcPr>
            <w:tcW w:w="2956" w:type="dxa"/>
            <w:vMerge/>
          </w:tcPr>
          <w:p w14:paraId="26B38348" w14:textId="77777777" w:rsidR="0097441A" w:rsidRDefault="0097441A" w:rsidP="005B4E8A">
            <w:pPr>
              <w:pStyle w:val="Prrafodelista"/>
              <w:ind w:left="0"/>
              <w:jc w:val="center"/>
            </w:pPr>
          </w:p>
        </w:tc>
      </w:tr>
      <w:tr w:rsidR="0097441A" w14:paraId="7F551190" w14:textId="77777777" w:rsidTr="005B4E8A">
        <w:trPr>
          <w:jc w:val="center"/>
        </w:trPr>
        <w:tc>
          <w:tcPr>
            <w:tcW w:w="2940" w:type="dxa"/>
          </w:tcPr>
          <w:p w14:paraId="17B63316" w14:textId="77777777" w:rsidR="0097441A" w:rsidRDefault="0097441A" w:rsidP="005B4E8A">
            <w:pPr>
              <w:pStyle w:val="Prrafodelista"/>
              <w:ind w:left="0"/>
              <w:jc w:val="center"/>
            </w:pPr>
            <w:r>
              <w:t>Anemómetro o Tubo Pitot acoplado a manómetro</w:t>
            </w:r>
          </w:p>
        </w:tc>
        <w:tc>
          <w:tcPr>
            <w:tcW w:w="2956" w:type="dxa"/>
          </w:tcPr>
          <w:p w14:paraId="43D28C16" w14:textId="77777777" w:rsidR="0097441A" w:rsidRDefault="0097441A" w:rsidP="005B4E8A">
            <w:pPr>
              <w:pStyle w:val="Prrafodelista"/>
              <w:keepNext/>
              <w:ind w:left="0"/>
              <w:jc w:val="center"/>
            </w:pPr>
            <w:r w:rsidRPr="009F507B">
              <w:t xml:space="preserve">Pitot </w:t>
            </w:r>
            <w:proofErr w:type="spellStart"/>
            <w:r w:rsidRPr="009F507B">
              <w:t>Dwyer</w:t>
            </w:r>
            <w:proofErr w:type="spellEnd"/>
            <w:r w:rsidRPr="009F507B">
              <w:t xml:space="preserve"> A10N CAT6024</w:t>
            </w:r>
          </w:p>
        </w:tc>
      </w:tr>
    </w:tbl>
    <w:p w14:paraId="18E3F131" w14:textId="77777777" w:rsidR="0097441A" w:rsidRPr="0097441A" w:rsidRDefault="0097441A" w:rsidP="00040621">
      <w:pPr>
        <w:rPr>
          <w:b/>
        </w:rPr>
      </w:pPr>
    </w:p>
    <w:p w14:paraId="22D9C923" w14:textId="15A843BE" w:rsidR="00AC1FD8" w:rsidRPr="00634B15" w:rsidRDefault="00634B15" w:rsidP="00874FEF">
      <w:pPr>
        <w:pStyle w:val="Prrafodelista"/>
        <w:numPr>
          <w:ilvl w:val="0"/>
          <w:numId w:val="13"/>
        </w:numPr>
      </w:pPr>
      <w:r w:rsidRPr="00874FEF">
        <w:rPr>
          <w:b/>
        </w:rPr>
        <w:t>Control del rotor:</w:t>
      </w:r>
    </w:p>
    <w:p w14:paraId="0F25D0CE" w14:textId="646AB2C3" w:rsidR="00634B15" w:rsidRDefault="00874FEF" w:rsidP="00634B15">
      <w:pPr>
        <w:pStyle w:val="Prrafodelista"/>
        <w:ind w:left="709"/>
      </w:pPr>
      <w:r>
        <w:t>Para controlar la señal PWM s</w:t>
      </w:r>
      <w:r w:rsidR="00634B15">
        <w:t>e utilizará un controlador de servomotores (Micro Maestro</w:t>
      </w:r>
      <w:r>
        <w:t>®</w:t>
      </w:r>
      <w:r w:rsidR="00634B15">
        <w:t>) que se muestra a continuación:</w:t>
      </w:r>
    </w:p>
    <w:p w14:paraId="38C825FC" w14:textId="0BFD698A" w:rsidR="00634B15" w:rsidRDefault="00634B15" w:rsidP="00634B15">
      <w:pPr>
        <w:pStyle w:val="Prrafodelista"/>
        <w:ind w:left="709"/>
      </w:pPr>
      <w:r>
        <w:t xml:space="preserve"> </w:t>
      </w:r>
      <w:r w:rsidR="00CC7792">
        <w:rPr>
          <w:noProof/>
        </w:rPr>
        <w:drawing>
          <wp:inline distT="0" distB="0" distL="0" distR="0" wp14:anchorId="2B0F213C" wp14:editId="0C005444">
            <wp:extent cx="2030680" cy="1711507"/>
            <wp:effectExtent l="0" t="0" r="825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82270" cy="1754988"/>
                    </a:xfrm>
                    <a:prstGeom prst="rect">
                      <a:avLst/>
                    </a:prstGeom>
                  </pic:spPr>
                </pic:pic>
              </a:graphicData>
            </a:graphic>
          </wp:inline>
        </w:drawing>
      </w:r>
      <w:r w:rsidR="00CC7792">
        <w:rPr>
          <w:rFonts w:eastAsiaTheme="minorEastAsia"/>
          <w:noProof/>
        </w:rPr>
        <w:drawing>
          <wp:inline distT="0" distB="0" distL="0" distR="0" wp14:anchorId="13C67E98" wp14:editId="587D1FA6">
            <wp:extent cx="2565070" cy="1718392"/>
            <wp:effectExtent l="0" t="0" r="6985"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lolu-status.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61220" cy="1782805"/>
                    </a:xfrm>
                    <a:prstGeom prst="rect">
                      <a:avLst/>
                    </a:prstGeom>
                  </pic:spPr>
                </pic:pic>
              </a:graphicData>
            </a:graphic>
          </wp:inline>
        </w:drawing>
      </w:r>
    </w:p>
    <w:p w14:paraId="1190DFC0" w14:textId="77777777" w:rsidR="00F0172A" w:rsidRDefault="00634B15" w:rsidP="00634B15">
      <w:pPr>
        <w:pStyle w:val="Prrafodelista"/>
        <w:ind w:left="709"/>
      </w:pPr>
      <w:r>
        <w:t>En este software, se puede controlar con el cursor azul el ancho de pulso, sin embargo, se recomienda usar las secuencias que se han programado previamente en la pestaña “</w:t>
      </w:r>
      <w:proofErr w:type="spellStart"/>
      <w:r>
        <w:t>sequence</w:t>
      </w:r>
      <w:proofErr w:type="spellEnd"/>
      <w:r>
        <w:t>” o en la pestaña “scripts” en donde se encuentra definido la equivalencia entre anchos de pulso y velocidad angular (PWM), esto con el fin de automatizar este proceso de control.</w:t>
      </w:r>
      <w:r w:rsidR="00874FEF">
        <w:t xml:space="preserve"> </w:t>
      </w:r>
    </w:p>
    <w:p w14:paraId="732A884E" w14:textId="1F829028" w:rsidR="00642B79" w:rsidRDefault="00E43697" w:rsidP="00634B15">
      <w:pPr>
        <w:pStyle w:val="Prrafodelista"/>
        <w:ind w:left="709"/>
      </w:pPr>
      <w:r>
        <w:t xml:space="preserve">Comúnmente, el ancho de pulso se comporta de manera </w:t>
      </w:r>
      <w:r w:rsidR="00642B79">
        <w:t>lineal</w:t>
      </w:r>
      <w:r>
        <w:t xml:space="preserve"> </w:t>
      </w:r>
      <w:r w:rsidR="00642B79">
        <w:t>con la frecuencia eléctrica</w:t>
      </w:r>
      <w:r w:rsidR="00E502B9">
        <w:t>; esta a su vez se comporta de manera lineal con la velocidad angular para un motor de in</w:t>
      </w:r>
      <w:r w:rsidR="001D75AE">
        <w:t>d</w:t>
      </w:r>
      <w:r w:rsidR="00E502B9">
        <w:t>ucción</w:t>
      </w:r>
      <w:r w:rsidR="001D75AE">
        <w:t xml:space="preserve">. En </w:t>
      </w:r>
      <w:r w:rsidR="00425570">
        <w:t xml:space="preserve">la </w:t>
      </w:r>
      <w:r w:rsidR="00425570">
        <w:fldChar w:fldCharType="begin"/>
      </w:r>
      <w:r w:rsidR="00425570">
        <w:instrText xml:space="preserve"> REF _Ref518664214 \h </w:instrText>
      </w:r>
      <w:r w:rsidR="00425570">
        <w:fldChar w:fldCharType="separate"/>
      </w:r>
      <w:r w:rsidR="00425570">
        <w:t xml:space="preserve">Figura </w:t>
      </w:r>
      <w:r w:rsidR="00425570">
        <w:rPr>
          <w:noProof/>
        </w:rPr>
        <w:t>21</w:t>
      </w:r>
      <w:r w:rsidR="00425570">
        <w:fldChar w:fldCharType="end"/>
      </w:r>
      <w:r w:rsidR="00425570">
        <w:t xml:space="preserve"> se observa cómo se relacionan estas variables, lo que permite crear un código </w:t>
      </w:r>
      <w:r w:rsidR="006E25ED">
        <w:t xml:space="preserve">(script) que recorra las rampas </w:t>
      </w:r>
      <w:r w:rsidR="00D01EBB">
        <w:t xml:space="preserve">de velocidad deseadas programando el ancho de pulso en la tarjeta </w:t>
      </w:r>
      <w:proofErr w:type="spellStart"/>
      <w:r w:rsidR="00D01EBB">
        <w:t>Pololu</w:t>
      </w:r>
      <w:proofErr w:type="spellEnd"/>
      <w:r w:rsidR="00D01EBB">
        <w:t>.</w:t>
      </w:r>
    </w:p>
    <w:p w14:paraId="3AD3329C" w14:textId="77777777" w:rsidR="00425570" w:rsidRDefault="00425570" w:rsidP="00425570">
      <w:pPr>
        <w:pStyle w:val="Prrafodelista"/>
        <w:keepNext/>
        <w:ind w:left="709"/>
      </w:pPr>
      <w:r>
        <w:rPr>
          <w:noProof/>
        </w:rPr>
        <w:lastRenderedPageBreak/>
        <w:drawing>
          <wp:inline distT="0" distB="0" distL="0" distR="0" wp14:anchorId="121A80D6" wp14:editId="45D4240A">
            <wp:extent cx="4798800" cy="2884597"/>
            <wp:effectExtent l="19050" t="19050" r="20955" b="1143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98800" cy="2884597"/>
                    </a:xfrm>
                    <a:prstGeom prst="rect">
                      <a:avLst/>
                    </a:prstGeom>
                    <a:noFill/>
                    <a:ln>
                      <a:solidFill>
                        <a:schemeClr val="tx1"/>
                      </a:solidFill>
                    </a:ln>
                  </pic:spPr>
                </pic:pic>
              </a:graphicData>
            </a:graphic>
          </wp:inline>
        </w:drawing>
      </w:r>
    </w:p>
    <w:p w14:paraId="6D576455" w14:textId="11684B18" w:rsidR="00820990" w:rsidRDefault="00425570" w:rsidP="00425570">
      <w:pPr>
        <w:pStyle w:val="Descripcin"/>
        <w:jc w:val="center"/>
      </w:pPr>
      <w:bookmarkStart w:id="25" w:name="_Ref518664214"/>
      <w:r>
        <w:t xml:space="preserve">Figura </w:t>
      </w:r>
      <w:r>
        <w:fldChar w:fldCharType="begin"/>
      </w:r>
      <w:r>
        <w:instrText xml:space="preserve"> SEQ Figura \* ARABIC </w:instrText>
      </w:r>
      <w:r>
        <w:fldChar w:fldCharType="separate"/>
      </w:r>
      <w:r w:rsidR="00B20315">
        <w:rPr>
          <w:noProof/>
        </w:rPr>
        <w:t>21</w:t>
      </w:r>
      <w:r>
        <w:fldChar w:fldCharType="end"/>
      </w:r>
      <w:bookmarkEnd w:id="25"/>
      <w:r>
        <w:t xml:space="preserve">: Relación entre la velocidad angular y el ancho de pulso de la señal </w:t>
      </w:r>
      <w:proofErr w:type="spellStart"/>
      <w:r>
        <w:t>pwm</w:t>
      </w:r>
      <w:proofErr w:type="spellEnd"/>
    </w:p>
    <w:p w14:paraId="733B97BA" w14:textId="67604456" w:rsidR="00634B15" w:rsidRDefault="00874FEF" w:rsidP="00634B15">
      <w:pPr>
        <w:pStyle w:val="Prrafodelista"/>
        <w:ind w:left="709"/>
      </w:pPr>
      <w:r>
        <w:t>En la sección de anexos se podrá encontrar el código usado para automatizar el control de la señal a las rampas especificadas.</w:t>
      </w:r>
    </w:p>
    <w:p w14:paraId="10686B22" w14:textId="77777777" w:rsidR="00874FEF" w:rsidRDefault="00874FEF" w:rsidP="00634B15">
      <w:pPr>
        <w:pStyle w:val="Prrafodelista"/>
        <w:ind w:left="709"/>
      </w:pPr>
    </w:p>
    <w:p w14:paraId="76502EA6" w14:textId="10E2AF1A" w:rsidR="00874FEF" w:rsidRPr="00874FEF" w:rsidRDefault="00874FEF" w:rsidP="00874FEF">
      <w:pPr>
        <w:pStyle w:val="Prrafodelista"/>
        <w:numPr>
          <w:ilvl w:val="0"/>
          <w:numId w:val="13"/>
        </w:numPr>
      </w:pPr>
      <w:r>
        <w:rPr>
          <w:b/>
        </w:rPr>
        <w:t>Medición de Fuerzas:</w:t>
      </w:r>
    </w:p>
    <w:p w14:paraId="7AA83A65" w14:textId="77777777" w:rsidR="00874FEF" w:rsidRDefault="00874FEF" w:rsidP="00874FEF">
      <w:pPr>
        <w:pStyle w:val="Prrafodelista"/>
        <w:ind w:left="709"/>
        <w:rPr>
          <w:rFonts w:eastAsiaTheme="minorEastAsia"/>
        </w:rPr>
      </w:pPr>
      <w:r>
        <w:rPr>
          <w:rFonts w:eastAsiaTheme="minorEastAsia"/>
        </w:rPr>
        <w:t xml:space="preserve">Para medir el torque y empuje generado por la hélice, se utilizará un sistema dinamómetro comercial, fabricado por la empresa RC </w:t>
      </w:r>
      <w:proofErr w:type="spellStart"/>
      <w:r>
        <w:rPr>
          <w:rFonts w:eastAsiaTheme="minorEastAsia"/>
        </w:rPr>
        <w:t>Benchmark</w:t>
      </w:r>
      <w:proofErr w:type="spellEnd"/>
      <w:r>
        <w:rPr>
          <w:rFonts w:eastAsiaTheme="minorEastAsia"/>
        </w:rPr>
        <w:t>™, el cual trae consigo un software que permite visualizar y exportar estos datos, junto con el valor de velocidad angular de acuerdo con la señal del PWM. A continuación, se muestra un par de ilustraciones de este sistema:</w:t>
      </w:r>
    </w:p>
    <w:p w14:paraId="43AA0E8D" w14:textId="77777777" w:rsidR="00B20315" w:rsidRDefault="00B20315" w:rsidP="00B20315">
      <w:pPr>
        <w:pStyle w:val="Prrafodelista"/>
        <w:keepNext/>
        <w:ind w:left="709"/>
      </w:pPr>
      <w:r>
        <w:rPr>
          <w:noProof/>
        </w:rPr>
        <w:drawing>
          <wp:inline distT="0" distB="0" distL="0" distR="0" wp14:anchorId="38B5A1D3" wp14:editId="7D4637E1">
            <wp:extent cx="4925695" cy="1706880"/>
            <wp:effectExtent l="0" t="0" r="8255" b="762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25695" cy="1706880"/>
                    </a:xfrm>
                    <a:prstGeom prst="rect">
                      <a:avLst/>
                    </a:prstGeom>
                    <a:noFill/>
                  </pic:spPr>
                </pic:pic>
              </a:graphicData>
            </a:graphic>
          </wp:inline>
        </w:drawing>
      </w:r>
    </w:p>
    <w:p w14:paraId="63643150" w14:textId="22FA4138" w:rsidR="00874FEF" w:rsidRDefault="00B20315" w:rsidP="00B20315">
      <w:pPr>
        <w:pStyle w:val="Descripcin"/>
        <w:jc w:val="center"/>
      </w:pPr>
      <w:r>
        <w:t xml:space="preserve">Figura </w:t>
      </w:r>
      <w:r>
        <w:fldChar w:fldCharType="begin"/>
      </w:r>
      <w:r>
        <w:instrText xml:space="preserve"> SEQ Figura \* ARABIC </w:instrText>
      </w:r>
      <w:r>
        <w:fldChar w:fldCharType="separate"/>
      </w:r>
      <w:r>
        <w:rPr>
          <w:noProof/>
        </w:rPr>
        <w:t>22</w:t>
      </w:r>
      <w:r>
        <w:fldChar w:fldCharType="end"/>
      </w:r>
      <w:r>
        <w:t xml:space="preserve">: Dinamómetro </w:t>
      </w:r>
      <w:proofErr w:type="spellStart"/>
      <w:r>
        <w:t>RCBenchmark</w:t>
      </w:r>
      <w:proofErr w:type="spellEnd"/>
      <w:r>
        <w:t>®</w:t>
      </w:r>
    </w:p>
    <w:p w14:paraId="5263045D" w14:textId="3BAB383B" w:rsidR="00543AAF" w:rsidRDefault="00543AAF" w:rsidP="00874FEF">
      <w:pPr>
        <w:pStyle w:val="Prrafodelista"/>
        <w:ind w:left="709"/>
      </w:pPr>
    </w:p>
    <w:p w14:paraId="55AB3BBC" w14:textId="77777777" w:rsidR="00EC4CD3" w:rsidRDefault="00543AAF" w:rsidP="00543AAF">
      <w:pPr>
        <w:ind w:left="708"/>
        <w:rPr>
          <w:rFonts w:eastAsiaTheme="minorEastAsia"/>
        </w:rPr>
      </w:pPr>
      <w:r>
        <w:rPr>
          <w:rFonts w:eastAsiaTheme="minorEastAsia"/>
        </w:rPr>
        <w:t>Se debe tener en cuenta que se deben calibrar las celdas de carga cada vez que se realice una serie de medición</w:t>
      </w:r>
      <w:r>
        <w:rPr>
          <w:rFonts w:eastAsiaTheme="minorEastAsia"/>
        </w:rPr>
        <w:t>.</w:t>
      </w:r>
      <w:r w:rsidR="00EF3187">
        <w:rPr>
          <w:rFonts w:eastAsiaTheme="minorEastAsia"/>
        </w:rPr>
        <w:t xml:space="preserve"> Para esto, el software </w:t>
      </w:r>
      <w:proofErr w:type="spellStart"/>
      <w:r w:rsidR="00EC4CD3">
        <w:rPr>
          <w:rFonts w:eastAsiaTheme="minorEastAsia"/>
        </w:rPr>
        <w:t>RCBenchmark</w:t>
      </w:r>
      <w:proofErr w:type="spellEnd"/>
      <w:r w:rsidR="00EC4CD3">
        <w:rPr>
          <w:rFonts w:eastAsiaTheme="minorEastAsia"/>
        </w:rPr>
        <w:t>® permite realizar esta calibración siguiendo unos pasos sencillos:</w:t>
      </w:r>
    </w:p>
    <w:p w14:paraId="3259475F" w14:textId="093AE5FE" w:rsidR="00543AAF" w:rsidRDefault="00941F57" w:rsidP="00EC4CD3">
      <w:pPr>
        <w:pStyle w:val="Prrafodelista"/>
        <w:numPr>
          <w:ilvl w:val="0"/>
          <w:numId w:val="16"/>
        </w:numPr>
        <w:rPr>
          <w:rFonts w:eastAsiaTheme="minorEastAsia"/>
        </w:rPr>
      </w:pPr>
      <w:r>
        <w:rPr>
          <w:rFonts w:eastAsiaTheme="minorEastAsia"/>
        </w:rPr>
        <w:t>Para calibrar el empuje</w:t>
      </w:r>
      <w:r w:rsidR="00BB532F">
        <w:rPr>
          <w:rFonts w:eastAsiaTheme="minorEastAsia"/>
        </w:rPr>
        <w:t xml:space="preserve"> se requiere colocar el equipo </w:t>
      </w:r>
      <w:r w:rsidR="00416D71">
        <w:rPr>
          <w:rFonts w:eastAsiaTheme="minorEastAsia"/>
        </w:rPr>
        <w:t xml:space="preserve">en posición de medición en </w:t>
      </w:r>
      <w:proofErr w:type="spellStart"/>
      <w:r w:rsidR="00416D71">
        <w:rPr>
          <w:rFonts w:eastAsiaTheme="minorEastAsia"/>
        </w:rPr>
        <w:t>hover</w:t>
      </w:r>
      <w:proofErr w:type="spellEnd"/>
      <w:r w:rsidR="00C74873">
        <w:rPr>
          <w:rFonts w:eastAsiaTheme="minorEastAsia"/>
        </w:rPr>
        <w:t xml:space="preserve"> (</w:t>
      </w:r>
      <w:r w:rsidR="00C74873">
        <w:rPr>
          <w:rFonts w:eastAsiaTheme="minorEastAsia"/>
        </w:rPr>
        <w:fldChar w:fldCharType="begin"/>
      </w:r>
      <w:r w:rsidR="00C74873">
        <w:rPr>
          <w:rFonts w:eastAsiaTheme="minorEastAsia"/>
        </w:rPr>
        <w:instrText xml:space="preserve"> REF _Ref518667196 \h </w:instrText>
      </w:r>
      <w:r w:rsidR="00C74873">
        <w:rPr>
          <w:rFonts w:eastAsiaTheme="minorEastAsia"/>
        </w:rPr>
      </w:r>
      <w:r w:rsidR="00C74873">
        <w:rPr>
          <w:rFonts w:eastAsiaTheme="minorEastAsia"/>
        </w:rPr>
        <w:fldChar w:fldCharType="separate"/>
      </w:r>
      <w:r w:rsidR="00C74873">
        <w:t xml:space="preserve">Figura </w:t>
      </w:r>
      <w:r w:rsidR="00C74873">
        <w:rPr>
          <w:noProof/>
        </w:rPr>
        <w:t>13</w:t>
      </w:r>
      <w:r w:rsidR="00C74873">
        <w:rPr>
          <w:rFonts w:eastAsiaTheme="minorEastAsia"/>
        </w:rPr>
        <w:fldChar w:fldCharType="end"/>
      </w:r>
      <w:r w:rsidR="00C74873">
        <w:rPr>
          <w:rFonts w:eastAsiaTheme="minorEastAsia"/>
        </w:rPr>
        <w:t xml:space="preserve">) </w:t>
      </w:r>
      <w:r w:rsidR="002143DB">
        <w:rPr>
          <w:rFonts w:eastAsiaTheme="minorEastAsia"/>
        </w:rPr>
        <w:t xml:space="preserve">y colocar la masa de </w:t>
      </w:r>
      <w:r w:rsidR="00601468">
        <w:rPr>
          <w:rFonts w:eastAsiaTheme="minorEastAsia"/>
        </w:rPr>
        <w:t>200g</w:t>
      </w:r>
      <w:r w:rsidR="006E1809">
        <w:rPr>
          <w:rFonts w:eastAsiaTheme="minorEastAsia"/>
        </w:rPr>
        <w:t xml:space="preserve"> sobre el soporte del motor como se muestra en la </w:t>
      </w:r>
      <w:r w:rsidR="001B78E3">
        <w:rPr>
          <w:rFonts w:eastAsiaTheme="minorEastAsia"/>
        </w:rPr>
        <w:fldChar w:fldCharType="begin"/>
      </w:r>
      <w:r w:rsidR="001B78E3">
        <w:rPr>
          <w:rFonts w:eastAsiaTheme="minorEastAsia"/>
        </w:rPr>
        <w:instrText xml:space="preserve"> REF _Ref518667400 \h </w:instrText>
      </w:r>
      <w:r w:rsidR="001B78E3">
        <w:rPr>
          <w:rFonts w:eastAsiaTheme="minorEastAsia"/>
        </w:rPr>
      </w:r>
      <w:r w:rsidR="001B78E3">
        <w:rPr>
          <w:rFonts w:eastAsiaTheme="minorEastAsia"/>
        </w:rPr>
        <w:fldChar w:fldCharType="separate"/>
      </w:r>
      <w:r w:rsidR="001B78E3">
        <w:t xml:space="preserve">Figura </w:t>
      </w:r>
      <w:r w:rsidR="001B78E3">
        <w:rPr>
          <w:noProof/>
        </w:rPr>
        <w:t>22</w:t>
      </w:r>
      <w:r w:rsidR="001B78E3">
        <w:rPr>
          <w:rFonts w:eastAsiaTheme="minorEastAsia"/>
        </w:rPr>
        <w:fldChar w:fldCharType="end"/>
      </w:r>
      <w:r w:rsidR="00B27EA6">
        <w:rPr>
          <w:rFonts w:eastAsiaTheme="minorEastAsia"/>
        </w:rPr>
        <w:t xml:space="preserve">, </w:t>
      </w:r>
      <w:r w:rsidR="00380894">
        <w:rPr>
          <w:rFonts w:eastAsiaTheme="minorEastAsia"/>
        </w:rPr>
        <w:t xml:space="preserve">al realizar esto, el software </w:t>
      </w:r>
      <w:proofErr w:type="spellStart"/>
      <w:r w:rsidR="00380894">
        <w:rPr>
          <w:rFonts w:eastAsiaTheme="minorEastAsia"/>
        </w:rPr>
        <w:t>RCBenchmark</w:t>
      </w:r>
      <w:proofErr w:type="spellEnd"/>
      <w:r w:rsidR="00380894">
        <w:rPr>
          <w:rFonts w:eastAsiaTheme="minorEastAsia"/>
        </w:rPr>
        <w:t xml:space="preserve"> </w:t>
      </w:r>
      <w:r w:rsidR="0045085D">
        <w:rPr>
          <w:rFonts w:eastAsiaTheme="minorEastAsia"/>
        </w:rPr>
        <w:t xml:space="preserve">permite calibrar la celda de carga con un solo </w:t>
      </w:r>
      <w:proofErr w:type="spellStart"/>
      <w:r w:rsidR="0045085D">
        <w:rPr>
          <w:rFonts w:eastAsiaTheme="minorEastAsia"/>
        </w:rPr>
        <w:t>click</w:t>
      </w:r>
      <w:proofErr w:type="spellEnd"/>
      <w:r w:rsidR="0045085D">
        <w:rPr>
          <w:rFonts w:eastAsiaTheme="minorEastAsia"/>
        </w:rPr>
        <w:t>.</w:t>
      </w:r>
    </w:p>
    <w:p w14:paraId="6B3CDAE6" w14:textId="77777777" w:rsidR="001B78E3" w:rsidRDefault="009777BF" w:rsidP="001B78E3">
      <w:pPr>
        <w:pStyle w:val="Prrafodelista"/>
        <w:keepNext/>
        <w:ind w:left="1057"/>
      </w:pPr>
      <w:r>
        <w:rPr>
          <w:noProof/>
        </w:rPr>
        <w:lastRenderedPageBreak/>
        <w:drawing>
          <wp:inline distT="0" distB="0" distL="0" distR="0" wp14:anchorId="083A562D" wp14:editId="59073B33">
            <wp:extent cx="4680000" cy="3352707"/>
            <wp:effectExtent l="19050" t="19050" r="25400" b="19685"/>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7714" t="15652" r="28052" b="27983"/>
                    <a:stretch/>
                  </pic:blipFill>
                  <pic:spPr bwMode="auto">
                    <a:xfrm>
                      <a:off x="0" y="0"/>
                      <a:ext cx="4680000" cy="335270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5E34753" w14:textId="3B90A2AC" w:rsidR="006E1809" w:rsidRDefault="001B78E3" w:rsidP="001B78E3">
      <w:pPr>
        <w:pStyle w:val="Descripcin"/>
        <w:jc w:val="center"/>
      </w:pPr>
      <w:bookmarkStart w:id="26" w:name="_Ref518667400"/>
      <w:r>
        <w:t xml:space="preserve">Figura </w:t>
      </w:r>
      <w:r>
        <w:fldChar w:fldCharType="begin"/>
      </w:r>
      <w:r>
        <w:instrText xml:space="preserve"> SEQ Figura \* ARABIC </w:instrText>
      </w:r>
      <w:r>
        <w:fldChar w:fldCharType="separate"/>
      </w:r>
      <w:r w:rsidR="00B20315">
        <w:rPr>
          <w:noProof/>
        </w:rPr>
        <w:t>23</w:t>
      </w:r>
      <w:r>
        <w:fldChar w:fldCharType="end"/>
      </w:r>
      <w:bookmarkEnd w:id="26"/>
      <w:r>
        <w:t xml:space="preserve">: Calibración </w:t>
      </w:r>
      <w:proofErr w:type="spellStart"/>
      <w:r>
        <w:t>Thrust</w:t>
      </w:r>
      <w:proofErr w:type="spellEnd"/>
    </w:p>
    <w:p w14:paraId="3425FEE9" w14:textId="6A654E67" w:rsidR="004A0B6D" w:rsidRDefault="009F50B7" w:rsidP="004A0B6D">
      <w:pPr>
        <w:pStyle w:val="Prrafodelista"/>
        <w:numPr>
          <w:ilvl w:val="0"/>
          <w:numId w:val="16"/>
        </w:numPr>
      </w:pPr>
      <w:r>
        <w:t>Para calibrar las celdas de cargas</w:t>
      </w:r>
      <w:r w:rsidR="009B473D">
        <w:t xml:space="preserve"> de medición de torque, es necesario colocar el equipo en </w:t>
      </w:r>
      <w:r w:rsidR="00CB6203">
        <w:t xml:space="preserve">posición de </w:t>
      </w:r>
      <w:r w:rsidR="00672BE7">
        <w:t>vuelo descendente (</w:t>
      </w:r>
      <w:r w:rsidR="00672BE7">
        <w:fldChar w:fldCharType="begin"/>
      </w:r>
      <w:r w:rsidR="00672BE7">
        <w:instrText xml:space="preserve"> REF _Ref518668122 \h </w:instrText>
      </w:r>
      <w:r w:rsidR="00672BE7">
        <w:fldChar w:fldCharType="separate"/>
      </w:r>
      <w:r w:rsidR="00672BE7">
        <w:t xml:space="preserve">Figura </w:t>
      </w:r>
      <w:r w:rsidR="00672BE7">
        <w:rPr>
          <w:noProof/>
        </w:rPr>
        <w:t>16</w:t>
      </w:r>
      <w:r w:rsidR="00672BE7">
        <w:fldChar w:fldCharType="end"/>
      </w:r>
      <w:r w:rsidR="00672BE7">
        <w:t xml:space="preserve">) </w:t>
      </w:r>
      <w:r w:rsidR="00377C67">
        <w:t xml:space="preserve">y colocar el brazo para la calibración del torque, tal y como se muestra en la </w:t>
      </w:r>
      <w:r w:rsidR="00450459">
        <w:fldChar w:fldCharType="begin"/>
      </w:r>
      <w:r w:rsidR="00450459">
        <w:instrText xml:space="preserve"> REF _Ref518668463 \h </w:instrText>
      </w:r>
      <w:r w:rsidR="00450459">
        <w:fldChar w:fldCharType="separate"/>
      </w:r>
      <w:r w:rsidR="00450459">
        <w:t xml:space="preserve">Figura </w:t>
      </w:r>
      <w:r w:rsidR="00450459">
        <w:rPr>
          <w:noProof/>
        </w:rPr>
        <w:t>23</w:t>
      </w:r>
      <w:r w:rsidR="00450459">
        <w:fldChar w:fldCharType="end"/>
      </w:r>
      <w:r w:rsidR="00450459">
        <w:t xml:space="preserve">, posteriormente, se debe colocar la masa </w:t>
      </w:r>
      <w:r w:rsidR="003359A1">
        <w:t xml:space="preserve">en las posiciones mostradas en la </w:t>
      </w:r>
      <w:r w:rsidR="003359A1">
        <w:fldChar w:fldCharType="begin"/>
      </w:r>
      <w:r w:rsidR="003359A1">
        <w:instrText xml:space="preserve"> REF _Ref518668500 \h </w:instrText>
      </w:r>
      <w:r w:rsidR="003359A1">
        <w:fldChar w:fldCharType="separate"/>
      </w:r>
      <w:r w:rsidR="003359A1">
        <w:t xml:space="preserve">Figura </w:t>
      </w:r>
      <w:r w:rsidR="003359A1">
        <w:rPr>
          <w:noProof/>
        </w:rPr>
        <w:t>24</w:t>
      </w:r>
      <w:r w:rsidR="003359A1">
        <w:fldChar w:fldCharType="end"/>
      </w:r>
      <w:r w:rsidR="003359A1">
        <w:t xml:space="preserve">; de nuevo, al hacer </w:t>
      </w:r>
      <w:proofErr w:type="spellStart"/>
      <w:r w:rsidR="003359A1">
        <w:t>click</w:t>
      </w:r>
      <w:proofErr w:type="spellEnd"/>
      <w:r w:rsidR="003359A1">
        <w:t xml:space="preserve"> en el botón “Next Step” del “</w:t>
      </w:r>
      <w:proofErr w:type="spellStart"/>
      <w:r w:rsidR="003359A1">
        <w:t>Calibration</w:t>
      </w:r>
      <w:proofErr w:type="spellEnd"/>
      <w:r w:rsidR="003359A1">
        <w:t xml:space="preserve"> </w:t>
      </w:r>
      <w:proofErr w:type="spellStart"/>
      <w:r w:rsidR="003359A1">
        <w:t>Wizard</w:t>
      </w:r>
      <w:proofErr w:type="spellEnd"/>
      <w:r w:rsidR="003359A1">
        <w:t xml:space="preserve">” </w:t>
      </w:r>
      <w:r w:rsidR="005F16DC">
        <w:t>la calibración del Torque estará completa.</w:t>
      </w:r>
    </w:p>
    <w:p w14:paraId="289E1848" w14:textId="77777777" w:rsidR="00B67076" w:rsidRDefault="00B67076" w:rsidP="00B67076">
      <w:pPr>
        <w:pStyle w:val="Prrafodelista"/>
        <w:keepNext/>
        <w:ind w:left="1057"/>
      </w:pPr>
      <w:r>
        <w:rPr>
          <w:noProof/>
        </w:rPr>
        <w:drawing>
          <wp:inline distT="0" distB="0" distL="0" distR="0" wp14:anchorId="213ACF29" wp14:editId="4257B7C8">
            <wp:extent cx="4680000" cy="3366786"/>
            <wp:effectExtent l="19050" t="19050" r="25400" b="2413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7713" t="15255" r="27649" b="27627"/>
                    <a:stretch/>
                  </pic:blipFill>
                  <pic:spPr bwMode="auto">
                    <a:xfrm>
                      <a:off x="0" y="0"/>
                      <a:ext cx="4680000" cy="33667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063F3F" w14:textId="2B5DE07A" w:rsidR="00B67076" w:rsidRDefault="00B67076" w:rsidP="00B67076">
      <w:pPr>
        <w:pStyle w:val="Descripcin"/>
        <w:jc w:val="center"/>
      </w:pPr>
      <w:bookmarkStart w:id="27" w:name="_Ref518668463"/>
      <w:r>
        <w:t xml:space="preserve">Figura </w:t>
      </w:r>
      <w:r>
        <w:fldChar w:fldCharType="begin"/>
      </w:r>
      <w:r>
        <w:instrText xml:space="preserve"> SEQ Figura \* ARABIC </w:instrText>
      </w:r>
      <w:r>
        <w:fldChar w:fldCharType="separate"/>
      </w:r>
      <w:r w:rsidR="00B20315">
        <w:rPr>
          <w:noProof/>
        </w:rPr>
        <w:t>24</w:t>
      </w:r>
      <w:r>
        <w:fldChar w:fldCharType="end"/>
      </w:r>
      <w:bookmarkEnd w:id="27"/>
      <w:r>
        <w:t>: Brazo para calibración de Torque</w:t>
      </w:r>
    </w:p>
    <w:p w14:paraId="4E6835F5" w14:textId="77777777" w:rsidR="00E137D4" w:rsidRDefault="00E137D4" w:rsidP="00E137D4">
      <w:pPr>
        <w:keepNext/>
        <w:ind w:left="-567"/>
      </w:pPr>
      <w:r>
        <w:rPr>
          <w:noProof/>
        </w:rPr>
        <w:lastRenderedPageBreak/>
        <w:drawing>
          <wp:inline distT="0" distB="0" distL="0" distR="0" wp14:anchorId="6516D4E7" wp14:editId="163C883D">
            <wp:extent cx="6480000" cy="2379206"/>
            <wp:effectExtent l="0" t="0" r="0" b="254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480000" cy="2379206"/>
                    </a:xfrm>
                    <a:prstGeom prst="rect">
                      <a:avLst/>
                    </a:prstGeom>
                    <a:noFill/>
                  </pic:spPr>
                </pic:pic>
              </a:graphicData>
            </a:graphic>
          </wp:inline>
        </w:drawing>
      </w:r>
    </w:p>
    <w:p w14:paraId="0CF986D9" w14:textId="1A3271FB" w:rsidR="00B67076" w:rsidRPr="00B67076" w:rsidRDefault="00E137D4" w:rsidP="00E137D4">
      <w:pPr>
        <w:pStyle w:val="Descripcin"/>
        <w:jc w:val="center"/>
      </w:pPr>
      <w:bookmarkStart w:id="28" w:name="_Ref518668500"/>
      <w:r>
        <w:t xml:space="preserve">Figura </w:t>
      </w:r>
      <w:r>
        <w:fldChar w:fldCharType="begin"/>
      </w:r>
      <w:r>
        <w:instrText xml:space="preserve"> SEQ Figura \* ARABIC </w:instrText>
      </w:r>
      <w:r>
        <w:fldChar w:fldCharType="separate"/>
      </w:r>
      <w:r w:rsidR="00B20315">
        <w:rPr>
          <w:noProof/>
        </w:rPr>
        <w:t>25</w:t>
      </w:r>
      <w:r>
        <w:fldChar w:fldCharType="end"/>
      </w:r>
      <w:bookmarkEnd w:id="28"/>
      <w:r>
        <w:t>: Posiciones de la masa de 200g</w:t>
      </w:r>
    </w:p>
    <w:p w14:paraId="3298FE1C" w14:textId="77777777" w:rsidR="00543AAF" w:rsidRDefault="00543AAF" w:rsidP="00874FEF">
      <w:pPr>
        <w:pStyle w:val="Prrafodelista"/>
        <w:ind w:left="709"/>
      </w:pPr>
    </w:p>
    <w:p w14:paraId="5EEA5053" w14:textId="5E187351" w:rsidR="008D1D08" w:rsidRDefault="008D1D08" w:rsidP="00874FEF">
      <w:pPr>
        <w:pStyle w:val="Prrafodelista"/>
        <w:ind w:left="709"/>
      </w:pPr>
    </w:p>
    <w:p w14:paraId="6B0CCB3B" w14:textId="071CF403" w:rsidR="008D1D08" w:rsidRPr="008D1D08" w:rsidRDefault="008D1D08" w:rsidP="008D1D08">
      <w:pPr>
        <w:pStyle w:val="Prrafodelista"/>
        <w:numPr>
          <w:ilvl w:val="0"/>
          <w:numId w:val="13"/>
        </w:numPr>
      </w:pPr>
      <w:r>
        <w:rPr>
          <w:b/>
        </w:rPr>
        <w:t>Medición de velocidad angular:</w:t>
      </w:r>
    </w:p>
    <w:p w14:paraId="69F7B979" w14:textId="4770CBAC" w:rsidR="008D1D08" w:rsidRDefault="008D1D08" w:rsidP="008D1D08">
      <w:pPr>
        <w:pStyle w:val="Prrafodelista"/>
        <w:ind w:left="709"/>
        <w:rPr>
          <w:rFonts w:eastAsiaTheme="minorEastAsia"/>
        </w:rPr>
      </w:pPr>
      <w:r w:rsidRPr="00353500">
        <w:rPr>
          <w:rFonts w:eastAsiaTheme="minorEastAsia"/>
        </w:rPr>
        <w:t>Para la medición de</w:t>
      </w:r>
      <w:r>
        <w:rPr>
          <w:rFonts w:eastAsiaTheme="minorEastAsia"/>
        </w:rPr>
        <w:t xml:space="preserve"> velocidad angular, se utilizará un sensor óptico </w:t>
      </w:r>
      <w:proofErr w:type="spellStart"/>
      <w:r>
        <w:rPr>
          <w:rFonts w:eastAsiaTheme="minorEastAsia"/>
          <w:b/>
        </w:rPr>
        <w:t>Omron</w:t>
      </w:r>
      <w:proofErr w:type="spellEnd"/>
      <w:r>
        <w:rPr>
          <w:rFonts w:eastAsiaTheme="minorEastAsia"/>
          <w:b/>
        </w:rPr>
        <w:t xml:space="preserve"> E3FB</w:t>
      </w:r>
      <w:r>
        <w:rPr>
          <w:rFonts w:eastAsiaTheme="minorEastAsia"/>
        </w:rPr>
        <w:t xml:space="preserve">, el cual se encuentra en el montaje descrito. La adquisición de estos datos de velocidad se recomienda utilizando una tarjeta de </w:t>
      </w:r>
      <w:proofErr w:type="spellStart"/>
      <w:r>
        <w:rPr>
          <w:rFonts w:eastAsiaTheme="minorEastAsia"/>
        </w:rPr>
        <w:t>National</w:t>
      </w:r>
      <w:proofErr w:type="spellEnd"/>
      <w:r>
        <w:rPr>
          <w:rFonts w:eastAsiaTheme="minorEastAsia"/>
        </w:rPr>
        <w:t xml:space="preserve"> </w:t>
      </w:r>
      <w:proofErr w:type="spellStart"/>
      <w:r>
        <w:rPr>
          <w:rFonts w:eastAsiaTheme="minorEastAsia"/>
        </w:rPr>
        <w:t>instruments</w:t>
      </w:r>
      <w:proofErr w:type="spellEnd"/>
      <w:r>
        <w:rPr>
          <w:rFonts w:eastAsiaTheme="minorEastAsia"/>
        </w:rPr>
        <w:t xml:space="preserve">™, en particular, la tarjeta de adquisición de voltaje 9205 y el software </w:t>
      </w:r>
      <w:proofErr w:type="spellStart"/>
      <w:r>
        <w:rPr>
          <w:rFonts w:eastAsiaTheme="minorEastAsia"/>
        </w:rPr>
        <w:t>Labview</w:t>
      </w:r>
      <w:proofErr w:type="spellEnd"/>
      <w:r>
        <w:rPr>
          <w:rFonts w:eastAsiaTheme="minorEastAsia"/>
        </w:rPr>
        <w:t>®. A continuación, se muestra el código implementado y sugerido para adquirir los datos de velocidad angular:</w:t>
      </w:r>
    </w:p>
    <w:p w14:paraId="1BB09003" w14:textId="77777777" w:rsidR="00451516" w:rsidRDefault="008D1D08" w:rsidP="00451516">
      <w:pPr>
        <w:pStyle w:val="Prrafodelista"/>
        <w:keepNext/>
        <w:ind w:left="709"/>
      </w:pPr>
      <w:r>
        <w:rPr>
          <w:noProof/>
        </w:rPr>
        <w:drawing>
          <wp:inline distT="0" distB="0" distL="0" distR="0" wp14:anchorId="2E59218C" wp14:editId="1D091487">
            <wp:extent cx="5305425" cy="2838450"/>
            <wp:effectExtent l="19050" t="19050" r="28575" b="1905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1752" b="6505"/>
                    <a:stretch/>
                  </pic:blipFill>
                  <pic:spPr bwMode="auto">
                    <a:xfrm>
                      <a:off x="0" y="0"/>
                      <a:ext cx="5305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F39002" w14:textId="4F5336AF" w:rsidR="00F7794C" w:rsidRDefault="00451516" w:rsidP="00451516">
      <w:pPr>
        <w:pStyle w:val="Descripcin"/>
        <w:jc w:val="center"/>
        <w:rPr>
          <w:rFonts w:eastAsiaTheme="minorEastAsia"/>
        </w:rPr>
      </w:pPr>
      <w:r>
        <w:t xml:space="preserve">Figura </w:t>
      </w:r>
      <w:r>
        <w:fldChar w:fldCharType="begin"/>
      </w:r>
      <w:r>
        <w:instrText xml:space="preserve"> SEQ Figura \* ARABIC </w:instrText>
      </w:r>
      <w:r>
        <w:fldChar w:fldCharType="separate"/>
      </w:r>
      <w:r w:rsidR="00B20315">
        <w:rPr>
          <w:noProof/>
        </w:rPr>
        <w:t>26</w:t>
      </w:r>
      <w:r>
        <w:fldChar w:fldCharType="end"/>
      </w:r>
      <w:r>
        <w:t xml:space="preserve">: Código de </w:t>
      </w:r>
      <w:proofErr w:type="spellStart"/>
      <w:r>
        <w:t>Labview</w:t>
      </w:r>
      <w:proofErr w:type="spellEnd"/>
      <w:r>
        <w:t xml:space="preserve"> para adquisición de velocidad angular óptica</w:t>
      </w:r>
    </w:p>
    <w:p w14:paraId="50DF2637" w14:textId="1BC9E752" w:rsidR="008D1D08" w:rsidRDefault="008D1D08" w:rsidP="008D1D08">
      <w:pPr>
        <w:pStyle w:val="Prrafodelista"/>
        <w:ind w:left="709"/>
        <w:rPr>
          <w:rFonts w:eastAsiaTheme="minorEastAsia"/>
        </w:rPr>
      </w:pPr>
    </w:p>
    <w:p w14:paraId="2BBBF860" w14:textId="0B7CE2C8" w:rsidR="008D1D08" w:rsidRDefault="008D1D08" w:rsidP="008D1D08">
      <w:pPr>
        <w:pStyle w:val="Prrafodelista"/>
        <w:ind w:left="709"/>
        <w:rPr>
          <w:rFonts w:eastAsiaTheme="minorEastAsia"/>
        </w:rPr>
      </w:pPr>
      <w:r>
        <w:rPr>
          <w:rFonts w:eastAsiaTheme="minorEastAsia"/>
        </w:rPr>
        <w:t>Es necesario aclarar que el sensor óptico debe estar conectado a una carga resistiva con el fin de poder disminuir rápidamente la señal de voltaje emitida. A continuación, el plano del circuito descrito:</w:t>
      </w:r>
    </w:p>
    <w:p w14:paraId="373064F5" w14:textId="77777777" w:rsidR="008D1D08" w:rsidRDefault="008D1D08" w:rsidP="008D1D08">
      <w:pPr>
        <w:pStyle w:val="Prrafodelista"/>
        <w:keepNext/>
        <w:ind w:left="709"/>
        <w:jc w:val="center"/>
      </w:pPr>
      <w:r>
        <w:rPr>
          <w:noProof/>
        </w:rPr>
        <w:lastRenderedPageBreak/>
        <w:drawing>
          <wp:inline distT="0" distB="0" distL="0" distR="0" wp14:anchorId="251B3DDD" wp14:editId="0BE7374C">
            <wp:extent cx="4861777" cy="1947554"/>
            <wp:effectExtent l="19050" t="19050" r="15240" b="1460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41845" cy="1979628"/>
                    </a:xfrm>
                    <a:prstGeom prst="rect">
                      <a:avLst/>
                    </a:prstGeom>
                    <a:ln>
                      <a:solidFill>
                        <a:schemeClr val="tx1"/>
                      </a:solidFill>
                    </a:ln>
                  </pic:spPr>
                </pic:pic>
              </a:graphicData>
            </a:graphic>
          </wp:inline>
        </w:drawing>
      </w:r>
    </w:p>
    <w:p w14:paraId="30ADB4DC" w14:textId="1127F5BC" w:rsidR="008D1D08" w:rsidRDefault="008D1D08" w:rsidP="008D1D08">
      <w:pPr>
        <w:pStyle w:val="Descripcin"/>
        <w:jc w:val="center"/>
      </w:pPr>
      <w:r>
        <w:t xml:space="preserve">Figura </w:t>
      </w:r>
      <w:r>
        <w:fldChar w:fldCharType="begin"/>
      </w:r>
      <w:r>
        <w:instrText xml:space="preserve"> SEQ Figura \* ARABIC </w:instrText>
      </w:r>
      <w:r>
        <w:fldChar w:fldCharType="separate"/>
      </w:r>
      <w:r w:rsidR="00B20315">
        <w:rPr>
          <w:noProof/>
        </w:rPr>
        <w:t>27</w:t>
      </w:r>
      <w:r>
        <w:fldChar w:fldCharType="end"/>
      </w:r>
      <w:r>
        <w:t>: Tomado de</w:t>
      </w:r>
      <w:r>
        <w:fldChar w:fldCharType="begin"/>
      </w:r>
      <w:r>
        <w:instrText xml:space="preserve"> ADDIN ZOTERO_ITEM CSL_CITATION {"citationID":"P5dSKYiu","properties":{"formattedCitation":"(Omron 2018)","plainCitation":"(Omron 2018)","noteIndex":0},"citationItems":[{"id":27,"uris":["http://zotero.org/users/local/gYfJz208/items/2U83IZLT"],"uri":["http://zotero.org/users/local/gYfJz208/items/2U83IZLT"],"itemData":{"id":27,"type":"article","title":"Photoelectric Sensors DataSheet","author":[{"family":"Omron","given":""}],"issued":{"date-parts":[["2018"]]}}}],"schema":"https://github.com/citation-style-language/schema/raw/master/csl-citation.json"} </w:instrText>
      </w:r>
      <w:r>
        <w:fldChar w:fldCharType="separate"/>
      </w:r>
      <w:r w:rsidRPr="008D1D08">
        <w:rPr>
          <w:rFonts w:cs="Times New Roman"/>
        </w:rPr>
        <w:t>(Omron 2018)</w:t>
      </w:r>
      <w:r>
        <w:fldChar w:fldCharType="end"/>
      </w:r>
    </w:p>
    <w:p w14:paraId="4A00A95F" w14:textId="31A893E9" w:rsidR="00040621" w:rsidRPr="00040621" w:rsidRDefault="00040621" w:rsidP="00040621">
      <w:pPr>
        <w:pStyle w:val="Prrafodelista"/>
        <w:numPr>
          <w:ilvl w:val="0"/>
          <w:numId w:val="13"/>
        </w:numPr>
      </w:pPr>
      <w:r>
        <w:rPr>
          <w:b/>
        </w:rPr>
        <w:t>Medición de densidad:</w:t>
      </w:r>
    </w:p>
    <w:p w14:paraId="2E2492FD" w14:textId="555E34CE" w:rsidR="00EF6F3B" w:rsidRDefault="00EF6F3B" w:rsidP="00EF6F3B">
      <w:pPr>
        <w:pStyle w:val="Prrafodelista"/>
        <w:ind w:left="709"/>
      </w:pPr>
      <w:r>
        <w:t xml:space="preserve">Para medir las variables necesarias, se recomienda utilizar un anemómetro EXTECH 45158 el cual posee sensores tanto de humedad relativa como de temperatura, el cual se encuentra en el laboratorio de Dinámica de Fluidos de la Universidad de los Andes. Respecto a la presión atmosférica, se recomienda utilizar un barómetro de columna inclinada </w:t>
      </w:r>
      <w:proofErr w:type="spellStart"/>
      <w:r>
        <w:t>Dwyer</w:t>
      </w:r>
      <w:proofErr w:type="spellEnd"/>
      <w:r>
        <w:t xml:space="preserve"> 1917631.</w:t>
      </w:r>
    </w:p>
    <w:p w14:paraId="2B3F195A" w14:textId="1350BFAC" w:rsidR="00040621" w:rsidRDefault="00EF6F3B" w:rsidP="00EF6F3B">
      <w:pPr>
        <w:pStyle w:val="Prrafodelista"/>
        <w:ind w:left="709"/>
      </w:pPr>
      <w:r>
        <w:t>Los instrumentos descritos se encuentran en el laboratorio de Dinámica de Fluidos de la Universidad de los Andes.</w:t>
      </w:r>
    </w:p>
    <w:p w14:paraId="1BD5ECFF" w14:textId="77777777" w:rsidR="00EF6F3B" w:rsidRDefault="00EF6F3B" w:rsidP="00EF6F3B">
      <w:pPr>
        <w:pStyle w:val="Prrafodelista"/>
        <w:ind w:left="709"/>
      </w:pPr>
    </w:p>
    <w:p w14:paraId="3BACF263" w14:textId="1BCC9E23" w:rsidR="00EF6F3B" w:rsidRPr="00EF6F3B" w:rsidRDefault="00EF6F3B" w:rsidP="00EF6F3B">
      <w:pPr>
        <w:pStyle w:val="Prrafodelista"/>
        <w:numPr>
          <w:ilvl w:val="0"/>
          <w:numId w:val="13"/>
        </w:numPr>
      </w:pPr>
      <w:r>
        <w:rPr>
          <w:b/>
        </w:rPr>
        <w:t>Medición de viento incidente:</w:t>
      </w:r>
    </w:p>
    <w:p w14:paraId="50E0ECF4" w14:textId="77777777" w:rsidR="00EF6F3B" w:rsidRDefault="00EF6F3B" w:rsidP="00EF6F3B">
      <w:pPr>
        <w:ind w:left="709"/>
        <w:rPr>
          <w:rFonts w:eastAsiaTheme="minorEastAsia"/>
        </w:rPr>
      </w:pPr>
      <w:r>
        <w:t xml:space="preserve">Como se mencionó, es posible utilizar un anemómetro de hilo caliente para medir esta velocidad incidente, sin embargo, si se va a usar un tubo Pitot, se puede utilizar el </w:t>
      </w:r>
      <w:proofErr w:type="spellStart"/>
      <w:r>
        <w:rPr>
          <w:rFonts w:eastAsiaTheme="minorEastAsia"/>
          <w:b/>
        </w:rPr>
        <w:t>Dwyer</w:t>
      </w:r>
      <w:proofErr w:type="spellEnd"/>
      <w:r>
        <w:rPr>
          <w:rFonts w:eastAsiaTheme="minorEastAsia"/>
          <w:b/>
        </w:rPr>
        <w:t xml:space="preserve"> A10N CAT6024. </w:t>
      </w:r>
      <w:r>
        <w:rPr>
          <w:rFonts w:eastAsiaTheme="minorEastAsia"/>
        </w:rPr>
        <w:t>Utilizando este tubo en específico, se debe utilizar la siguiente ecuación:</w:t>
      </w:r>
    </w:p>
    <w:p w14:paraId="5FEF3145" w14:textId="261C9F38" w:rsidR="00EF6F3B" w:rsidRPr="001A7A88" w:rsidRDefault="00EF6F3B" w:rsidP="00EF6F3B">
      <w:pPr>
        <w:ind w:left="1416"/>
        <w:rPr>
          <w:rFonts w:eastAsiaTheme="minorEastAsia"/>
        </w:rPr>
      </w:pPr>
      <m:oMathPara>
        <m:oMath>
          <m:r>
            <w:rPr>
              <w:rFonts w:ascii="Cambria Math" w:eastAsiaTheme="minorEastAsia" w:hAnsi="Cambria Math"/>
            </w:rPr>
            <m:t>v=1096.2</m:t>
          </m:r>
          <m:rad>
            <m:radPr>
              <m:degHide m:val="1"/>
              <m:ctrlPr>
                <w:rPr>
                  <w:rFonts w:ascii="Cambria Math" w:eastAsiaTheme="minorEastAsia" w:hAnsi="Cambria Math"/>
                  <w:i/>
                </w:rPr>
              </m:ctrlPr>
            </m:radPr>
            <m:deg/>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in</m:t>
                      </m:r>
                    </m:sub>
                  </m:sSub>
                </m:num>
                <m:den>
                  <m:r>
                    <w:rPr>
                      <w:rFonts w:ascii="Cambria Math" w:eastAsiaTheme="minorEastAsia" w:hAnsi="Cambria Math"/>
                    </w:rPr>
                    <m:t>ρ</m:t>
                  </m:r>
                </m:den>
              </m:f>
            </m:e>
          </m:rad>
        </m:oMath>
      </m:oMathPara>
    </w:p>
    <w:p w14:paraId="13DB781D" w14:textId="76DB5430" w:rsidR="00EF6F3B" w:rsidRDefault="00EF6F3B" w:rsidP="00EF6F3B">
      <w:pPr>
        <w:ind w:left="708"/>
        <w:rPr>
          <w:rFonts w:eastAsiaTheme="minorEastAsia"/>
        </w:rPr>
      </w:pPr>
      <w:r>
        <w:t xml:space="preserve">Donde la presión tiene unidades de </w:t>
      </w:r>
      <m:oMath>
        <m:r>
          <w:rPr>
            <w:rFonts w:ascii="Cambria Math" w:hAnsi="Cambria Math"/>
          </w:rPr>
          <m:t>in-</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r>
        <w:rPr>
          <w:rFonts w:eastAsiaTheme="minorEastAsia"/>
        </w:rPr>
        <w:t xml:space="preserve"> y la densidad del fluido en</w:t>
      </w:r>
      <w:r>
        <w:t xml:space="preserve"> </w:t>
      </w:r>
      <m:oMath>
        <m:r>
          <w:rPr>
            <w:rFonts w:ascii="Cambria Math" w:hAnsi="Cambria Math"/>
          </w:rPr>
          <m:t>lb/f</m:t>
        </m:r>
        <m:sSup>
          <m:sSupPr>
            <m:ctrlPr>
              <w:rPr>
                <w:rFonts w:ascii="Cambria Math" w:hAnsi="Cambria Math"/>
                <w:i/>
              </w:rPr>
            </m:ctrlPr>
          </m:sSupPr>
          <m:e>
            <m:r>
              <w:rPr>
                <w:rFonts w:ascii="Cambria Math" w:hAnsi="Cambria Math"/>
              </w:rPr>
              <m:t>t</m:t>
            </m:r>
          </m:e>
          <m:sup>
            <m:r>
              <w:rPr>
                <w:rFonts w:ascii="Cambria Math" w:hAnsi="Cambria Math"/>
              </w:rPr>
              <m:t>3</m:t>
            </m:r>
          </m:sup>
        </m:sSup>
      </m:oMath>
      <w:r>
        <w:rPr>
          <w:rFonts w:eastAsiaTheme="minorEastAsia"/>
        </w:rPr>
        <w:t>.</w:t>
      </w:r>
    </w:p>
    <w:p w14:paraId="5739AD66" w14:textId="4BE504E7" w:rsidR="00FA682A" w:rsidRDefault="00FA682A" w:rsidP="00FA682A">
      <w:pPr>
        <w:pStyle w:val="Ttulo3"/>
        <w:rPr>
          <w:rFonts w:eastAsiaTheme="minorEastAsia"/>
        </w:rPr>
      </w:pPr>
      <w:bookmarkStart w:id="29" w:name="_Toc518664939"/>
      <w:r>
        <w:rPr>
          <w:rFonts w:eastAsiaTheme="minorEastAsia"/>
        </w:rPr>
        <w:t>Rotor</w:t>
      </w:r>
      <w:bookmarkEnd w:id="29"/>
    </w:p>
    <w:p w14:paraId="2BF9E829" w14:textId="2D4C495C" w:rsidR="00FA682A" w:rsidRDefault="00FA682A" w:rsidP="00FA682A"/>
    <w:p w14:paraId="708052FB" w14:textId="60D3024C" w:rsidR="00FA682A" w:rsidRDefault="00FA682A" w:rsidP="00FA682A">
      <w:r>
        <w:t xml:space="preserve">El rotor es el perteneciente al cuadricóptero </w:t>
      </w:r>
      <w:proofErr w:type="spellStart"/>
      <w:r>
        <w:t>Araknos</w:t>
      </w:r>
      <w:proofErr w:type="spellEnd"/>
      <w:r>
        <w:t xml:space="preserve"> V2, desarrollado por la empresa </w:t>
      </w:r>
      <w:proofErr w:type="spellStart"/>
      <w:r>
        <w:t>Advector</w:t>
      </w:r>
      <w:proofErr w:type="spellEnd"/>
      <w:r>
        <w:t xml:space="preserve">®. Este cuadricóptero es un cuadricóptero que se encuentra entre ser recreativo y ser un VTOL de alta gama. Sus características principales son </w:t>
      </w:r>
      <w:r>
        <w:fldChar w:fldCharType="begin"/>
      </w:r>
      <w:r>
        <w:instrText xml:space="preserve"> ADDIN ZOTERO_ITEM CSL_CITATION {"citationID":"KQAatxTK","properties":{"formattedCitation":"(\\uc0\\u171{}Productos y Servicios - Captura de datos con drones de Advector, Unmanned Systems.\\uc0\\u187{} 2018)","plainCitation":"(«Productos y Servicios - Captura de datos con drones de Advector, Unmanned Systems.» 2018)","noteIndex":0},"citationItems":[{"id":28,"uris":["http://zotero.org/users/local/gYfJz208/items/4VEMVVIL"],"uri":["http://zotero.org/users/local/gYfJz208/items/4VEMVVIL"],"itemData":{"id":28,"type":"webpage","title":"Productos y Servicios - Captura de datos con drones de Advector, Unmanned Systems.","URL":"http://www.advector.co/productos.html#Products","issued":{"date-parts":[["2018",6]]},"accessed":{"date-parts":[["2018",6,12]]}}}],"schema":"https://github.com/citation-style-language/schema/raw/master/csl-citation.json"} </w:instrText>
      </w:r>
      <w:r>
        <w:fldChar w:fldCharType="separate"/>
      </w:r>
      <w:r w:rsidRPr="00FA682A">
        <w:rPr>
          <w:rFonts w:cs="Times New Roman"/>
          <w:szCs w:val="24"/>
        </w:rPr>
        <w:t>(«Productos y Servicios - Captura de datos con drones de Advector, Unmanned Systems.» 2018)</w:t>
      </w:r>
      <w:r>
        <w:fldChar w:fldCharType="end"/>
      </w:r>
      <w:r>
        <w:t>:</w:t>
      </w:r>
    </w:p>
    <w:p w14:paraId="05FC5735" w14:textId="77777777" w:rsidR="00FA682A" w:rsidRDefault="00FA682A" w:rsidP="00FA682A">
      <w:pPr>
        <w:pStyle w:val="Prrafodelista"/>
        <w:numPr>
          <w:ilvl w:val="0"/>
          <w:numId w:val="13"/>
        </w:numPr>
      </w:pPr>
      <w:r>
        <w:t>Distancia entre motores: 620mm</w:t>
      </w:r>
    </w:p>
    <w:p w14:paraId="3CAA2EA6" w14:textId="77777777" w:rsidR="00FA682A" w:rsidRDefault="00FA682A" w:rsidP="00FA682A">
      <w:pPr>
        <w:pStyle w:val="Prrafodelista"/>
        <w:numPr>
          <w:ilvl w:val="0"/>
          <w:numId w:val="13"/>
        </w:numPr>
      </w:pPr>
      <w:r>
        <w:t xml:space="preserve">Peso sin carga: 1.7 </w:t>
      </w:r>
      <w:proofErr w:type="spellStart"/>
      <w:r>
        <w:t>kgf</w:t>
      </w:r>
      <w:proofErr w:type="spellEnd"/>
    </w:p>
    <w:p w14:paraId="67CC5817" w14:textId="77777777" w:rsidR="00FA682A" w:rsidRDefault="00FA682A" w:rsidP="00FA682A">
      <w:pPr>
        <w:pStyle w:val="Prrafodelista"/>
        <w:numPr>
          <w:ilvl w:val="0"/>
          <w:numId w:val="13"/>
        </w:numPr>
      </w:pPr>
      <w:r>
        <w:t>Registro de eventos a bordo con información de tiempo y posición</w:t>
      </w:r>
    </w:p>
    <w:p w14:paraId="255C56A1" w14:textId="784271BA" w:rsidR="00FA682A" w:rsidRDefault="00FA682A" w:rsidP="00FA682A">
      <w:pPr>
        <w:pStyle w:val="Prrafodelista"/>
        <w:numPr>
          <w:ilvl w:val="0"/>
          <w:numId w:val="13"/>
        </w:numPr>
      </w:pPr>
      <w:r>
        <w:t>Navegación automática por GPS, control de altura y orientación.</w:t>
      </w:r>
    </w:p>
    <w:p w14:paraId="2811D7A5" w14:textId="2B2E5CFC" w:rsidR="00FA682A" w:rsidRDefault="00FA682A" w:rsidP="00FA682A">
      <w:pPr>
        <w:pStyle w:val="Prrafodelista"/>
        <w:numPr>
          <w:ilvl w:val="0"/>
          <w:numId w:val="13"/>
        </w:numPr>
      </w:pPr>
      <w:r>
        <w:t>Operación automática de carga útil.</w:t>
      </w:r>
    </w:p>
    <w:p w14:paraId="7D3B75A9" w14:textId="77777777" w:rsidR="00FA682A" w:rsidRDefault="00FA682A" w:rsidP="00FA682A">
      <w:pPr>
        <w:keepNext/>
        <w:jc w:val="center"/>
      </w:pPr>
      <w:r>
        <w:rPr>
          <w:noProof/>
        </w:rPr>
        <w:lastRenderedPageBreak/>
        <w:drawing>
          <wp:inline distT="0" distB="0" distL="0" distR="0" wp14:anchorId="41BC153E" wp14:editId="5B87F4E1">
            <wp:extent cx="3940065" cy="2880000"/>
            <wp:effectExtent l="0" t="0" r="381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40065" cy="2880000"/>
                    </a:xfrm>
                    <a:prstGeom prst="rect">
                      <a:avLst/>
                    </a:prstGeom>
                  </pic:spPr>
                </pic:pic>
              </a:graphicData>
            </a:graphic>
          </wp:inline>
        </w:drawing>
      </w:r>
    </w:p>
    <w:p w14:paraId="62A70771" w14:textId="40C8EFE0" w:rsidR="00FA682A" w:rsidRPr="00FA682A" w:rsidRDefault="00FA682A" w:rsidP="003B53AF">
      <w:pPr>
        <w:pStyle w:val="Descripcin"/>
        <w:jc w:val="center"/>
      </w:pPr>
      <w:r>
        <w:t xml:space="preserve">Figura </w:t>
      </w:r>
      <w:r>
        <w:fldChar w:fldCharType="begin"/>
      </w:r>
      <w:r>
        <w:instrText xml:space="preserve"> SEQ Figura \* ARABIC </w:instrText>
      </w:r>
      <w:r>
        <w:fldChar w:fldCharType="separate"/>
      </w:r>
      <w:r w:rsidR="00B20315">
        <w:rPr>
          <w:noProof/>
        </w:rPr>
        <w:t>28</w:t>
      </w:r>
      <w:r>
        <w:fldChar w:fldCharType="end"/>
      </w:r>
      <w:r>
        <w:t xml:space="preserve">: </w:t>
      </w:r>
      <w:proofErr w:type="spellStart"/>
      <w:r>
        <w:t>Araknos</w:t>
      </w:r>
      <w:proofErr w:type="spellEnd"/>
      <w:r>
        <w:t xml:space="preserve"> v2</w:t>
      </w:r>
      <w:r>
        <w:fldChar w:fldCharType="begin"/>
      </w:r>
      <w:r>
        <w:instrText xml:space="preserve"> ADDIN ZOTERO_ITEM CSL_CITATION {"citationID":"oXCt7WHN","properties":{"formattedCitation":"(\\uc0\\u171{}Productos y Servicios - Captura de datos con drones de Advector, Unmanned Systems.\\uc0\\u187{} 2018)","plainCitation":"(«Productos y Servicios - Captura de datos con drones de Advector, Unmanned Systems.» 2018)","noteIndex":0},"citationItems":[{"id":28,"uris":["http://zotero.org/users/local/gYfJz208/items/4VEMVVIL"],"uri":["http://zotero.org/users/local/gYfJz208/items/4VEMVVIL"],"itemData":{"id":28,"type":"webpage","title":"Productos y Servicios - Captura de datos con drones de Advector, Unmanned Systems.","URL":"http://www.advector.co/productos.html#Products","issued":{"date-parts":[["2018",6]]},"accessed":{"date-parts":[["2018",6,12]]}}}],"schema":"https://github.com/citation-style-language/schema/raw/master/csl-citation.json"} </w:instrText>
      </w:r>
      <w:r>
        <w:fldChar w:fldCharType="separate"/>
      </w:r>
      <w:r w:rsidRPr="00FA682A">
        <w:rPr>
          <w:rFonts w:cs="Times New Roman"/>
          <w:szCs w:val="24"/>
        </w:rPr>
        <w:t>(«Productos y Servicios - Captura de datos con drones de Advector, Unmanned Systems.» 2018)</w:t>
      </w:r>
      <w:r>
        <w:fldChar w:fldCharType="end"/>
      </w:r>
    </w:p>
    <w:p w14:paraId="09E887CB" w14:textId="67079E9A" w:rsidR="00EF6F3B" w:rsidRDefault="00F63007" w:rsidP="00253829">
      <w:pPr>
        <w:pStyle w:val="Ttulo3"/>
        <w:rPr>
          <w:rFonts w:eastAsiaTheme="minorEastAsia"/>
        </w:rPr>
      </w:pPr>
      <w:bookmarkStart w:id="30" w:name="_Toc518664940"/>
      <w:r>
        <w:rPr>
          <w:rFonts w:eastAsiaTheme="minorEastAsia"/>
        </w:rPr>
        <w:t>Tratamiento</w:t>
      </w:r>
      <w:r w:rsidR="00EF6F3B">
        <w:rPr>
          <w:rFonts w:eastAsiaTheme="minorEastAsia"/>
        </w:rPr>
        <w:t xml:space="preserve"> de datos:</w:t>
      </w:r>
      <w:bookmarkEnd w:id="30"/>
    </w:p>
    <w:p w14:paraId="2A5C610C" w14:textId="07686FE0" w:rsidR="00253829" w:rsidRPr="00253829" w:rsidRDefault="001E10E9" w:rsidP="00253829">
      <w:pPr>
        <w:pStyle w:val="Prrafodelista"/>
        <w:numPr>
          <w:ilvl w:val="0"/>
          <w:numId w:val="11"/>
        </w:numPr>
      </w:pPr>
      <w:r>
        <w:rPr>
          <w:b/>
        </w:rPr>
        <w:t>Proceso general:</w:t>
      </w:r>
    </w:p>
    <w:p w14:paraId="0E76A8C9" w14:textId="729D4A75" w:rsidR="00EF6F3B" w:rsidRDefault="00371E39" w:rsidP="0080079B">
      <w:pPr>
        <w:ind w:left="425"/>
      </w:pPr>
      <w:r>
        <w:t>Dado que se obtenían una gran cantidad de series de datos de diferentes fuentes, se realizó un post-procesador de datos aplicable a este problema utilizando el software Python®, esto para agilizar este engorroso proceso de procesar los datos.</w:t>
      </w:r>
    </w:p>
    <w:p w14:paraId="72B9F284" w14:textId="0A70951E" w:rsidR="0080079B" w:rsidRDefault="00EF7657" w:rsidP="0080079B">
      <w:pPr>
        <w:ind w:left="425"/>
      </w:pPr>
      <w:r>
        <w:t xml:space="preserve">En la </w:t>
      </w:r>
      <w:r w:rsidR="00524A00">
        <w:fldChar w:fldCharType="begin"/>
      </w:r>
      <w:r w:rsidR="00524A00">
        <w:instrText xml:space="preserve"> REF _Ref518570021 \h </w:instrText>
      </w:r>
      <w:r w:rsidR="00524A00">
        <w:fldChar w:fldCharType="separate"/>
      </w:r>
      <w:r w:rsidR="00524A00">
        <w:t xml:space="preserve">Figura </w:t>
      </w:r>
      <w:r w:rsidR="00524A00">
        <w:rPr>
          <w:noProof/>
        </w:rPr>
        <w:t>23</w:t>
      </w:r>
      <w:r w:rsidR="00524A00">
        <w:fldChar w:fldCharType="end"/>
      </w:r>
      <w:r w:rsidR="00F309C7">
        <w:t xml:space="preserve"> se puede observar </w:t>
      </w:r>
      <w:r w:rsidR="007D5ED3">
        <w:t>el paso a paso que se siguió a la hora de realizar el tratamiento de los datos</w:t>
      </w:r>
      <w:r w:rsidR="00BB6F10">
        <w:t xml:space="preserve">, este consistía en </w:t>
      </w:r>
      <w:r w:rsidR="00B541B2">
        <w:t xml:space="preserve">inicialmente </w:t>
      </w:r>
      <w:r w:rsidR="00BB6F10">
        <w:t>adquirir</w:t>
      </w:r>
      <w:r w:rsidR="00FB682F">
        <w:t>, utilizando los puertos seriales del computador</w:t>
      </w:r>
      <w:r w:rsidR="00B541B2">
        <w:t>,</w:t>
      </w:r>
      <w:r w:rsidR="00BB6F10">
        <w:t xml:space="preserve"> los datos </w:t>
      </w:r>
      <w:r w:rsidR="00B541B2">
        <w:t>medidos</w:t>
      </w:r>
      <w:r w:rsidR="00BB6F10">
        <w:t xml:space="preserve"> por las celdas de carga </w:t>
      </w:r>
      <w:r w:rsidR="00FB682F">
        <w:t>y el sensor de velocidad</w:t>
      </w:r>
      <w:r w:rsidR="0057416C">
        <w:t>, posteriormente, estos se almacenaban en forma de cuadros de datos (</w:t>
      </w:r>
      <w:proofErr w:type="spellStart"/>
      <w:r w:rsidR="0057416C">
        <w:t>Dataframes</w:t>
      </w:r>
      <w:proofErr w:type="spellEnd"/>
      <w:r w:rsidR="0057416C">
        <w:t>)</w:t>
      </w:r>
      <w:r w:rsidR="006346B0">
        <w:t>; posteriormente, se</w:t>
      </w:r>
      <w:r w:rsidR="00A31C72">
        <w:t xml:space="preserve"> realiza un promedio aritmético </w:t>
      </w:r>
      <w:r w:rsidR="004E74DB">
        <w:t xml:space="preserve">de cada variable </w:t>
      </w:r>
      <w:r w:rsidR="00287671">
        <w:t>entre las series de datos obtenidas</w:t>
      </w:r>
      <w:r w:rsidR="007A6BE9">
        <w:t xml:space="preserve"> y asimismo se calcula la desviación estándar de cada variable entre las series de datos</w:t>
      </w:r>
      <w:r w:rsidR="009161DA">
        <w:t xml:space="preserve">. </w:t>
      </w:r>
    </w:p>
    <w:p w14:paraId="3905CD5F" w14:textId="0159F288" w:rsidR="00EF7657" w:rsidRDefault="00F309C7" w:rsidP="004A349E">
      <w:r>
        <w:rPr>
          <w:noProof/>
        </w:rPr>
        <w:drawing>
          <wp:inline distT="0" distB="0" distL="0" distR="0" wp14:anchorId="36FB8570" wp14:editId="3F20C1A8">
            <wp:extent cx="5998564" cy="1819452"/>
            <wp:effectExtent l="19050" t="19050" r="21590" b="2857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094428" cy="1848529"/>
                    </a:xfrm>
                    <a:prstGeom prst="rect">
                      <a:avLst/>
                    </a:prstGeom>
                    <a:noFill/>
                    <a:ln>
                      <a:solidFill>
                        <a:schemeClr val="tx1"/>
                      </a:solidFill>
                    </a:ln>
                  </pic:spPr>
                </pic:pic>
              </a:graphicData>
            </a:graphic>
          </wp:inline>
        </w:drawing>
      </w:r>
    </w:p>
    <w:p w14:paraId="2A445C0E" w14:textId="76693AA2" w:rsidR="00BF6DDA" w:rsidRDefault="00EF7657" w:rsidP="00EF7657">
      <w:pPr>
        <w:pStyle w:val="Descripcin"/>
        <w:jc w:val="center"/>
      </w:pPr>
      <w:bookmarkStart w:id="31" w:name="_Ref518570021"/>
      <w:r>
        <w:t xml:space="preserve">Figura </w:t>
      </w:r>
      <w:r>
        <w:fldChar w:fldCharType="begin"/>
      </w:r>
      <w:r>
        <w:instrText xml:space="preserve"> SEQ Figura \* ARABIC </w:instrText>
      </w:r>
      <w:r>
        <w:fldChar w:fldCharType="separate"/>
      </w:r>
      <w:r w:rsidR="00B20315">
        <w:rPr>
          <w:noProof/>
        </w:rPr>
        <w:t>29</w:t>
      </w:r>
      <w:r>
        <w:fldChar w:fldCharType="end"/>
      </w:r>
      <w:bookmarkEnd w:id="31"/>
      <w:r>
        <w:t>: Flujo de tratamiento de datos</w:t>
      </w:r>
    </w:p>
    <w:p w14:paraId="2762B433" w14:textId="6299AB1D" w:rsidR="001E10E9" w:rsidRPr="0080079B" w:rsidRDefault="003B53AF" w:rsidP="001E10E9">
      <w:pPr>
        <w:pStyle w:val="Prrafodelista"/>
        <w:numPr>
          <w:ilvl w:val="0"/>
          <w:numId w:val="11"/>
        </w:numPr>
      </w:pPr>
      <w:r>
        <w:rPr>
          <w:b/>
        </w:rPr>
        <w:t>Datos atípicos:</w:t>
      </w:r>
    </w:p>
    <w:p w14:paraId="209A6317" w14:textId="4B045E81" w:rsidR="0080079B" w:rsidRDefault="0080079B" w:rsidP="0080079B">
      <w:pPr>
        <w:ind w:left="425"/>
      </w:pPr>
      <w:r>
        <w:t xml:space="preserve">Ahora, dado que se trata de un análisis experimental, existen datos atípicos en la medición que no siguen o no corresponden con el modelo evaluado, entonces, se requiere utilizar el </w:t>
      </w:r>
      <w:r>
        <w:lastRenderedPageBreak/>
        <w:t xml:space="preserve">llamado “criterio de </w:t>
      </w:r>
      <w:proofErr w:type="spellStart"/>
      <w:r>
        <w:t>Chauvenet</w:t>
      </w:r>
      <w:proofErr w:type="spellEnd"/>
      <w:r>
        <w:t>”</w:t>
      </w:r>
      <w:r w:rsidR="00CB44CF">
        <w:fldChar w:fldCharType="begin"/>
      </w:r>
      <w:r w:rsidR="00CB44CF">
        <w:instrText xml:space="preserve"> ADDIN ZOTERO_ITEM CSL_CITATION {"citationID":"xNfzU9lJ","properties":{"formattedCitation":"(Taylor 1997)","plainCitation":"(Taylor 1997)","noteIndex":0},"citationItems":[{"id":50,"uris":["http://zotero.org/users/local/gYfJz208/items/68EQK5YH"],"uri":["http://zotero.org/users/local/gYfJz208/items/68EQK5YH"],"itemData":{"id":50,"type":"book","title":"Introduction to error analysis, the study of uncertainties in physical measurements","source":"Google Scholar","author":[{"family":"Taylor","given":"John"}],"issued":{"date-parts":[["1997"]]}}}],"schema":"https://github.com/citation-style-language/schema/raw/master/csl-citation.json"} </w:instrText>
      </w:r>
      <w:r w:rsidR="00CB44CF">
        <w:fldChar w:fldCharType="separate"/>
      </w:r>
      <w:r w:rsidR="00CB44CF" w:rsidRPr="00CB44CF">
        <w:rPr>
          <w:rFonts w:cs="Times New Roman"/>
        </w:rPr>
        <w:t>(Taylor 1997)</w:t>
      </w:r>
      <w:r w:rsidR="00CB44CF">
        <w:fldChar w:fldCharType="end"/>
      </w:r>
      <w:r>
        <w:t xml:space="preserve"> pa</w:t>
      </w:r>
      <w:r w:rsidR="009B7614">
        <w:t xml:space="preserve">ra evaluar los datos que corresponden con </w:t>
      </w:r>
      <w:r w:rsidR="00FD5F4C">
        <w:t xml:space="preserve">pueden ser </w:t>
      </w:r>
      <w:r w:rsidR="00B118B3">
        <w:t>rechazados a la hora de realizar el análisis de las series de datos.</w:t>
      </w:r>
    </w:p>
    <w:p w14:paraId="01AA4BDD" w14:textId="09602BE8" w:rsidR="00B118B3" w:rsidRDefault="00B118B3" w:rsidP="0080079B">
      <w:pPr>
        <w:ind w:left="425"/>
        <w:rPr>
          <w:rFonts w:eastAsiaTheme="minorEastAsia"/>
        </w:rPr>
      </w:pPr>
      <w:r>
        <w:t xml:space="preserve">Este criterio consiste </w:t>
      </w:r>
      <w:r w:rsidR="0045702A">
        <w:t xml:space="preserve">en evaluar </w:t>
      </w:r>
      <w:r w:rsidR="002E1BE6">
        <w:t xml:space="preserve">el número de </w:t>
      </w:r>
      <w:r w:rsidR="00636888">
        <w:t xml:space="preserve">desviaciones </w:t>
      </w:r>
      <w:r w:rsidR="00E3567C">
        <w:t>estándar</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us</m:t>
            </m:r>
          </m:sub>
        </m:sSub>
        <m:r>
          <w:rPr>
            <w:rFonts w:ascii="Cambria Math" w:hAnsi="Cambria Math"/>
          </w:rPr>
          <m:t>)</m:t>
        </m:r>
      </m:oMath>
      <w:r w:rsidR="00E3567C">
        <w:t xml:space="preserve"> en el que difiere la medición </w:t>
      </w:r>
      <w:r w:rsidR="002352E4">
        <w:t xml:space="preserve">sospechosa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us</m:t>
            </m:r>
          </m:sub>
        </m:sSub>
        <m:r>
          <w:rPr>
            <w:rFonts w:ascii="Cambria Math" w:hAnsi="Cambria Math"/>
          </w:rPr>
          <m:t>)</m:t>
        </m:r>
      </m:oMath>
      <w:r w:rsidR="002352E4">
        <w:rPr>
          <w:rFonts w:eastAsiaTheme="minorEastAsia"/>
        </w:rPr>
        <w:t xml:space="preserve"> con respecto a la media </w:t>
      </w:r>
      <m:oMath>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x</m:t>
            </m:r>
          </m:e>
        </m:acc>
      </m:oMath>
      <w:r w:rsidR="002352E4">
        <w:rPr>
          <w:rFonts w:eastAsiaTheme="minorEastAsia"/>
        </w:rPr>
        <w:t>)</w:t>
      </w:r>
      <w:r w:rsidR="008A7F06">
        <w:rPr>
          <w:rFonts w:eastAsiaTheme="minorEastAsia"/>
        </w:rPr>
        <w:t>:</w:t>
      </w:r>
    </w:p>
    <w:p w14:paraId="49812837" w14:textId="036AC358" w:rsidR="008A7F06" w:rsidRPr="00916644" w:rsidRDefault="008A7F06" w:rsidP="0080079B">
      <w:pPr>
        <w:ind w:left="425"/>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sus</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us</m:t>
                  </m:r>
                </m:sub>
              </m:sSub>
              <m:r>
                <w:rPr>
                  <w:rFonts w:ascii="Cambria Math" w:hAnsi="Cambria Math"/>
                </w:rPr>
                <m:t>-</m:t>
              </m:r>
              <m:acc>
                <m:accPr>
                  <m:chr m:val="̅"/>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x</m:t>
                  </m:r>
                </m:sub>
              </m:sSub>
            </m:den>
          </m:f>
        </m:oMath>
      </m:oMathPara>
    </w:p>
    <w:p w14:paraId="31D4AE4F" w14:textId="2B3A1531" w:rsidR="00916644" w:rsidRDefault="00916644" w:rsidP="0080079B">
      <w:pPr>
        <w:ind w:left="425"/>
        <w:rPr>
          <w:rFonts w:eastAsiaTheme="minorEastAsia"/>
        </w:rPr>
      </w:pPr>
      <w:r>
        <w:t>Luego</w:t>
      </w:r>
      <w:r w:rsidR="002855D1">
        <w:t xml:space="preserve">, se debe encontrar </w:t>
      </w:r>
      <w:r w:rsidR="00590B39">
        <w:t xml:space="preserve">el </w:t>
      </w:r>
      <w:r w:rsidR="00B81D8E">
        <w:t>número</w:t>
      </w:r>
      <w:r w:rsidR="00590B39">
        <w:t xml:space="preserve"> de mediciones</w:t>
      </w:r>
      <m:oMath>
        <m:r>
          <w:rPr>
            <w:rFonts w:ascii="Cambria Math" w:hAnsi="Cambria Math"/>
          </w:rPr>
          <m:t>(n)</m:t>
        </m:r>
      </m:oMath>
      <w:r w:rsidR="00841152">
        <w:rPr>
          <w:rFonts w:eastAsiaTheme="minorEastAsia"/>
        </w:rPr>
        <w:t xml:space="preserve"> del total de mediciones</w:t>
      </w:r>
      <m:oMath>
        <m:r>
          <w:rPr>
            <w:rFonts w:ascii="Cambria Math" w:eastAsiaTheme="minorEastAsia" w:hAnsi="Cambria Math"/>
          </w:rPr>
          <m:t>(N)</m:t>
        </m:r>
      </m:oMath>
      <w:r w:rsidR="00590B39">
        <w:t xml:space="preserve"> </w:t>
      </w:r>
      <w:r w:rsidR="005655FC">
        <w:t xml:space="preserve">que se esperan se desvíen </w:t>
      </w:r>
      <w:r w:rsidR="00B81D8E">
        <w:t xml:space="preserve">en un número mayor a </w:t>
      </w:r>
      <m:oMath>
        <m:sSub>
          <m:sSubPr>
            <m:ctrlPr>
              <w:rPr>
                <w:rFonts w:ascii="Cambria Math" w:hAnsi="Cambria Math"/>
                <w:i/>
              </w:rPr>
            </m:ctrlPr>
          </m:sSubPr>
          <m:e>
            <m:r>
              <w:rPr>
                <w:rFonts w:ascii="Cambria Math" w:hAnsi="Cambria Math"/>
              </w:rPr>
              <m:t>t</m:t>
            </m:r>
          </m:e>
          <m:sub>
            <m:r>
              <w:rPr>
                <w:rFonts w:ascii="Cambria Math" w:hAnsi="Cambria Math"/>
              </w:rPr>
              <m:t>sus</m:t>
            </m:r>
          </m:sub>
        </m:sSub>
      </m:oMath>
      <w:r w:rsidR="00B81D8E">
        <w:rPr>
          <w:rFonts w:eastAsiaTheme="minorEastAsia"/>
        </w:rPr>
        <w:t>:</w:t>
      </w:r>
    </w:p>
    <w:p w14:paraId="6D191896" w14:textId="002D4D6B" w:rsidR="00B81D8E" w:rsidRPr="007570FA" w:rsidRDefault="00B81D8E" w:rsidP="0080079B">
      <w:pPr>
        <w:ind w:left="425"/>
        <w:rPr>
          <w:rFonts w:eastAsiaTheme="minorEastAsia"/>
        </w:rPr>
      </w:pPr>
      <m:oMathPara>
        <m:oMath>
          <m:r>
            <w:rPr>
              <w:rFonts w:ascii="Cambria Math" w:hAnsi="Cambria Math"/>
            </w:rPr>
            <m:t>n=</m:t>
          </m:r>
          <m:r>
            <w:rPr>
              <w:rFonts w:ascii="Cambria Math" w:eastAsiaTheme="minorEastAsia" w:hAnsi="Cambria Math"/>
            </w:rPr>
            <m:t>N×</m:t>
          </m:r>
          <m:r>
            <w:rPr>
              <w:rFonts w:ascii="Cambria Math" w:eastAsiaTheme="minorEastAsia" w:hAnsi="Cambria Math"/>
            </w:rPr>
            <m:t>Prob</m:t>
          </m:r>
          <m:d>
            <m:dPr>
              <m:ctrlPr>
                <w:rPr>
                  <w:rFonts w:ascii="Cambria Math" w:eastAsiaTheme="minorEastAsia" w:hAnsi="Cambria Math"/>
                  <w:i/>
                </w:rPr>
              </m:ctrlPr>
            </m:dPr>
            <m:e>
              <m:r>
                <w:rPr>
                  <w:rFonts w:ascii="Cambria Math" w:eastAsiaTheme="minorEastAsia" w:hAnsi="Cambria Math"/>
                </w:rPr>
                <m:t xml:space="preserve">fuera d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us</m:t>
                      </m:r>
                    </m:sub>
                  </m:sSub>
                  <m:r>
                    <w:rPr>
                      <w:rFonts w:ascii="Cambria Math" w:eastAsiaTheme="minorEastAsia" w:hAnsi="Cambria Math"/>
                    </w:rPr>
                    <m:t>σ</m:t>
                  </m:r>
                </m:e>
              </m:d>
            </m:e>
          </m:d>
        </m:oMath>
      </m:oMathPara>
    </w:p>
    <w:p w14:paraId="64FFB74B" w14:textId="171662F0" w:rsidR="007570FA" w:rsidRDefault="007570FA" w:rsidP="0080079B">
      <w:pPr>
        <w:ind w:left="425"/>
        <w:rPr>
          <w:rFonts w:eastAsiaTheme="minorEastAsia"/>
        </w:rPr>
      </w:pPr>
      <w:r>
        <w:t xml:space="preserve">Finalmente, si </w:t>
      </w:r>
      <m:oMath>
        <m:r>
          <w:rPr>
            <w:rFonts w:ascii="Cambria Math" w:hAnsi="Cambria Math"/>
          </w:rPr>
          <m:t>n&lt;</m:t>
        </m:r>
        <m:f>
          <m:fPr>
            <m:ctrlPr>
              <w:rPr>
                <w:rFonts w:ascii="Cambria Math" w:hAnsi="Cambria Math"/>
                <w:i/>
              </w:rPr>
            </m:ctrlPr>
          </m:fPr>
          <m:num>
            <m:r>
              <w:rPr>
                <w:rFonts w:ascii="Cambria Math" w:hAnsi="Cambria Math"/>
              </w:rPr>
              <m:t>1</m:t>
            </m:r>
          </m:num>
          <m:den>
            <m:r>
              <w:rPr>
                <w:rFonts w:ascii="Cambria Math" w:hAnsi="Cambria Math"/>
              </w:rPr>
              <m:t>2</m:t>
            </m:r>
          </m:den>
        </m:f>
      </m:oMath>
      <w:r>
        <w:rPr>
          <w:rFonts w:eastAsiaTheme="minorEastAsia"/>
        </w:rPr>
        <w:t xml:space="preserve">, entonces es posible rechazar el val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sus</m:t>
            </m:r>
          </m:sub>
        </m:sSub>
      </m:oMath>
      <w:r w:rsidR="00F437E3">
        <w:rPr>
          <w:rFonts w:eastAsiaTheme="minorEastAsia"/>
        </w:rPr>
        <w:t>.</w:t>
      </w:r>
    </w:p>
    <w:p w14:paraId="50DE3E25" w14:textId="29BB5CAC" w:rsidR="00F437E3" w:rsidRPr="00F437E3" w:rsidRDefault="00F437E3" w:rsidP="00F437E3">
      <w:pPr>
        <w:pStyle w:val="Prrafodelista"/>
        <w:numPr>
          <w:ilvl w:val="0"/>
          <w:numId w:val="11"/>
        </w:numPr>
      </w:pPr>
      <w:r>
        <w:rPr>
          <w:b/>
        </w:rPr>
        <w:t>Análisis cada 500 RPM:</w:t>
      </w:r>
    </w:p>
    <w:p w14:paraId="13DEFB8B" w14:textId="09F9E481" w:rsidR="00F437E3" w:rsidRDefault="002A5D02" w:rsidP="00F437E3">
      <w:pPr>
        <w:ind w:left="425"/>
      </w:pPr>
      <w:r>
        <w:t>Para finalizar el tratamiento de datos</w:t>
      </w:r>
      <w:r w:rsidR="00D45F5A">
        <w:t>,</w:t>
      </w:r>
      <w:r>
        <w:t xml:space="preserve"> </w:t>
      </w:r>
      <w:r w:rsidR="00832F6A">
        <w:t xml:space="preserve">se tomó cada uno de los valles de 60s y en estos se realizó un promedio de los datos aledaños y su respectiva desviación </w:t>
      </w:r>
      <w:r w:rsidR="00674CFA">
        <w:t xml:space="preserve">estándar, </w:t>
      </w:r>
      <w:r w:rsidR="00193986">
        <w:t>se evaluó que el número de datos aledaños a promediar era de 200 datos.</w:t>
      </w:r>
      <w:r w:rsidR="00D45F5A">
        <w:t xml:space="preserve"> </w:t>
      </w:r>
    </w:p>
    <w:p w14:paraId="72EA1027" w14:textId="41D08859" w:rsidR="00CB05D6" w:rsidRDefault="00F64E51" w:rsidP="00CB05D6">
      <w:pPr>
        <w:keepNext/>
        <w:ind w:left="425"/>
      </w:pPr>
      <w:r>
        <w:rPr>
          <w:noProof/>
        </w:rPr>
        <w:drawing>
          <wp:inline distT="0" distB="0" distL="0" distR="0" wp14:anchorId="0C1DA871" wp14:editId="198A9206">
            <wp:extent cx="4680000" cy="2766795"/>
            <wp:effectExtent l="19050" t="19050" r="25400" b="1460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80000" cy="2766795"/>
                    </a:xfrm>
                    <a:prstGeom prst="rect">
                      <a:avLst/>
                    </a:prstGeom>
                    <a:noFill/>
                    <a:ln>
                      <a:solidFill>
                        <a:schemeClr val="tx1"/>
                      </a:solidFill>
                    </a:ln>
                  </pic:spPr>
                </pic:pic>
              </a:graphicData>
            </a:graphic>
          </wp:inline>
        </w:drawing>
      </w:r>
    </w:p>
    <w:p w14:paraId="52BFDB5D" w14:textId="482A492E" w:rsidR="00E30D5F" w:rsidRDefault="00CB05D6" w:rsidP="00CB05D6">
      <w:pPr>
        <w:pStyle w:val="Descripcin"/>
        <w:jc w:val="center"/>
      </w:pPr>
      <w:r>
        <w:t xml:space="preserve">Figura </w:t>
      </w:r>
      <w:r>
        <w:fldChar w:fldCharType="begin"/>
      </w:r>
      <w:r>
        <w:instrText xml:space="preserve"> SEQ Figura \* ARABIC </w:instrText>
      </w:r>
      <w:r>
        <w:fldChar w:fldCharType="separate"/>
      </w:r>
      <w:r w:rsidR="00B20315">
        <w:rPr>
          <w:noProof/>
        </w:rPr>
        <w:t>30</w:t>
      </w:r>
      <w:r>
        <w:fldChar w:fldCharType="end"/>
      </w:r>
      <w:r>
        <w:t>: Ejemplificación de promedio en cada rampa de 500 RPM</w:t>
      </w:r>
    </w:p>
    <w:p w14:paraId="3C4651F9" w14:textId="07212F07" w:rsidR="0080079B" w:rsidRPr="005A0E36" w:rsidRDefault="005A0E36" w:rsidP="00C312B2">
      <w:pPr>
        <w:pStyle w:val="Prrafodelista"/>
        <w:numPr>
          <w:ilvl w:val="0"/>
          <w:numId w:val="11"/>
        </w:numPr>
      </w:pPr>
      <w:r>
        <w:rPr>
          <w:b/>
        </w:rPr>
        <w:t>Cálculo de incertidumbres:</w:t>
      </w:r>
    </w:p>
    <w:p w14:paraId="1F15D7AB" w14:textId="77777777" w:rsidR="005A0E36" w:rsidRPr="003B53AF" w:rsidRDefault="005A0E36" w:rsidP="005A0E36">
      <w:pPr>
        <w:pStyle w:val="Prrafodelista"/>
        <w:ind w:left="709"/>
      </w:pPr>
    </w:p>
    <w:p w14:paraId="0B1FE3FB" w14:textId="373225A9" w:rsidR="00EF6F3B" w:rsidRDefault="00EF6F3B" w:rsidP="0097198B">
      <w:pPr>
        <w:pStyle w:val="Ttulo2"/>
        <w:rPr>
          <w:rFonts w:eastAsiaTheme="minorEastAsia"/>
        </w:rPr>
      </w:pPr>
      <w:bookmarkStart w:id="32" w:name="_Toc518664941"/>
      <w:r>
        <w:rPr>
          <w:rFonts w:eastAsiaTheme="minorEastAsia"/>
        </w:rPr>
        <w:t>Resultados</w:t>
      </w:r>
      <w:r w:rsidR="0097198B">
        <w:rPr>
          <w:rFonts w:eastAsiaTheme="minorEastAsia"/>
        </w:rPr>
        <w:t xml:space="preserve"> y discusión</w:t>
      </w:r>
      <w:r>
        <w:rPr>
          <w:rFonts w:eastAsiaTheme="minorEastAsia"/>
        </w:rPr>
        <w:t>:</w:t>
      </w:r>
      <w:bookmarkEnd w:id="32"/>
    </w:p>
    <w:p w14:paraId="51F87B5F" w14:textId="18128114" w:rsidR="00EF6F3B" w:rsidRDefault="00EF6F3B" w:rsidP="00EF6F3B"/>
    <w:p w14:paraId="18EEAC71" w14:textId="6E458FDD" w:rsidR="00371E39" w:rsidRDefault="00371E39" w:rsidP="00EF6F3B">
      <w:r>
        <w:t xml:space="preserve">A continuación, se presentan los resultados obtenidos al aplicar el protocolo de pruebas propuesto al rotor </w:t>
      </w:r>
      <w:r w:rsidR="00FA682A">
        <w:t xml:space="preserve">del </w:t>
      </w:r>
      <w:proofErr w:type="spellStart"/>
      <w:r w:rsidR="00FA682A">
        <w:t>Araknos</w:t>
      </w:r>
      <w:proofErr w:type="spellEnd"/>
      <w:r w:rsidR="00FA682A">
        <w:t xml:space="preserve"> V2</w:t>
      </w:r>
      <w:r>
        <w:t>.</w:t>
      </w:r>
    </w:p>
    <w:p w14:paraId="656D814E" w14:textId="19DB9219" w:rsidR="00FA682A" w:rsidRPr="0097198B" w:rsidRDefault="006F61C8" w:rsidP="00FA682A">
      <w:pPr>
        <w:pStyle w:val="Prrafodelista"/>
        <w:numPr>
          <w:ilvl w:val="0"/>
          <w:numId w:val="14"/>
        </w:numPr>
      </w:pPr>
      <w:r>
        <w:rPr>
          <w:b/>
        </w:rPr>
        <w:t>Mediciones directas:</w:t>
      </w:r>
    </w:p>
    <w:p w14:paraId="215A937D" w14:textId="23BAF2DF" w:rsidR="00232BED" w:rsidRPr="00C312B2" w:rsidRDefault="00ED1CAB" w:rsidP="00207720">
      <w:pPr>
        <w:pStyle w:val="Prrafodelista"/>
        <w:numPr>
          <w:ilvl w:val="0"/>
          <w:numId w:val="17"/>
        </w:numPr>
        <w:rPr>
          <w:lang w:val="es-ES"/>
        </w:rPr>
      </w:pPr>
      <w:r>
        <w:t xml:space="preserve">Cómo se </w:t>
      </w:r>
      <w:r w:rsidR="0062399A">
        <w:t xml:space="preserve">observa en las figuras </w:t>
      </w:r>
      <w:r w:rsidR="0062399A">
        <w:fldChar w:fldCharType="begin"/>
      </w:r>
      <w:r w:rsidR="0062399A">
        <w:instrText xml:space="preserve"> REF _Ref518664682 \h </w:instrText>
      </w:r>
      <w:r w:rsidR="0062399A">
        <w:fldChar w:fldCharType="separate"/>
      </w:r>
      <w:r w:rsidR="0062399A">
        <w:rPr>
          <w:noProof/>
        </w:rPr>
        <w:t>26</w:t>
      </w:r>
      <w:r w:rsidR="0062399A">
        <w:fldChar w:fldCharType="end"/>
      </w:r>
      <w:r w:rsidR="0062399A">
        <w:t xml:space="preserve"> y </w:t>
      </w:r>
      <w:r w:rsidR="0062399A">
        <w:fldChar w:fldCharType="begin"/>
      </w:r>
      <w:r w:rsidR="0062399A">
        <w:instrText xml:space="preserve"> REF _Ref518664692 \h </w:instrText>
      </w:r>
      <w:r w:rsidR="0062399A">
        <w:fldChar w:fldCharType="separate"/>
      </w:r>
      <w:r w:rsidR="0062399A">
        <w:rPr>
          <w:noProof/>
        </w:rPr>
        <w:t>27</w:t>
      </w:r>
      <w:r w:rsidR="0062399A">
        <w:fldChar w:fldCharType="end"/>
      </w:r>
      <w:r w:rsidR="007B0F69">
        <w:t xml:space="preserve">, la cantidad de datos es bastante grande, lo que impide que </w:t>
      </w:r>
      <w:r w:rsidR="008160DD">
        <w:t xml:space="preserve">se analicen varios datos de forma clara, </w:t>
      </w:r>
      <w:r w:rsidR="00AB6EF3">
        <w:t xml:space="preserve">sin embargo, se observa que aunque varían un poco, las diferentes series de datos </w:t>
      </w:r>
      <w:r w:rsidR="00D54519">
        <w:t>tienen el mismo comportamiento tanto en el torque como en el empuje</w:t>
      </w:r>
      <w:r w:rsidR="005C7D3D">
        <w:t xml:space="preserve">, lo que lleva a entender que el proceso de medición es </w:t>
      </w:r>
      <w:r w:rsidR="005C7D3D">
        <w:lastRenderedPageBreak/>
        <w:t>replicable</w:t>
      </w:r>
      <w:r w:rsidR="00F663BF">
        <w:t xml:space="preserve">, entonces </w:t>
      </w:r>
      <w:r w:rsidR="00873525">
        <w:t xml:space="preserve">dadas las restricciones de los instrumentos utilizados en la medición, se puede establecer que </w:t>
      </w:r>
      <w:r w:rsidR="00925287">
        <w:t>a</w:t>
      </w:r>
      <w:r w:rsidR="002A3D0B" w:rsidRPr="00925287">
        <w:t xml:space="preserve">unque el problema se basa en la medición experimental del rotor del </w:t>
      </w:r>
      <w:proofErr w:type="spellStart"/>
      <w:r w:rsidR="002A3D0B" w:rsidRPr="00925287">
        <w:t>Araknos</w:t>
      </w:r>
      <w:proofErr w:type="spellEnd"/>
      <w:r w:rsidR="002A3D0B" w:rsidRPr="00925287">
        <w:t xml:space="preserve"> V2. El protoco</w:t>
      </w:r>
      <w:r w:rsidR="002A3D0B" w:rsidRPr="00925287">
        <w:t>lo y su análisis</w:t>
      </w:r>
      <w:r w:rsidR="00925287">
        <w:t>, dado que están</w:t>
      </w:r>
      <w:r w:rsidR="002A3D0B" w:rsidRPr="00925287">
        <w:t xml:space="preserve"> enfocado</w:t>
      </w:r>
      <w:r w:rsidR="00925287">
        <w:t>s</w:t>
      </w:r>
      <w:r w:rsidR="002A3D0B" w:rsidRPr="00925287">
        <w:t xml:space="preserve"> a la posibilidad de aplicarlo de forma sencilla guiada a </w:t>
      </w:r>
      <w:r w:rsidR="009537F0">
        <w:t xml:space="preserve">diferentes </w:t>
      </w:r>
      <w:r w:rsidR="002A3D0B" w:rsidRPr="00925287">
        <w:t>rotores</w:t>
      </w:r>
      <w:r w:rsidR="009537F0">
        <w:t xml:space="preserve">, estos pueden ser aplicables </w:t>
      </w:r>
      <w:r w:rsidR="0097694A">
        <w:t>a rotores</w:t>
      </w:r>
      <w:r w:rsidR="002A3D0B" w:rsidRPr="00925287">
        <w:t xml:space="preserve"> cuyo diámetro no supere los 40cm, cuyo empuje generado se encuentre en el rango de 0.5 – 490 N (50g - 5kg) y cuyo torque generado no supere los 1.5Nm.</w:t>
      </w:r>
    </w:p>
    <w:p w14:paraId="5604276F" w14:textId="77777777" w:rsidR="00C312B2" w:rsidRPr="00207720" w:rsidRDefault="00C312B2" w:rsidP="00C312B2">
      <w:pPr>
        <w:pStyle w:val="Prrafodelista"/>
        <w:rPr>
          <w:lang w:val="es-ES"/>
        </w:rPr>
      </w:pPr>
    </w:p>
    <w:p w14:paraId="2F0B60A0" w14:textId="3CEE4BD4" w:rsidR="00D35394" w:rsidRDefault="00C0727D" w:rsidP="00667309">
      <w:pPr>
        <w:pStyle w:val="Prrafodelista"/>
        <w:keepNext/>
        <w:ind w:left="709"/>
        <w:jc w:val="center"/>
      </w:pPr>
      <w:r>
        <w:rPr>
          <w:noProof/>
        </w:rPr>
        <w:drawing>
          <wp:inline distT="0" distB="0" distL="0" distR="0" wp14:anchorId="1CDFD2EB" wp14:editId="199C4037">
            <wp:extent cx="3958180" cy="2880000"/>
            <wp:effectExtent l="0" t="0" r="444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aw Plotting Torque vs PWM RPM (2018-07-05).jpg"/>
                    <pic:cNvPicPr/>
                  </pic:nvPicPr>
                  <pic:blipFill rotWithShape="1">
                    <a:blip r:embed="rId40">
                      <a:extLst>
                        <a:ext uri="{28A0092B-C50C-407E-A947-70E740481C1C}">
                          <a14:useLocalDpi xmlns:a14="http://schemas.microsoft.com/office/drawing/2010/main" val="0"/>
                        </a:ext>
                      </a:extLst>
                    </a:blip>
                    <a:srcRect t="10840" r="8096"/>
                    <a:stretch/>
                  </pic:blipFill>
                  <pic:spPr bwMode="auto">
                    <a:xfrm>
                      <a:off x="0" y="0"/>
                      <a:ext cx="3958180" cy="2880000"/>
                    </a:xfrm>
                    <a:prstGeom prst="rect">
                      <a:avLst/>
                    </a:prstGeom>
                    <a:ln>
                      <a:noFill/>
                    </a:ln>
                    <a:extLst>
                      <a:ext uri="{53640926-AAD7-44D8-BBD7-CCE9431645EC}">
                        <a14:shadowObscured xmlns:a14="http://schemas.microsoft.com/office/drawing/2010/main"/>
                      </a:ext>
                    </a:extLst>
                  </pic:spPr>
                </pic:pic>
              </a:graphicData>
            </a:graphic>
          </wp:inline>
        </w:drawing>
      </w:r>
    </w:p>
    <w:p w14:paraId="35514C7E" w14:textId="3A6FD023" w:rsidR="006F61C8" w:rsidRDefault="00D35394" w:rsidP="00D35394">
      <w:pPr>
        <w:pStyle w:val="Descripcin"/>
        <w:jc w:val="center"/>
      </w:pPr>
      <w:bookmarkStart w:id="33" w:name="_Ref518664682"/>
      <w:r>
        <w:t xml:space="preserve">Figura </w:t>
      </w:r>
      <w:r>
        <w:fldChar w:fldCharType="begin"/>
      </w:r>
      <w:r>
        <w:instrText xml:space="preserve"> SEQ Figura \* ARABIC </w:instrText>
      </w:r>
      <w:r>
        <w:fldChar w:fldCharType="separate"/>
      </w:r>
      <w:r w:rsidR="00B20315">
        <w:rPr>
          <w:noProof/>
        </w:rPr>
        <w:t>31</w:t>
      </w:r>
      <w:r>
        <w:fldChar w:fldCharType="end"/>
      </w:r>
      <w:bookmarkEnd w:id="33"/>
      <w:r>
        <w:t>: Torque vs señal del PWM, estos datos son obtenidos directamente de las celdas de carga, sin aplicar filtro alguno</w:t>
      </w:r>
    </w:p>
    <w:p w14:paraId="307484D4" w14:textId="3A8C5069" w:rsidR="00D35394" w:rsidRDefault="0097059E" w:rsidP="00667309">
      <w:pPr>
        <w:pStyle w:val="Prrafodelista"/>
        <w:keepNext/>
        <w:ind w:left="709"/>
        <w:jc w:val="center"/>
      </w:pPr>
      <w:r>
        <w:rPr>
          <w:noProof/>
        </w:rPr>
        <w:drawing>
          <wp:inline distT="0" distB="0" distL="0" distR="0" wp14:anchorId="33F59487" wp14:editId="753A35D8">
            <wp:extent cx="4320000" cy="3240000"/>
            <wp:effectExtent l="0" t="0" r="444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aw Plotting Thrust vs PWM RPM (2018-07-05).jpg"/>
                    <pic:cNvPicPr/>
                  </pic:nvPicPr>
                  <pic:blipFill>
                    <a:blip r:embed="rId41">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inline>
        </w:drawing>
      </w:r>
    </w:p>
    <w:p w14:paraId="5A8E0712" w14:textId="54FAA19E" w:rsidR="00241FD5" w:rsidRPr="00241FD5" w:rsidRDefault="00D35394" w:rsidP="00241FD5">
      <w:pPr>
        <w:pStyle w:val="Descripcin"/>
        <w:jc w:val="center"/>
      </w:pPr>
      <w:bookmarkStart w:id="34" w:name="_Ref518664692"/>
      <w:r>
        <w:t xml:space="preserve">Figura </w:t>
      </w:r>
      <w:r>
        <w:fldChar w:fldCharType="begin"/>
      </w:r>
      <w:r>
        <w:instrText xml:space="preserve"> SEQ Figura \* ARABIC </w:instrText>
      </w:r>
      <w:r>
        <w:fldChar w:fldCharType="separate"/>
      </w:r>
      <w:r w:rsidR="00B20315">
        <w:rPr>
          <w:noProof/>
        </w:rPr>
        <w:t>32</w:t>
      </w:r>
      <w:r>
        <w:fldChar w:fldCharType="end"/>
      </w:r>
      <w:bookmarkEnd w:id="34"/>
      <w:r>
        <w:t>: Empuje</w:t>
      </w:r>
      <w:r w:rsidRPr="00D6626E">
        <w:t xml:space="preserve"> vs señal del PWM, estos datos son obtenidos directamente de las celdas de carga, sin aplicar filtro alguno</w:t>
      </w:r>
    </w:p>
    <w:p w14:paraId="29D1BD20" w14:textId="6E513A9B" w:rsidR="00407A47" w:rsidRDefault="00407A47" w:rsidP="00407A47"/>
    <w:p w14:paraId="3D423F2D" w14:textId="78699FAB" w:rsidR="00407A47" w:rsidRDefault="00407A47" w:rsidP="00407A47"/>
    <w:p w14:paraId="071F54DE" w14:textId="77777777" w:rsidR="00C312B2" w:rsidRPr="00407A47" w:rsidRDefault="00C312B2" w:rsidP="00407A47"/>
    <w:p w14:paraId="6C2FE6C8" w14:textId="7E053C33" w:rsidR="00F7794C" w:rsidRPr="00EC355B" w:rsidRDefault="006F61C8" w:rsidP="006F61C8">
      <w:pPr>
        <w:pStyle w:val="Prrafodelista"/>
        <w:numPr>
          <w:ilvl w:val="0"/>
          <w:numId w:val="14"/>
        </w:numPr>
        <w:rPr>
          <w:rFonts w:eastAsiaTheme="minorEastAsia"/>
        </w:rPr>
      </w:pPr>
      <w:r>
        <w:rPr>
          <w:rFonts w:eastAsiaTheme="minorEastAsia"/>
          <w:b/>
        </w:rPr>
        <w:t>Datos filtrados:</w:t>
      </w:r>
    </w:p>
    <w:p w14:paraId="1E7243F0" w14:textId="77777777" w:rsidR="00DF28F5" w:rsidRDefault="00DF28F5" w:rsidP="00EC355B">
      <w:pPr>
        <w:pStyle w:val="Prrafodelista"/>
        <w:ind w:left="709"/>
        <w:rPr>
          <w:rFonts w:eastAsiaTheme="minorEastAsia"/>
        </w:rPr>
      </w:pPr>
    </w:p>
    <w:p w14:paraId="29E36677" w14:textId="1CBB8295" w:rsidR="00EC355B" w:rsidRDefault="00DF28F5" w:rsidP="00EC355B">
      <w:pPr>
        <w:pStyle w:val="Prrafodelista"/>
        <w:ind w:left="709"/>
        <w:rPr>
          <w:rFonts w:eastAsiaTheme="minorEastAsia"/>
        </w:rPr>
      </w:pPr>
      <w:r>
        <w:rPr>
          <w:rFonts w:eastAsiaTheme="minorEastAsia"/>
        </w:rPr>
        <w:t xml:space="preserve">Ahora, </w:t>
      </w:r>
      <w:r w:rsidR="007269E8">
        <w:rPr>
          <w:rFonts w:eastAsiaTheme="minorEastAsia"/>
        </w:rPr>
        <w:t xml:space="preserve">al observar las </w:t>
      </w:r>
      <w:r w:rsidR="00D81083">
        <w:rPr>
          <w:rFonts w:eastAsiaTheme="minorEastAsia"/>
        </w:rPr>
        <w:t xml:space="preserve">gráficas de la </w:t>
      </w:r>
      <w:r w:rsidR="00D81083">
        <w:rPr>
          <w:rFonts w:eastAsiaTheme="minorEastAsia"/>
        </w:rPr>
        <w:fldChar w:fldCharType="begin"/>
      </w:r>
      <w:r w:rsidR="00D81083">
        <w:rPr>
          <w:rFonts w:eastAsiaTheme="minorEastAsia"/>
        </w:rPr>
        <w:instrText xml:space="preserve"> REF _Ref518669398 \h </w:instrText>
      </w:r>
      <w:r w:rsidR="00D81083">
        <w:rPr>
          <w:rFonts w:eastAsiaTheme="minorEastAsia"/>
        </w:rPr>
      </w:r>
      <w:r w:rsidR="00D81083">
        <w:rPr>
          <w:rFonts w:eastAsiaTheme="minorEastAsia"/>
        </w:rPr>
        <w:fldChar w:fldCharType="separate"/>
      </w:r>
      <w:r w:rsidR="00D81083">
        <w:t xml:space="preserve">Figura </w:t>
      </w:r>
      <w:r w:rsidR="00D81083">
        <w:rPr>
          <w:noProof/>
        </w:rPr>
        <w:t>33</w:t>
      </w:r>
      <w:r w:rsidR="00D81083">
        <w:rPr>
          <w:rFonts w:eastAsiaTheme="minorEastAsia"/>
        </w:rPr>
        <w:fldChar w:fldCharType="end"/>
      </w:r>
      <w:r w:rsidR="003B3AE8">
        <w:rPr>
          <w:rFonts w:eastAsiaTheme="minorEastAsia"/>
        </w:rPr>
        <w:t xml:space="preserve">, se observa que la mayor dispersión de los datos se encuentra al tener en cuenta la señal </w:t>
      </w:r>
      <w:r w:rsidR="00267830">
        <w:rPr>
          <w:rFonts w:eastAsiaTheme="minorEastAsia"/>
        </w:rPr>
        <w:t xml:space="preserve">óptica y sobre todo a velocidades por debajo de los </w:t>
      </w:r>
      <w:r w:rsidR="00A027B6">
        <w:rPr>
          <w:rFonts w:eastAsiaTheme="minorEastAsia"/>
        </w:rPr>
        <w:t>3000 RPM.</w:t>
      </w:r>
    </w:p>
    <w:p w14:paraId="597E85DF" w14:textId="13CDD27B" w:rsidR="006C38C2" w:rsidRDefault="00A027B6" w:rsidP="00EC355B">
      <w:pPr>
        <w:pStyle w:val="Prrafodelista"/>
        <w:ind w:left="709"/>
        <w:rPr>
          <w:rFonts w:eastAsiaTheme="minorEastAsia"/>
        </w:rPr>
      </w:pPr>
      <w:r>
        <w:rPr>
          <w:rFonts w:eastAsiaTheme="minorEastAsia"/>
        </w:rPr>
        <w:t xml:space="preserve">Se observa que el comportamiento de </w:t>
      </w:r>
      <w:r w:rsidR="00A44CDD">
        <w:rPr>
          <w:rFonts w:eastAsiaTheme="minorEastAsia"/>
        </w:rPr>
        <w:t xml:space="preserve">la señal óptica crece de manera mucho más rápida que la de la señal </w:t>
      </w:r>
      <w:proofErr w:type="spellStart"/>
      <w:r w:rsidR="00A44CDD">
        <w:rPr>
          <w:rFonts w:eastAsiaTheme="minorEastAsia"/>
        </w:rPr>
        <w:t>pwm</w:t>
      </w:r>
      <w:proofErr w:type="spellEnd"/>
      <w:r w:rsidR="00A44CDD">
        <w:rPr>
          <w:rFonts w:eastAsiaTheme="minorEastAsia"/>
        </w:rPr>
        <w:t xml:space="preserve">, </w:t>
      </w:r>
      <w:r w:rsidR="006E6F81">
        <w:rPr>
          <w:rFonts w:eastAsiaTheme="minorEastAsia"/>
        </w:rPr>
        <w:t>logrando así los mismos valores</w:t>
      </w:r>
      <w:r w:rsidR="006C38C2">
        <w:rPr>
          <w:rFonts w:eastAsiaTheme="minorEastAsia"/>
        </w:rPr>
        <w:t xml:space="preserve"> de empuje y torque en una velocidad considerablemente más baja.</w:t>
      </w:r>
    </w:p>
    <w:p w14:paraId="608D5AC7" w14:textId="571E9789" w:rsidR="00A027B6" w:rsidRPr="006F61C8" w:rsidRDefault="00904ABE" w:rsidP="00EC355B">
      <w:pPr>
        <w:pStyle w:val="Prrafodelista"/>
        <w:ind w:left="709"/>
        <w:rPr>
          <w:rFonts w:eastAsiaTheme="minorEastAsia"/>
        </w:rPr>
      </w:pPr>
      <w:r>
        <w:rPr>
          <w:rFonts w:eastAsiaTheme="minorEastAsia"/>
        </w:rPr>
        <w:t xml:space="preserve">Aunque la </w:t>
      </w:r>
      <w:r w:rsidR="00D043DA">
        <w:rPr>
          <w:rFonts w:eastAsiaTheme="minorEastAsia"/>
        </w:rPr>
        <w:t>dispersión máxima</w:t>
      </w:r>
      <w:r w:rsidR="004702A6">
        <w:rPr>
          <w:rFonts w:eastAsiaTheme="minorEastAsia"/>
        </w:rPr>
        <w:t xml:space="preserve"> que existe entre la señal </w:t>
      </w:r>
      <w:proofErr w:type="spellStart"/>
      <w:r w:rsidR="004702A6">
        <w:rPr>
          <w:rFonts w:eastAsiaTheme="minorEastAsia"/>
        </w:rPr>
        <w:t>pwm</w:t>
      </w:r>
      <w:proofErr w:type="spellEnd"/>
      <w:r w:rsidR="004702A6">
        <w:rPr>
          <w:rFonts w:eastAsiaTheme="minorEastAsia"/>
        </w:rPr>
        <w:t xml:space="preserve"> y la señal óptica es de 17.12%, </w:t>
      </w:r>
      <w:r w:rsidR="003F6C8D">
        <w:rPr>
          <w:rFonts w:eastAsiaTheme="minorEastAsia"/>
        </w:rPr>
        <w:t>se observa que esta brecha es mucho más grande a medida que la velocidad angular aumenta, lo que lleva a pensar que es necesari</w:t>
      </w:r>
      <w:r w:rsidR="001A1F1A">
        <w:rPr>
          <w:rFonts w:eastAsiaTheme="minorEastAsia"/>
        </w:rPr>
        <w:t>o tener en cuenta esta diferencia a la hora de utilizar estos datos como un comparativo</w:t>
      </w:r>
      <w:r w:rsidR="008026C5">
        <w:rPr>
          <w:rFonts w:eastAsiaTheme="minorEastAsia"/>
        </w:rPr>
        <w:t>.</w:t>
      </w:r>
      <w:r w:rsidR="00A44CDD">
        <w:rPr>
          <w:rFonts w:eastAsiaTheme="minorEastAsia"/>
        </w:rPr>
        <w:t xml:space="preserve"> </w:t>
      </w:r>
    </w:p>
    <w:p w14:paraId="5D57BA5E" w14:textId="77777777" w:rsidR="00734D3D" w:rsidRDefault="00217D58" w:rsidP="001545C7">
      <w:pPr>
        <w:pStyle w:val="Prrafodelista"/>
        <w:keepNext/>
        <w:ind w:left="-567"/>
      </w:pPr>
      <w:r>
        <w:rPr>
          <w:noProof/>
        </w:rPr>
        <w:drawing>
          <wp:inline distT="0" distB="0" distL="0" distR="0" wp14:anchorId="44B1BE03" wp14:editId="26375110">
            <wp:extent cx="6480000" cy="2472898"/>
            <wp:effectExtent l="0" t="0" r="0" b="381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iltered Torque and Thrust vs RPM (2018-07-05).jpg"/>
                    <pic:cNvPicPr/>
                  </pic:nvPicPr>
                  <pic:blipFill rotWithShape="1">
                    <a:blip r:embed="rId42" cstate="print">
                      <a:extLst>
                        <a:ext uri="{28A0092B-C50C-407E-A947-70E740481C1C}">
                          <a14:useLocalDpi xmlns:a14="http://schemas.microsoft.com/office/drawing/2010/main" val="0"/>
                        </a:ext>
                      </a:extLst>
                    </a:blip>
                    <a:srcRect l="7258" t="1319" r="6537"/>
                    <a:stretch/>
                  </pic:blipFill>
                  <pic:spPr bwMode="auto">
                    <a:xfrm>
                      <a:off x="0" y="0"/>
                      <a:ext cx="6480000" cy="2472898"/>
                    </a:xfrm>
                    <a:prstGeom prst="rect">
                      <a:avLst/>
                    </a:prstGeom>
                    <a:ln>
                      <a:noFill/>
                    </a:ln>
                    <a:extLst>
                      <a:ext uri="{53640926-AAD7-44D8-BBD7-CCE9431645EC}">
                        <a14:shadowObscured xmlns:a14="http://schemas.microsoft.com/office/drawing/2010/main"/>
                      </a:ext>
                    </a:extLst>
                  </pic:spPr>
                </pic:pic>
              </a:graphicData>
            </a:graphic>
          </wp:inline>
        </w:drawing>
      </w:r>
    </w:p>
    <w:p w14:paraId="0ABDB162" w14:textId="438D7D7A" w:rsidR="008026C5" w:rsidRPr="008026C5" w:rsidRDefault="00734D3D" w:rsidP="008026C5">
      <w:pPr>
        <w:pStyle w:val="Descripcin"/>
        <w:jc w:val="center"/>
      </w:pPr>
      <w:bookmarkStart w:id="35" w:name="_Ref518669398"/>
      <w:r>
        <w:t xml:space="preserve">Figura </w:t>
      </w:r>
      <w:r>
        <w:fldChar w:fldCharType="begin"/>
      </w:r>
      <w:r>
        <w:instrText xml:space="preserve"> SEQ Figura \* ARABIC </w:instrText>
      </w:r>
      <w:r>
        <w:fldChar w:fldCharType="separate"/>
      </w:r>
      <w:r w:rsidR="00B20315">
        <w:rPr>
          <w:noProof/>
        </w:rPr>
        <w:t>33</w:t>
      </w:r>
      <w:r>
        <w:fldChar w:fldCharType="end"/>
      </w:r>
      <w:bookmarkEnd w:id="35"/>
      <w:r>
        <w:t xml:space="preserve">: </w:t>
      </w:r>
      <w:r w:rsidRPr="00DE7CAA">
        <w:t>Empuje y Torque en función de la velocidad angular, óptica (Rojo) y PWM (Verde)</w:t>
      </w:r>
    </w:p>
    <w:p w14:paraId="3FD5FC31" w14:textId="4AF1ADC3" w:rsidR="00F7794C" w:rsidRPr="00184588" w:rsidRDefault="006F61C8" w:rsidP="006F61C8">
      <w:pPr>
        <w:pStyle w:val="Prrafodelista"/>
        <w:numPr>
          <w:ilvl w:val="0"/>
          <w:numId w:val="14"/>
        </w:numPr>
        <w:rPr>
          <w:rFonts w:eastAsiaTheme="minorEastAsia"/>
        </w:rPr>
      </w:pPr>
      <w:r>
        <w:rPr>
          <w:rFonts w:eastAsiaTheme="minorEastAsia"/>
          <w:b/>
        </w:rPr>
        <w:t>Curvas de Potencia:</w:t>
      </w:r>
    </w:p>
    <w:p w14:paraId="34A3E1B7" w14:textId="18F03CAD" w:rsidR="00184588" w:rsidRDefault="00D060E3" w:rsidP="00184588">
      <w:pPr>
        <w:ind w:left="708"/>
        <w:rPr>
          <w:rFonts w:eastAsiaTheme="minorEastAsia"/>
        </w:rPr>
      </w:pPr>
      <w:r>
        <w:rPr>
          <w:rFonts w:eastAsiaTheme="minorEastAsia"/>
        </w:rPr>
        <w:t xml:space="preserve">Se observa </w:t>
      </w:r>
      <w:r w:rsidR="0088219A">
        <w:rPr>
          <w:rFonts w:eastAsiaTheme="minorEastAsia"/>
        </w:rPr>
        <w:t xml:space="preserve">en la </w:t>
      </w:r>
      <w:r w:rsidR="005F6545">
        <w:rPr>
          <w:rFonts w:eastAsiaTheme="minorEastAsia"/>
        </w:rPr>
        <w:fldChar w:fldCharType="begin"/>
      </w:r>
      <w:r w:rsidR="005F6545">
        <w:rPr>
          <w:rFonts w:eastAsiaTheme="minorEastAsia"/>
        </w:rPr>
        <w:instrText xml:space="preserve"> REF _Ref518670275 \h </w:instrText>
      </w:r>
      <w:r w:rsidR="005F6545">
        <w:rPr>
          <w:rFonts w:eastAsiaTheme="minorEastAsia"/>
        </w:rPr>
      </w:r>
      <w:r w:rsidR="005F6545">
        <w:rPr>
          <w:rFonts w:eastAsiaTheme="minorEastAsia"/>
        </w:rPr>
        <w:fldChar w:fldCharType="separate"/>
      </w:r>
      <w:r w:rsidR="005F6545">
        <w:t xml:space="preserve">Figura </w:t>
      </w:r>
      <w:r w:rsidR="005F6545">
        <w:rPr>
          <w:noProof/>
        </w:rPr>
        <w:t>34</w:t>
      </w:r>
      <w:r w:rsidR="005F6545">
        <w:rPr>
          <w:rFonts w:eastAsiaTheme="minorEastAsia"/>
        </w:rPr>
        <w:fldChar w:fldCharType="end"/>
      </w:r>
      <w:r w:rsidR="00662202">
        <w:rPr>
          <w:rFonts w:eastAsiaTheme="minorEastAsia"/>
        </w:rPr>
        <w:t xml:space="preserve"> </w:t>
      </w:r>
      <w:r w:rsidR="007C4B48">
        <w:rPr>
          <w:rFonts w:eastAsiaTheme="minorEastAsia"/>
        </w:rPr>
        <w:t xml:space="preserve">que la potencia del motor tiene </w:t>
      </w:r>
      <w:r w:rsidR="00527123">
        <w:rPr>
          <w:rFonts w:eastAsiaTheme="minorEastAsia"/>
        </w:rPr>
        <w:t xml:space="preserve">un comportamiento de ley de potencias. La curva presente en esta figura presenta un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00527123">
        <w:rPr>
          <w:rFonts w:eastAsiaTheme="minorEastAsia"/>
        </w:rPr>
        <w:t xml:space="preserve"> de</w:t>
      </w:r>
      <w:r w:rsidR="00510751">
        <w:rPr>
          <w:rFonts w:eastAsiaTheme="minorEastAsia"/>
        </w:rPr>
        <w:t xml:space="preserve"> </w:t>
      </w:r>
      <w:r w:rsidR="00CC3C0B">
        <w:rPr>
          <w:rFonts w:eastAsiaTheme="minorEastAsia"/>
        </w:rPr>
        <w:t>0.9836</w:t>
      </w:r>
      <w:r w:rsidR="001A35B1">
        <w:rPr>
          <w:rFonts w:eastAsiaTheme="minorEastAsia"/>
        </w:rPr>
        <w:t>, lo cual indica que efectivamente la potencia tiene un comportamiento de este tipo.</w:t>
      </w:r>
    </w:p>
    <w:p w14:paraId="53546F65" w14:textId="56A25E4F" w:rsidR="001A35B1" w:rsidRDefault="00736251" w:rsidP="00184588">
      <w:pPr>
        <w:ind w:left="708"/>
        <w:rPr>
          <w:rFonts w:eastAsiaTheme="minorEastAsia"/>
        </w:rPr>
      </w:pPr>
      <w:r>
        <w:rPr>
          <w:rFonts w:eastAsiaTheme="minorEastAsia"/>
        </w:rPr>
        <w:t xml:space="preserve">Se observa que la potencia calculada teniendo en cuenta la señal óptica </w:t>
      </w:r>
      <w:r w:rsidR="00C72DA3">
        <w:rPr>
          <w:rFonts w:eastAsiaTheme="minorEastAsia"/>
        </w:rPr>
        <w:t xml:space="preserve">presenta valores similares a la calculada mediante la señal </w:t>
      </w:r>
      <w:proofErr w:type="spellStart"/>
      <w:r w:rsidR="00C72DA3">
        <w:rPr>
          <w:rFonts w:eastAsiaTheme="minorEastAsia"/>
        </w:rPr>
        <w:t>pwm</w:t>
      </w:r>
      <w:proofErr w:type="spellEnd"/>
      <w:r w:rsidR="00C72DA3">
        <w:rPr>
          <w:rFonts w:eastAsiaTheme="minorEastAsia"/>
        </w:rPr>
        <w:t xml:space="preserve">, sin embargo, </w:t>
      </w:r>
      <w:r w:rsidR="009724DF">
        <w:rPr>
          <w:rFonts w:eastAsiaTheme="minorEastAsia"/>
        </w:rPr>
        <w:t>el error individual de los datos es mayor cuando se habla de la señal óptica</w:t>
      </w:r>
      <w:r w:rsidR="00C4797C">
        <w:rPr>
          <w:rFonts w:eastAsiaTheme="minorEastAsia"/>
        </w:rPr>
        <w:t xml:space="preserve">, el error máximo encontrado en este caso es de </w:t>
      </w:r>
      <w:r w:rsidR="00B733ED">
        <w:rPr>
          <w:rFonts w:eastAsiaTheme="minorEastAsia"/>
        </w:rPr>
        <w:t>3.97W.</w:t>
      </w:r>
    </w:p>
    <w:p w14:paraId="2E08CED2" w14:textId="0D237DE5" w:rsidR="00B733ED" w:rsidRPr="00184588" w:rsidRDefault="00F06BCB" w:rsidP="00184588">
      <w:pPr>
        <w:ind w:left="708"/>
        <w:rPr>
          <w:rFonts w:eastAsiaTheme="minorEastAsia"/>
        </w:rPr>
      </w:pPr>
      <w:r>
        <w:rPr>
          <w:rFonts w:eastAsiaTheme="minorEastAsia"/>
        </w:rPr>
        <w:t xml:space="preserve">En el caso de la curva de potencias se observa que se mantiene bastante clara la dispersión entre los valores </w:t>
      </w:r>
      <w:r w:rsidR="003765A0">
        <w:rPr>
          <w:rFonts w:eastAsiaTheme="minorEastAsia"/>
        </w:rPr>
        <w:t xml:space="preserve">de la señal </w:t>
      </w:r>
      <w:proofErr w:type="spellStart"/>
      <w:r w:rsidR="003765A0">
        <w:rPr>
          <w:rFonts w:eastAsiaTheme="minorEastAsia"/>
        </w:rPr>
        <w:t>pwm</w:t>
      </w:r>
      <w:proofErr w:type="spellEnd"/>
      <w:r w:rsidR="003765A0">
        <w:rPr>
          <w:rFonts w:eastAsiaTheme="minorEastAsia"/>
        </w:rPr>
        <w:t xml:space="preserve"> y la señal óptica; </w:t>
      </w:r>
      <w:r w:rsidR="008C7FA6">
        <w:rPr>
          <w:rFonts w:eastAsiaTheme="minorEastAsia"/>
        </w:rPr>
        <w:t xml:space="preserve">de nuevo se evidencia el crecimiento más acelerado de la señal óptica que de la señal </w:t>
      </w:r>
      <w:proofErr w:type="spellStart"/>
      <w:r w:rsidR="008C7FA6">
        <w:rPr>
          <w:rFonts w:eastAsiaTheme="minorEastAsia"/>
        </w:rPr>
        <w:t>pwm</w:t>
      </w:r>
      <w:proofErr w:type="spellEnd"/>
      <w:r w:rsidR="008C7FA6">
        <w:rPr>
          <w:rFonts w:eastAsiaTheme="minorEastAsia"/>
        </w:rPr>
        <w:t>.</w:t>
      </w:r>
    </w:p>
    <w:p w14:paraId="3547D781" w14:textId="7C31A10F" w:rsidR="006A5A38" w:rsidRDefault="00952970" w:rsidP="006A5A38">
      <w:pPr>
        <w:pStyle w:val="Prrafodelista"/>
        <w:keepNext/>
        <w:ind w:left="709"/>
      </w:pPr>
      <w:r>
        <w:rPr>
          <w:noProof/>
        </w:rPr>
        <w:lastRenderedPageBreak/>
        <w:drawing>
          <wp:inline distT="0" distB="0" distL="0" distR="0" wp14:anchorId="16FCB17D" wp14:editId="2D3135E9">
            <wp:extent cx="4680000" cy="3368798"/>
            <wp:effectExtent l="0" t="0" r="6350" b="317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ower curve (2018-07-06).jpg"/>
                    <pic:cNvPicPr/>
                  </pic:nvPicPr>
                  <pic:blipFill rotWithShape="1">
                    <a:blip r:embed="rId43">
                      <a:extLst>
                        <a:ext uri="{28A0092B-C50C-407E-A947-70E740481C1C}">
                          <a14:useLocalDpi xmlns:a14="http://schemas.microsoft.com/office/drawing/2010/main" val="0"/>
                        </a:ext>
                      </a:extLst>
                    </a:blip>
                    <a:srcRect t="8577" r="4745"/>
                    <a:stretch/>
                  </pic:blipFill>
                  <pic:spPr bwMode="auto">
                    <a:xfrm>
                      <a:off x="0" y="0"/>
                      <a:ext cx="4680000" cy="3368798"/>
                    </a:xfrm>
                    <a:prstGeom prst="rect">
                      <a:avLst/>
                    </a:prstGeom>
                    <a:ln>
                      <a:noFill/>
                    </a:ln>
                    <a:extLst>
                      <a:ext uri="{53640926-AAD7-44D8-BBD7-CCE9431645EC}">
                        <a14:shadowObscured xmlns:a14="http://schemas.microsoft.com/office/drawing/2010/main"/>
                      </a:ext>
                    </a:extLst>
                  </pic:spPr>
                </pic:pic>
              </a:graphicData>
            </a:graphic>
          </wp:inline>
        </w:drawing>
      </w:r>
    </w:p>
    <w:p w14:paraId="4FED05A3" w14:textId="7E12B211" w:rsidR="006F61C8" w:rsidRDefault="006A5A38" w:rsidP="006A5A38">
      <w:pPr>
        <w:pStyle w:val="Descripcin"/>
        <w:jc w:val="center"/>
        <w:rPr>
          <w:rFonts w:eastAsiaTheme="minorEastAsia"/>
        </w:rPr>
      </w:pPr>
      <w:bookmarkStart w:id="36" w:name="_Ref518670275"/>
      <w:r>
        <w:t xml:space="preserve">Figura </w:t>
      </w:r>
      <w:r>
        <w:fldChar w:fldCharType="begin"/>
      </w:r>
      <w:r>
        <w:instrText xml:space="preserve"> SEQ Figura \* ARABIC </w:instrText>
      </w:r>
      <w:r>
        <w:fldChar w:fldCharType="separate"/>
      </w:r>
      <w:r w:rsidR="00B20315">
        <w:rPr>
          <w:noProof/>
        </w:rPr>
        <w:t>34</w:t>
      </w:r>
      <w:r>
        <w:fldChar w:fldCharType="end"/>
      </w:r>
      <w:bookmarkEnd w:id="36"/>
      <w:r>
        <w:t>: Curva de Potencia obtenida. En azul se encuentra la curva ajustada mediante ley de potencias</w:t>
      </w:r>
      <w:r>
        <w:rPr>
          <w:rFonts w:eastAsiaTheme="minorEastAsia"/>
        </w:rPr>
        <w:t xml:space="preserve">. </w:t>
      </w:r>
      <m:oMath>
        <m:r>
          <w:rPr>
            <w:rFonts w:ascii="Cambria Math" w:hAnsi="Cambria Math"/>
          </w:rPr>
          <m:t>ω</m:t>
        </m:r>
      </m:oMath>
      <w:r>
        <w:rPr>
          <w:rFonts w:eastAsiaTheme="minorEastAsia"/>
        </w:rPr>
        <w:t>[RPM]</w:t>
      </w:r>
    </w:p>
    <w:p w14:paraId="7CE1ED2F" w14:textId="68BEBF2B" w:rsidR="006F61C8" w:rsidRPr="006F61C8" w:rsidRDefault="006F61C8" w:rsidP="006F61C8">
      <w:pPr>
        <w:pStyle w:val="Prrafodelista"/>
        <w:numPr>
          <w:ilvl w:val="0"/>
          <w:numId w:val="14"/>
        </w:numPr>
        <w:rPr>
          <w:rFonts w:eastAsiaTheme="minorEastAsia"/>
        </w:rPr>
      </w:pPr>
      <w:r>
        <w:rPr>
          <w:rFonts w:eastAsiaTheme="minorEastAsia"/>
          <w:b/>
        </w:rPr>
        <w:t>Rendimiento del rotor:</w:t>
      </w:r>
    </w:p>
    <w:p w14:paraId="78B8C9A8" w14:textId="25A17E14" w:rsidR="006F61C8" w:rsidRDefault="006F61C8" w:rsidP="006F61C8">
      <w:pPr>
        <w:pStyle w:val="Prrafodelista"/>
        <w:ind w:left="709"/>
        <w:rPr>
          <w:rFonts w:eastAsiaTheme="minorEastAsia"/>
        </w:rPr>
      </w:pPr>
    </w:p>
    <w:p w14:paraId="3F6E8E79" w14:textId="4DFA884D" w:rsidR="008C7FA6" w:rsidRDefault="002C305C" w:rsidP="006F61C8">
      <w:pPr>
        <w:pStyle w:val="Prrafodelista"/>
        <w:ind w:left="709"/>
        <w:rPr>
          <w:rFonts w:eastAsiaTheme="minorEastAsia"/>
        </w:rPr>
      </w:pPr>
      <w:r>
        <w:rPr>
          <w:rFonts w:eastAsiaTheme="minorEastAsia"/>
        </w:rPr>
        <w:t xml:space="preserve">En este caso particular, lo primero a notar es </w:t>
      </w:r>
      <w:r w:rsidR="006E3597">
        <w:rPr>
          <w:rFonts w:eastAsiaTheme="minorEastAsia"/>
        </w:rPr>
        <w:t xml:space="preserve">que cada uno de los números adimensionales </w:t>
      </w:r>
      <w:r w:rsidR="009F38D0">
        <w:rPr>
          <w:rFonts w:eastAsiaTheme="minorEastAsia"/>
        </w:rPr>
        <w:t>tiende a estabilizarse en un valor cuando se superan los 3500 RPM</w:t>
      </w:r>
      <w:r w:rsidR="002871A2">
        <w:rPr>
          <w:rFonts w:eastAsiaTheme="minorEastAsia"/>
        </w:rPr>
        <w:t xml:space="preserve">. </w:t>
      </w:r>
    </w:p>
    <w:p w14:paraId="1F4BE2D1" w14:textId="3D493488" w:rsidR="004C28F1" w:rsidRDefault="004C28F1" w:rsidP="006F61C8">
      <w:pPr>
        <w:pStyle w:val="Prrafodelista"/>
        <w:ind w:left="709"/>
        <w:rPr>
          <w:rFonts w:eastAsiaTheme="minorEastAsia"/>
        </w:rPr>
      </w:pPr>
    </w:p>
    <w:p w14:paraId="3C711F9F" w14:textId="35D44983" w:rsidR="004C28F1" w:rsidRDefault="004C28F1" w:rsidP="006F61C8">
      <w:pPr>
        <w:pStyle w:val="Prrafodelista"/>
        <w:ind w:left="709"/>
        <w:rPr>
          <w:rFonts w:eastAsiaTheme="minorEastAsia"/>
        </w:rPr>
      </w:pPr>
      <w:r>
        <w:rPr>
          <w:rFonts w:eastAsiaTheme="minorEastAsia"/>
        </w:rPr>
        <w:t xml:space="preserve">En cada uno de los números adimensionales de comparación de rendimiento, se observa que </w:t>
      </w:r>
      <w:r w:rsidR="00922683">
        <w:rPr>
          <w:rFonts w:eastAsiaTheme="minorEastAsia"/>
        </w:rPr>
        <w:t xml:space="preserve">la señal óptica es constantemente mayor a la señal </w:t>
      </w:r>
      <w:proofErr w:type="spellStart"/>
      <w:r w:rsidR="00922683">
        <w:rPr>
          <w:rFonts w:eastAsiaTheme="minorEastAsia"/>
        </w:rPr>
        <w:t>pwm</w:t>
      </w:r>
      <w:proofErr w:type="spellEnd"/>
      <w:r w:rsidR="00922683">
        <w:rPr>
          <w:rFonts w:eastAsiaTheme="minorEastAsia"/>
        </w:rPr>
        <w:t xml:space="preserve">, </w:t>
      </w:r>
      <w:r w:rsidR="00F40532">
        <w:rPr>
          <w:rFonts w:eastAsiaTheme="minorEastAsia"/>
        </w:rPr>
        <w:t xml:space="preserve">exceptuando la eficiencia global del sistema, la cual parece tener </w:t>
      </w:r>
      <w:r w:rsidR="005429BD">
        <w:rPr>
          <w:rFonts w:eastAsiaTheme="minorEastAsia"/>
        </w:rPr>
        <w:t>una semejanza bastante considerable en ambas señales.</w:t>
      </w:r>
    </w:p>
    <w:p w14:paraId="241B165D" w14:textId="629DD655" w:rsidR="002871A2" w:rsidRDefault="002871A2" w:rsidP="006F61C8">
      <w:pPr>
        <w:pStyle w:val="Prrafodelista"/>
        <w:ind w:left="709"/>
        <w:rPr>
          <w:rFonts w:eastAsiaTheme="minorEastAsia"/>
        </w:rPr>
      </w:pPr>
    </w:p>
    <w:p w14:paraId="7AC6EE4D" w14:textId="77777777" w:rsidR="004A0947" w:rsidRDefault="00CA0159" w:rsidP="006F61C8">
      <w:pPr>
        <w:pStyle w:val="Prrafodelista"/>
        <w:ind w:left="709"/>
        <w:rPr>
          <w:rFonts w:eastAsiaTheme="minorEastAsia"/>
        </w:rPr>
      </w:pPr>
      <w:r>
        <w:rPr>
          <w:rFonts w:eastAsiaTheme="minorEastAsia"/>
        </w:rPr>
        <w:t xml:space="preserve">En el caso de la figura de mérito, presente en la </w:t>
      </w:r>
      <w:r>
        <w:rPr>
          <w:rFonts w:eastAsiaTheme="minorEastAsia"/>
        </w:rPr>
        <w:fldChar w:fldCharType="begin"/>
      </w:r>
      <w:r>
        <w:rPr>
          <w:rFonts w:eastAsiaTheme="minorEastAsia"/>
        </w:rPr>
        <w:instrText xml:space="preserve"> REF _Ref518671265 \h </w:instrText>
      </w:r>
      <w:r>
        <w:rPr>
          <w:rFonts w:eastAsiaTheme="minorEastAsia"/>
        </w:rPr>
      </w:r>
      <w:r>
        <w:rPr>
          <w:rFonts w:eastAsiaTheme="minorEastAsia"/>
        </w:rPr>
        <w:fldChar w:fldCharType="separate"/>
      </w:r>
      <w:r>
        <w:t xml:space="preserve">Figura </w:t>
      </w:r>
      <w:r>
        <w:rPr>
          <w:noProof/>
        </w:rPr>
        <w:t>35</w:t>
      </w:r>
      <w:r>
        <w:rPr>
          <w:rFonts w:eastAsiaTheme="minorEastAsia"/>
        </w:rPr>
        <w:fldChar w:fldCharType="end"/>
      </w:r>
      <w:r>
        <w:rPr>
          <w:rFonts w:eastAsiaTheme="minorEastAsia"/>
        </w:rPr>
        <w:t xml:space="preserve">, se observa que para la señal </w:t>
      </w:r>
      <w:proofErr w:type="spellStart"/>
      <w:r>
        <w:rPr>
          <w:rFonts w:eastAsiaTheme="minorEastAsia"/>
        </w:rPr>
        <w:t>pwm</w:t>
      </w:r>
      <w:proofErr w:type="spellEnd"/>
      <w:r>
        <w:rPr>
          <w:rFonts w:eastAsiaTheme="minorEastAsia"/>
        </w:rPr>
        <w:t>, el valor</w:t>
      </w:r>
      <w:r w:rsidR="00262609">
        <w:rPr>
          <w:rFonts w:eastAsiaTheme="minorEastAsia"/>
        </w:rPr>
        <w:t xml:space="preserve"> en el cual parece estabilizarse es en 0.525, mientras que para la señal óptica </w:t>
      </w:r>
      <w:r w:rsidR="00562CA4">
        <w:rPr>
          <w:rFonts w:eastAsiaTheme="minorEastAsia"/>
        </w:rPr>
        <w:t xml:space="preserve">la figura de mérito tiende a un valor de 0.6. Esto, aunque </w:t>
      </w:r>
      <w:r w:rsidR="00E35721">
        <w:rPr>
          <w:rFonts w:eastAsiaTheme="minorEastAsia"/>
        </w:rPr>
        <w:t xml:space="preserve">se desvía un poco de la literatura (estableciendo un valor de entre 0.6 y 0.75 para </w:t>
      </w:r>
      <w:r w:rsidR="0037282E">
        <w:rPr>
          <w:rFonts w:eastAsiaTheme="minorEastAsia"/>
        </w:rPr>
        <w:t xml:space="preserve">hélices de </w:t>
      </w:r>
      <w:r w:rsidR="00586D71">
        <w:rPr>
          <w:rFonts w:eastAsiaTheme="minorEastAsia"/>
        </w:rPr>
        <w:t>desempeño razonable)</w:t>
      </w:r>
      <w:r w:rsidR="004A0947">
        <w:rPr>
          <w:rFonts w:eastAsiaTheme="minorEastAsia"/>
        </w:rPr>
        <w:fldChar w:fldCharType="begin"/>
      </w:r>
      <w:r w:rsidR="004A0947">
        <w:rPr>
          <w:rFonts w:eastAsiaTheme="minorEastAsia"/>
        </w:rPr>
        <w:instrText xml:space="preserve"> ADDIN ZOTERO_ITEM CSL_CITATION {"citationID":"FAMBA0Kp","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rsidR="004A0947">
        <w:rPr>
          <w:rFonts w:eastAsiaTheme="minorEastAsia"/>
        </w:rPr>
        <w:fldChar w:fldCharType="separate"/>
      </w:r>
      <w:r w:rsidR="004A0947" w:rsidRPr="004A0947">
        <w:rPr>
          <w:rFonts w:cs="Times New Roman"/>
        </w:rPr>
        <w:t>(</w:t>
      </w:r>
      <w:proofErr w:type="spellStart"/>
      <w:r w:rsidR="004A0947" w:rsidRPr="004A0947">
        <w:rPr>
          <w:rFonts w:cs="Times New Roman"/>
        </w:rPr>
        <w:t>Seddon</w:t>
      </w:r>
      <w:proofErr w:type="spellEnd"/>
      <w:r w:rsidR="004A0947" w:rsidRPr="004A0947">
        <w:rPr>
          <w:rFonts w:cs="Times New Roman"/>
        </w:rPr>
        <w:t xml:space="preserve"> y Newman 2011)</w:t>
      </w:r>
      <w:r w:rsidR="004A0947">
        <w:rPr>
          <w:rFonts w:eastAsiaTheme="minorEastAsia"/>
        </w:rPr>
        <w:fldChar w:fldCharType="end"/>
      </w:r>
      <w:r w:rsidR="00586D71">
        <w:rPr>
          <w:rFonts w:eastAsiaTheme="minorEastAsia"/>
        </w:rPr>
        <w:t xml:space="preserve">, </w:t>
      </w:r>
      <w:r w:rsidR="004A0947">
        <w:rPr>
          <w:rFonts w:eastAsiaTheme="minorEastAsia"/>
        </w:rPr>
        <w:t xml:space="preserve">el valor de figura de mérito </w:t>
      </w:r>
      <w:r w:rsidR="00586D71">
        <w:rPr>
          <w:rFonts w:eastAsiaTheme="minorEastAsia"/>
        </w:rPr>
        <w:t>no se encuentra muy lejos de este valor</w:t>
      </w:r>
      <w:r w:rsidR="004A0947">
        <w:rPr>
          <w:rFonts w:eastAsiaTheme="minorEastAsia"/>
        </w:rPr>
        <w:t xml:space="preserve"> típico.</w:t>
      </w:r>
    </w:p>
    <w:p w14:paraId="00FFBFA8" w14:textId="77777777" w:rsidR="00526AA0" w:rsidRDefault="00526AA0" w:rsidP="006F61C8">
      <w:pPr>
        <w:pStyle w:val="Prrafodelista"/>
        <w:ind w:left="709"/>
        <w:rPr>
          <w:rFonts w:eastAsiaTheme="minorEastAsia"/>
        </w:rPr>
      </w:pPr>
    </w:p>
    <w:p w14:paraId="0E7B7DF1" w14:textId="05A28717" w:rsidR="000B3703" w:rsidRDefault="00526AA0" w:rsidP="006F61C8">
      <w:pPr>
        <w:pStyle w:val="Prrafodelista"/>
        <w:ind w:left="709"/>
        <w:rPr>
          <w:rFonts w:eastAsiaTheme="minorEastAsia"/>
        </w:rPr>
      </w:pPr>
      <w:r>
        <w:rPr>
          <w:rFonts w:eastAsiaTheme="minorEastAsia"/>
        </w:rPr>
        <w:t>Contrastando la figura de mérito</w:t>
      </w:r>
      <w:r w:rsidR="001055B5">
        <w:rPr>
          <w:rFonts w:eastAsiaTheme="minorEastAsia"/>
        </w:rPr>
        <w:t xml:space="preserve"> (</w:t>
      </w:r>
      <w:r w:rsidR="001055B5">
        <w:rPr>
          <w:rFonts w:eastAsiaTheme="minorEastAsia"/>
        </w:rPr>
        <w:fldChar w:fldCharType="begin"/>
      </w:r>
      <w:r w:rsidR="001055B5">
        <w:rPr>
          <w:rFonts w:eastAsiaTheme="minorEastAsia"/>
        </w:rPr>
        <w:instrText xml:space="preserve"> REF _Ref518671265 \h </w:instrText>
      </w:r>
      <w:r w:rsidR="001055B5">
        <w:rPr>
          <w:rFonts w:eastAsiaTheme="minorEastAsia"/>
        </w:rPr>
      </w:r>
      <w:r w:rsidR="001055B5">
        <w:rPr>
          <w:rFonts w:eastAsiaTheme="minorEastAsia"/>
        </w:rPr>
        <w:fldChar w:fldCharType="separate"/>
      </w:r>
      <w:r w:rsidR="001055B5">
        <w:t xml:space="preserve">Figura </w:t>
      </w:r>
      <w:r w:rsidR="001055B5">
        <w:rPr>
          <w:noProof/>
        </w:rPr>
        <w:t>35</w:t>
      </w:r>
      <w:r w:rsidR="001055B5">
        <w:rPr>
          <w:rFonts w:eastAsiaTheme="minorEastAsia"/>
        </w:rPr>
        <w:fldChar w:fldCharType="end"/>
      </w:r>
      <w:r w:rsidR="001055B5">
        <w:rPr>
          <w:rFonts w:eastAsiaTheme="minorEastAsia"/>
        </w:rPr>
        <w:t>)</w:t>
      </w:r>
      <w:r>
        <w:rPr>
          <w:rFonts w:eastAsiaTheme="minorEastAsia"/>
        </w:rPr>
        <w:t xml:space="preserve"> con el coeficiente de </w:t>
      </w:r>
      <w:r w:rsidR="004109E2">
        <w:rPr>
          <w:rFonts w:eastAsiaTheme="minorEastAsia"/>
        </w:rPr>
        <w:t>potencia</w:t>
      </w:r>
      <w:r w:rsidR="001055B5">
        <w:rPr>
          <w:rFonts w:eastAsiaTheme="minorEastAsia"/>
        </w:rPr>
        <w:t xml:space="preserve"> (</w:t>
      </w:r>
      <w:r w:rsidR="001055B5">
        <w:rPr>
          <w:rFonts w:eastAsiaTheme="minorEastAsia"/>
        </w:rPr>
        <w:fldChar w:fldCharType="begin"/>
      </w:r>
      <w:r w:rsidR="001055B5">
        <w:rPr>
          <w:rFonts w:eastAsiaTheme="minorEastAsia"/>
        </w:rPr>
        <w:instrText xml:space="preserve"> REF _Ref518671725 \h </w:instrText>
      </w:r>
      <w:r w:rsidR="001055B5">
        <w:rPr>
          <w:rFonts w:eastAsiaTheme="minorEastAsia"/>
        </w:rPr>
      </w:r>
      <w:r w:rsidR="001055B5">
        <w:rPr>
          <w:rFonts w:eastAsiaTheme="minorEastAsia"/>
        </w:rPr>
        <w:fldChar w:fldCharType="separate"/>
      </w:r>
      <w:r w:rsidR="001055B5">
        <w:t xml:space="preserve">Figura </w:t>
      </w:r>
      <w:r w:rsidR="001055B5">
        <w:rPr>
          <w:noProof/>
        </w:rPr>
        <w:t>36</w:t>
      </w:r>
      <w:r w:rsidR="001055B5">
        <w:rPr>
          <w:rFonts w:eastAsiaTheme="minorEastAsia"/>
        </w:rPr>
        <w:fldChar w:fldCharType="end"/>
      </w:r>
      <w:r w:rsidR="001055B5">
        <w:rPr>
          <w:rFonts w:eastAsiaTheme="minorEastAsia"/>
        </w:rPr>
        <w:t>)</w:t>
      </w:r>
      <w:r w:rsidR="004109E2">
        <w:rPr>
          <w:rFonts w:eastAsiaTheme="minorEastAsia"/>
        </w:rPr>
        <w:t>, al estabilizarse estos valores</w:t>
      </w:r>
      <w:r w:rsidR="000B3703">
        <w:rPr>
          <w:rFonts w:eastAsiaTheme="minorEastAsia"/>
        </w:rPr>
        <w:t>, se podría estimar el punto de mejor operación del motor alrededor de las 4500 RPM.</w:t>
      </w:r>
    </w:p>
    <w:p w14:paraId="47253002" w14:textId="78AF8E78" w:rsidR="00131BAF" w:rsidRDefault="00131BAF" w:rsidP="006F61C8">
      <w:pPr>
        <w:pStyle w:val="Prrafodelista"/>
        <w:ind w:left="709"/>
        <w:rPr>
          <w:rFonts w:eastAsiaTheme="minorEastAsia"/>
        </w:rPr>
      </w:pPr>
    </w:p>
    <w:p w14:paraId="01F99852" w14:textId="2387E976" w:rsidR="00131BAF" w:rsidRDefault="00DB5747" w:rsidP="006F61C8">
      <w:pPr>
        <w:pStyle w:val="Prrafodelista"/>
        <w:ind w:left="709"/>
        <w:rPr>
          <w:rFonts w:eastAsiaTheme="minorEastAsia"/>
        </w:rPr>
      </w:pPr>
      <w:r>
        <w:rPr>
          <w:rFonts w:eastAsiaTheme="minorEastAsia"/>
        </w:rPr>
        <w:t xml:space="preserve">Se observa </w:t>
      </w:r>
      <w:r w:rsidR="00667B67">
        <w:rPr>
          <w:rFonts w:eastAsiaTheme="minorEastAsia"/>
        </w:rPr>
        <w:t>que,</w:t>
      </w:r>
      <w:r>
        <w:rPr>
          <w:rFonts w:eastAsiaTheme="minorEastAsia"/>
        </w:rPr>
        <w:t xml:space="preserve"> aunque</w:t>
      </w:r>
      <w:r w:rsidR="00667B67">
        <w:rPr>
          <w:rFonts w:eastAsiaTheme="minorEastAsia"/>
        </w:rPr>
        <w:t xml:space="preserve"> </w:t>
      </w:r>
      <w:r w:rsidR="00A838ED">
        <w:rPr>
          <w:rFonts w:eastAsiaTheme="minorEastAsia"/>
        </w:rPr>
        <w:t>al tener en cuenta la eficiencia (</w:t>
      </w:r>
      <w:r w:rsidR="00A838ED">
        <w:rPr>
          <w:rFonts w:eastAsiaTheme="minorEastAsia"/>
        </w:rPr>
        <w:fldChar w:fldCharType="begin"/>
      </w:r>
      <w:r w:rsidR="00A838ED">
        <w:rPr>
          <w:rFonts w:eastAsiaTheme="minorEastAsia"/>
        </w:rPr>
        <w:instrText xml:space="preserve"> REF _Ref518672263 \h </w:instrText>
      </w:r>
      <w:r w:rsidR="00A838ED">
        <w:rPr>
          <w:rFonts w:eastAsiaTheme="minorEastAsia"/>
        </w:rPr>
      </w:r>
      <w:r w:rsidR="00A838ED">
        <w:rPr>
          <w:rFonts w:eastAsiaTheme="minorEastAsia"/>
        </w:rPr>
        <w:fldChar w:fldCharType="separate"/>
      </w:r>
      <w:r w:rsidR="00A838ED">
        <w:t xml:space="preserve">Figura </w:t>
      </w:r>
      <w:r w:rsidR="00A838ED">
        <w:rPr>
          <w:noProof/>
        </w:rPr>
        <w:t>38</w:t>
      </w:r>
      <w:r w:rsidR="00A838ED">
        <w:rPr>
          <w:rFonts w:eastAsiaTheme="minorEastAsia"/>
        </w:rPr>
        <w:fldChar w:fldCharType="end"/>
      </w:r>
      <w:r w:rsidR="00A838ED">
        <w:rPr>
          <w:rFonts w:eastAsiaTheme="minorEastAsia"/>
        </w:rPr>
        <w:t>)</w:t>
      </w:r>
      <w:r>
        <w:rPr>
          <w:rFonts w:eastAsiaTheme="minorEastAsia"/>
        </w:rPr>
        <w:t xml:space="preserve"> son bastante similares</w:t>
      </w:r>
      <w:r w:rsidR="00A838ED">
        <w:rPr>
          <w:rFonts w:eastAsiaTheme="minorEastAsia"/>
        </w:rPr>
        <w:t xml:space="preserve"> ambas señales,</w:t>
      </w:r>
      <w:r>
        <w:rPr>
          <w:rFonts w:eastAsiaTheme="minorEastAsia"/>
        </w:rPr>
        <w:t xml:space="preserve"> en el punto de mayor eficiencia global del sistema, </w:t>
      </w:r>
      <w:r w:rsidR="00A62A9F">
        <w:rPr>
          <w:rFonts w:eastAsiaTheme="minorEastAsia"/>
        </w:rPr>
        <w:t xml:space="preserve">la señal </w:t>
      </w:r>
      <w:proofErr w:type="spellStart"/>
      <w:r w:rsidR="00A62A9F">
        <w:rPr>
          <w:rFonts w:eastAsiaTheme="minorEastAsia"/>
        </w:rPr>
        <w:t>pwm</w:t>
      </w:r>
      <w:proofErr w:type="spellEnd"/>
      <w:r w:rsidR="00A62A9F">
        <w:rPr>
          <w:rFonts w:eastAsiaTheme="minorEastAsia"/>
        </w:rPr>
        <w:t xml:space="preserve"> sugiere una eficiencia un poco alta del sistema; mientras que la señal óptica, al ser una medición directa de la velocidad angular, presenta un </w:t>
      </w:r>
      <w:r w:rsidR="00667B67">
        <w:rPr>
          <w:rFonts w:eastAsiaTheme="minorEastAsia"/>
        </w:rPr>
        <w:t xml:space="preserve">valor un poco más razonable </w:t>
      </w:r>
      <w:r w:rsidR="006370BB">
        <w:rPr>
          <w:rFonts w:eastAsiaTheme="minorEastAsia"/>
        </w:rPr>
        <w:t xml:space="preserve">del 80% </w:t>
      </w:r>
      <w:r w:rsidR="00667B67">
        <w:rPr>
          <w:rFonts w:eastAsiaTheme="minorEastAsia"/>
        </w:rPr>
        <w:t>teniendo en cuenta en sistema trabajado.</w:t>
      </w:r>
    </w:p>
    <w:p w14:paraId="5DEDE0F9" w14:textId="09DCA6B3" w:rsidR="006A06B2" w:rsidRDefault="006A06B2" w:rsidP="006F61C8">
      <w:pPr>
        <w:pStyle w:val="Prrafodelista"/>
        <w:ind w:left="709"/>
        <w:rPr>
          <w:rFonts w:eastAsiaTheme="minorEastAsia"/>
        </w:rPr>
      </w:pPr>
    </w:p>
    <w:p w14:paraId="70F3C644" w14:textId="2743435B" w:rsidR="006A06B2" w:rsidRDefault="006A06B2" w:rsidP="006F61C8">
      <w:pPr>
        <w:pStyle w:val="Prrafodelista"/>
        <w:ind w:left="709"/>
        <w:rPr>
          <w:rFonts w:eastAsiaTheme="minorEastAsia"/>
        </w:rPr>
      </w:pPr>
      <w:r>
        <w:rPr>
          <w:rFonts w:eastAsiaTheme="minorEastAsia"/>
        </w:rPr>
        <w:lastRenderedPageBreak/>
        <w:t xml:space="preserve">Finalmente, </w:t>
      </w:r>
      <w:r w:rsidR="0001711F">
        <w:rPr>
          <w:rFonts w:eastAsiaTheme="minorEastAsia"/>
        </w:rPr>
        <w:t xml:space="preserve">al observar </w:t>
      </w:r>
      <w:r w:rsidR="005E4B0B">
        <w:rPr>
          <w:rFonts w:eastAsiaTheme="minorEastAsia"/>
        </w:rPr>
        <w:t>el coeficiente de empuje del rotor</w:t>
      </w:r>
      <w:r w:rsidR="003D7CEC">
        <w:rPr>
          <w:rFonts w:eastAsiaTheme="minorEastAsia"/>
        </w:rPr>
        <w:t xml:space="preserve"> (</w:t>
      </w:r>
      <w:r w:rsidR="003D7CEC">
        <w:rPr>
          <w:rFonts w:eastAsiaTheme="minorEastAsia"/>
        </w:rPr>
        <w:fldChar w:fldCharType="begin"/>
      </w:r>
      <w:r w:rsidR="003D7CEC">
        <w:rPr>
          <w:rFonts w:eastAsiaTheme="minorEastAsia"/>
        </w:rPr>
        <w:instrText xml:space="preserve"> REF _Ref518672337 \h </w:instrText>
      </w:r>
      <w:r w:rsidR="003D7CEC">
        <w:rPr>
          <w:rFonts w:eastAsiaTheme="minorEastAsia"/>
        </w:rPr>
      </w:r>
      <w:r w:rsidR="003D7CEC">
        <w:rPr>
          <w:rFonts w:eastAsiaTheme="minorEastAsia"/>
        </w:rPr>
        <w:fldChar w:fldCharType="separate"/>
      </w:r>
      <w:r w:rsidR="003D7CEC">
        <w:t xml:space="preserve">Figura </w:t>
      </w:r>
      <w:r w:rsidR="003D7CEC">
        <w:rPr>
          <w:noProof/>
        </w:rPr>
        <w:t>37</w:t>
      </w:r>
      <w:r w:rsidR="003D7CEC">
        <w:rPr>
          <w:rFonts w:eastAsiaTheme="minorEastAsia"/>
        </w:rPr>
        <w:fldChar w:fldCharType="end"/>
      </w:r>
      <w:r w:rsidR="003D7CEC">
        <w:rPr>
          <w:rFonts w:eastAsiaTheme="minorEastAsia"/>
        </w:rPr>
        <w:t>)</w:t>
      </w:r>
      <w:r w:rsidR="005E4B0B">
        <w:rPr>
          <w:rFonts w:eastAsiaTheme="minorEastAsia"/>
        </w:rPr>
        <w:t xml:space="preserve">, se </w:t>
      </w:r>
      <w:r w:rsidR="00131BAF">
        <w:rPr>
          <w:rFonts w:eastAsiaTheme="minorEastAsia"/>
        </w:rPr>
        <w:t>observa que es un poco alto para el caso de la señal óptica, sin embargo, presenta un valor razonable</w:t>
      </w:r>
      <w:r w:rsidR="00667B67">
        <w:rPr>
          <w:rFonts w:eastAsiaTheme="minorEastAsia"/>
        </w:rPr>
        <w:t xml:space="preserve"> de </w:t>
      </w:r>
      <w:r w:rsidR="006370BB">
        <w:rPr>
          <w:rFonts w:eastAsiaTheme="minorEastAsia"/>
        </w:rPr>
        <w:t xml:space="preserve">entre </w:t>
      </w:r>
      <w:r w:rsidR="003D7CEC">
        <w:rPr>
          <w:rFonts w:eastAsiaTheme="minorEastAsia"/>
        </w:rPr>
        <w:t>0.01 y 0.014</w:t>
      </w:r>
      <w:r w:rsidR="00534112">
        <w:rPr>
          <w:rFonts w:eastAsiaTheme="minorEastAsia"/>
        </w:rPr>
        <w:t xml:space="preserve"> </w:t>
      </w:r>
      <w:r w:rsidR="00534112">
        <w:rPr>
          <w:rFonts w:eastAsiaTheme="minorEastAsia"/>
        </w:rPr>
        <w:fldChar w:fldCharType="begin"/>
      </w:r>
      <w:r w:rsidR="00534112">
        <w:rPr>
          <w:rFonts w:eastAsiaTheme="minorEastAsia"/>
        </w:rPr>
        <w:instrText xml:space="preserve"> ADDIN ZOTERO_ITEM CSL_CITATION {"citationID":"iewUzLID","properties":{"formattedCitation":"(Perez G. y Lopez M. 2015)","plainCitation":"(Perez G. y Lopez M. 2015)","noteIndex":0},"citationItems":[{"id":18,"uris":["http://zotero.org/users/local/gYfJz208/items/2C3CE9DZ"],"uri":["http://zotero.org/users/local/gYfJz208/items/2C3CE9DZ"],"itemData":{"id":18,"type":"article-journal","title":"Computational Study of a Quadcopter Propeller in Hover at High Altitude","page":"10","journalAbbreviation":"AIAA","author":[{"family":"Perez G.","given":"Andres M."},{"family":"Lopez M.","given":"Omar D."}],"issued":{"date-parts":[["2015",1]]}}}],"schema":"https://github.com/citation-style-language/schema/raw/master/csl-citation.json"} </w:instrText>
      </w:r>
      <w:r w:rsidR="00534112">
        <w:rPr>
          <w:rFonts w:eastAsiaTheme="minorEastAsia"/>
        </w:rPr>
        <w:fldChar w:fldCharType="separate"/>
      </w:r>
      <w:r w:rsidR="00534112" w:rsidRPr="00534112">
        <w:rPr>
          <w:rFonts w:cs="Times New Roman"/>
        </w:rPr>
        <w:t>(Perez G. y Lopez M. 2015)</w:t>
      </w:r>
      <w:r w:rsidR="00534112">
        <w:rPr>
          <w:rFonts w:eastAsiaTheme="minorEastAsia"/>
        </w:rPr>
        <w:fldChar w:fldCharType="end"/>
      </w:r>
      <w:r w:rsidR="00534112">
        <w:rPr>
          <w:rFonts w:eastAsiaTheme="minorEastAsia"/>
        </w:rPr>
        <w:t>.</w:t>
      </w:r>
    </w:p>
    <w:p w14:paraId="0ABFD12E" w14:textId="2ECFA385" w:rsidR="000B3703" w:rsidRDefault="000B3703" w:rsidP="006F61C8">
      <w:pPr>
        <w:pStyle w:val="Prrafodelista"/>
        <w:ind w:left="709"/>
        <w:rPr>
          <w:rFonts w:eastAsiaTheme="minorEastAsia"/>
        </w:rPr>
      </w:pPr>
    </w:p>
    <w:p w14:paraId="6EC102E6" w14:textId="77777777" w:rsidR="001055B5" w:rsidRDefault="001055B5" w:rsidP="006F61C8">
      <w:pPr>
        <w:pStyle w:val="Prrafodelista"/>
        <w:ind w:left="709"/>
        <w:rPr>
          <w:rFonts w:eastAsiaTheme="minorEastAsia"/>
        </w:rPr>
      </w:pPr>
    </w:p>
    <w:p w14:paraId="5C345CF6" w14:textId="329B4C03" w:rsidR="00CA0159" w:rsidRPr="006F61C8" w:rsidRDefault="00586D71" w:rsidP="006F61C8">
      <w:pPr>
        <w:pStyle w:val="Prrafodelista"/>
        <w:ind w:left="709"/>
        <w:rPr>
          <w:rFonts w:eastAsiaTheme="minorEastAsia"/>
        </w:rPr>
      </w:pPr>
      <w:r>
        <w:rPr>
          <w:rFonts w:eastAsiaTheme="minorEastAsia"/>
        </w:rPr>
        <w:t xml:space="preserve"> </w:t>
      </w:r>
    </w:p>
    <w:p w14:paraId="074D8598" w14:textId="220B039B" w:rsidR="006A5A38" w:rsidRDefault="000B3B3E" w:rsidP="00EF1B5B">
      <w:pPr>
        <w:pStyle w:val="Prrafodelista"/>
        <w:keepNext/>
        <w:ind w:left="709"/>
        <w:jc w:val="center"/>
      </w:pPr>
      <w:r>
        <w:rPr>
          <w:noProof/>
        </w:rPr>
        <w:drawing>
          <wp:inline distT="0" distB="0" distL="0" distR="0" wp14:anchorId="1B960ED4" wp14:editId="0DEAA13F">
            <wp:extent cx="4680000" cy="3454776"/>
            <wp:effectExtent l="0" t="0" r="635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Figure of Merit (2018-07-06).jpg"/>
                    <pic:cNvPicPr/>
                  </pic:nvPicPr>
                  <pic:blipFill rotWithShape="1">
                    <a:blip r:embed="rId44">
                      <a:extLst>
                        <a:ext uri="{28A0092B-C50C-407E-A947-70E740481C1C}">
                          <a14:useLocalDpi xmlns:a14="http://schemas.microsoft.com/office/drawing/2010/main" val="0"/>
                        </a:ext>
                      </a:extLst>
                    </a:blip>
                    <a:srcRect t="9897" r="8456"/>
                    <a:stretch/>
                  </pic:blipFill>
                  <pic:spPr bwMode="auto">
                    <a:xfrm>
                      <a:off x="0" y="0"/>
                      <a:ext cx="4680000" cy="3454776"/>
                    </a:xfrm>
                    <a:prstGeom prst="rect">
                      <a:avLst/>
                    </a:prstGeom>
                    <a:ln>
                      <a:noFill/>
                    </a:ln>
                    <a:extLst>
                      <a:ext uri="{53640926-AAD7-44D8-BBD7-CCE9431645EC}">
                        <a14:shadowObscured xmlns:a14="http://schemas.microsoft.com/office/drawing/2010/main"/>
                      </a:ext>
                    </a:extLst>
                  </pic:spPr>
                </pic:pic>
              </a:graphicData>
            </a:graphic>
          </wp:inline>
        </w:drawing>
      </w:r>
    </w:p>
    <w:p w14:paraId="10D7C871" w14:textId="543480E5" w:rsidR="006F61C8" w:rsidRDefault="006A5A38" w:rsidP="006A5A38">
      <w:pPr>
        <w:pStyle w:val="Descripcin"/>
        <w:jc w:val="center"/>
      </w:pPr>
      <w:bookmarkStart w:id="37" w:name="_Ref518671265"/>
      <w:r>
        <w:t xml:space="preserve">Figura </w:t>
      </w:r>
      <w:r>
        <w:fldChar w:fldCharType="begin"/>
      </w:r>
      <w:r>
        <w:instrText xml:space="preserve"> SEQ Figura \* ARABIC </w:instrText>
      </w:r>
      <w:r>
        <w:fldChar w:fldCharType="separate"/>
      </w:r>
      <w:r w:rsidR="00B20315">
        <w:rPr>
          <w:noProof/>
        </w:rPr>
        <w:t>35</w:t>
      </w:r>
      <w:r>
        <w:fldChar w:fldCharType="end"/>
      </w:r>
      <w:bookmarkEnd w:id="37"/>
      <w:r>
        <w:t>: Figura de mérito calculada</w:t>
      </w:r>
    </w:p>
    <w:p w14:paraId="4B5A3E95" w14:textId="61BFB4B3" w:rsidR="00E651E9" w:rsidRDefault="000A32F1" w:rsidP="006A4670">
      <w:pPr>
        <w:keepNext/>
      </w:pPr>
      <w:r>
        <w:rPr>
          <w:noProof/>
        </w:rPr>
        <w:drawing>
          <wp:inline distT="0" distB="0" distL="0" distR="0" wp14:anchorId="12841E0F" wp14:editId="1C4353F5">
            <wp:extent cx="4798800" cy="3021545"/>
            <wp:effectExtent l="0" t="0" r="1905" b="762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Zoomed Power Coeficient (2018-07-06).jpg"/>
                    <pic:cNvPicPr/>
                  </pic:nvPicPr>
                  <pic:blipFill rotWithShape="1">
                    <a:blip r:embed="rId45">
                      <a:extLst>
                        <a:ext uri="{28A0092B-C50C-407E-A947-70E740481C1C}">
                          <a14:useLocalDpi xmlns:a14="http://schemas.microsoft.com/office/drawing/2010/main" val="0"/>
                        </a:ext>
                      </a:extLst>
                    </a:blip>
                    <a:srcRect t="8310" r="8918"/>
                    <a:stretch/>
                  </pic:blipFill>
                  <pic:spPr bwMode="auto">
                    <a:xfrm>
                      <a:off x="0" y="0"/>
                      <a:ext cx="4798800" cy="3021545"/>
                    </a:xfrm>
                    <a:prstGeom prst="rect">
                      <a:avLst/>
                    </a:prstGeom>
                    <a:ln>
                      <a:noFill/>
                    </a:ln>
                    <a:extLst>
                      <a:ext uri="{53640926-AAD7-44D8-BBD7-CCE9431645EC}">
                        <a14:shadowObscured xmlns:a14="http://schemas.microsoft.com/office/drawing/2010/main"/>
                      </a:ext>
                    </a:extLst>
                  </pic:spPr>
                </pic:pic>
              </a:graphicData>
            </a:graphic>
          </wp:inline>
        </w:drawing>
      </w:r>
    </w:p>
    <w:p w14:paraId="6DC4DF29" w14:textId="1127D46B" w:rsidR="00E651E9" w:rsidRDefault="00E651E9" w:rsidP="00E651E9">
      <w:pPr>
        <w:pStyle w:val="Descripcin"/>
        <w:jc w:val="center"/>
      </w:pPr>
      <w:bookmarkStart w:id="38" w:name="_Ref518671725"/>
      <w:r>
        <w:t xml:space="preserve">Figura </w:t>
      </w:r>
      <w:r>
        <w:fldChar w:fldCharType="begin"/>
      </w:r>
      <w:r>
        <w:instrText xml:space="preserve"> SEQ Figura \* ARABIC </w:instrText>
      </w:r>
      <w:r>
        <w:fldChar w:fldCharType="separate"/>
      </w:r>
      <w:r w:rsidR="00B20315">
        <w:rPr>
          <w:noProof/>
        </w:rPr>
        <w:t>36</w:t>
      </w:r>
      <w:r>
        <w:fldChar w:fldCharType="end"/>
      </w:r>
      <w:bookmarkEnd w:id="38"/>
      <w:r>
        <w:t>: Coeficiente de potencia del rotor</w:t>
      </w:r>
    </w:p>
    <w:p w14:paraId="2C8C5F4B" w14:textId="1C5624ED" w:rsidR="00E651E9" w:rsidRDefault="00950684" w:rsidP="00AB1F8E">
      <w:pPr>
        <w:keepNext/>
        <w:jc w:val="center"/>
      </w:pPr>
      <w:r>
        <w:rPr>
          <w:noProof/>
        </w:rPr>
        <w:lastRenderedPageBreak/>
        <w:drawing>
          <wp:inline distT="0" distB="0" distL="0" distR="0" wp14:anchorId="2FD3486E" wp14:editId="5B345385">
            <wp:extent cx="4800000" cy="3600000"/>
            <wp:effectExtent l="0" t="0" r="635" b="635"/>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Zoomed Thrust coeficient (2018-07-06).jpg"/>
                    <pic:cNvPicPr/>
                  </pic:nvPicPr>
                  <pic:blipFill>
                    <a:blip r:embed="rId46">
                      <a:extLst>
                        <a:ext uri="{28A0092B-C50C-407E-A947-70E740481C1C}">
                          <a14:useLocalDpi xmlns:a14="http://schemas.microsoft.com/office/drawing/2010/main" val="0"/>
                        </a:ext>
                      </a:extLst>
                    </a:blip>
                    <a:stretch>
                      <a:fillRect/>
                    </a:stretch>
                  </pic:blipFill>
                  <pic:spPr>
                    <a:xfrm>
                      <a:off x="0" y="0"/>
                      <a:ext cx="4800000" cy="3600000"/>
                    </a:xfrm>
                    <a:prstGeom prst="rect">
                      <a:avLst/>
                    </a:prstGeom>
                  </pic:spPr>
                </pic:pic>
              </a:graphicData>
            </a:graphic>
          </wp:inline>
        </w:drawing>
      </w:r>
    </w:p>
    <w:p w14:paraId="480D64BA" w14:textId="62DD6EB3" w:rsidR="00E651E9" w:rsidRDefault="00E651E9" w:rsidP="00E651E9">
      <w:pPr>
        <w:pStyle w:val="Descripcin"/>
        <w:jc w:val="center"/>
      </w:pPr>
      <w:bookmarkStart w:id="39" w:name="_Ref518672337"/>
      <w:r>
        <w:t xml:space="preserve">Figura </w:t>
      </w:r>
      <w:r>
        <w:fldChar w:fldCharType="begin"/>
      </w:r>
      <w:r>
        <w:instrText xml:space="preserve"> SEQ Figura \* ARABIC </w:instrText>
      </w:r>
      <w:r>
        <w:fldChar w:fldCharType="separate"/>
      </w:r>
      <w:r w:rsidR="00B20315">
        <w:rPr>
          <w:noProof/>
        </w:rPr>
        <w:t>37</w:t>
      </w:r>
      <w:r>
        <w:fldChar w:fldCharType="end"/>
      </w:r>
      <w:bookmarkEnd w:id="39"/>
      <w:r>
        <w:t>: Coeficiente de Empuje del Rotor</w:t>
      </w:r>
    </w:p>
    <w:p w14:paraId="5C20CD94" w14:textId="1E7E66EE" w:rsidR="004A349E" w:rsidRDefault="00316EC8" w:rsidP="00AB1F8E">
      <w:pPr>
        <w:keepNext/>
        <w:jc w:val="center"/>
      </w:pPr>
      <w:r>
        <w:rPr>
          <w:noProof/>
        </w:rPr>
        <w:drawing>
          <wp:inline distT="0" distB="0" distL="0" distR="0" wp14:anchorId="723F77EC" wp14:editId="62DB1C9C">
            <wp:extent cx="4800000" cy="3600000"/>
            <wp:effectExtent l="0" t="0" r="635" b="635"/>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ficiencia (2018-07-06).jpg"/>
                    <pic:cNvPicPr/>
                  </pic:nvPicPr>
                  <pic:blipFill>
                    <a:blip r:embed="rId47">
                      <a:extLst>
                        <a:ext uri="{28A0092B-C50C-407E-A947-70E740481C1C}">
                          <a14:useLocalDpi xmlns:a14="http://schemas.microsoft.com/office/drawing/2010/main" val="0"/>
                        </a:ext>
                      </a:extLst>
                    </a:blip>
                    <a:stretch>
                      <a:fillRect/>
                    </a:stretch>
                  </pic:blipFill>
                  <pic:spPr>
                    <a:xfrm>
                      <a:off x="0" y="0"/>
                      <a:ext cx="4800000" cy="3600000"/>
                    </a:xfrm>
                    <a:prstGeom prst="rect">
                      <a:avLst/>
                    </a:prstGeom>
                  </pic:spPr>
                </pic:pic>
              </a:graphicData>
            </a:graphic>
          </wp:inline>
        </w:drawing>
      </w:r>
    </w:p>
    <w:p w14:paraId="4B11C63D" w14:textId="1B4D52D9" w:rsidR="00BB01A6" w:rsidRDefault="004A349E" w:rsidP="004A349E">
      <w:pPr>
        <w:pStyle w:val="Descripcin"/>
        <w:jc w:val="center"/>
      </w:pPr>
      <w:bookmarkStart w:id="40" w:name="_Ref518672263"/>
      <w:r>
        <w:t xml:space="preserve">Figura </w:t>
      </w:r>
      <w:r>
        <w:fldChar w:fldCharType="begin"/>
      </w:r>
      <w:r>
        <w:instrText xml:space="preserve"> SEQ Figura \* ARABIC </w:instrText>
      </w:r>
      <w:r>
        <w:fldChar w:fldCharType="separate"/>
      </w:r>
      <w:r w:rsidR="00B20315">
        <w:rPr>
          <w:noProof/>
        </w:rPr>
        <w:t>38</w:t>
      </w:r>
      <w:r>
        <w:fldChar w:fldCharType="end"/>
      </w:r>
      <w:bookmarkEnd w:id="40"/>
      <w:r>
        <w:t>: Eficiencia global de todo el sistema</w:t>
      </w:r>
    </w:p>
    <w:p w14:paraId="5B8FA37E" w14:textId="216911FC" w:rsidR="00602633" w:rsidRDefault="00602633" w:rsidP="00602633"/>
    <w:p w14:paraId="56E3A512" w14:textId="77777777" w:rsidR="00602633" w:rsidRPr="00602633" w:rsidRDefault="00602633" w:rsidP="00602633"/>
    <w:p w14:paraId="61D6ADF1" w14:textId="05F4394C" w:rsidR="00D81083" w:rsidRDefault="00D81083" w:rsidP="00D81083">
      <w:pPr>
        <w:pStyle w:val="Ttulo2"/>
      </w:pPr>
      <w:r>
        <w:t>Conclusiones</w:t>
      </w:r>
      <w:r w:rsidR="00DF4FAA">
        <w:t>:</w:t>
      </w:r>
    </w:p>
    <w:p w14:paraId="0546DEE6" w14:textId="433C8EB9" w:rsidR="00DF4FAA" w:rsidRDefault="00DF4FAA" w:rsidP="00DF4FAA"/>
    <w:p w14:paraId="053C2E38" w14:textId="688F6D09" w:rsidR="0002589A" w:rsidRDefault="0028306D" w:rsidP="00DF4FAA">
      <w:r w:rsidRPr="0028306D">
        <w:t xml:space="preserve">La variación entre los resultados obtenidos teniendo en cuenta la señal del sensor óptico vs la señal </w:t>
      </w:r>
      <w:proofErr w:type="spellStart"/>
      <w:r w:rsidRPr="0028306D">
        <w:t>pwm</w:t>
      </w:r>
      <w:proofErr w:type="spellEnd"/>
      <w:r w:rsidRPr="0028306D">
        <w:t>, puede deberse a que la inercia adicional de la hélice al incorporarla con el motor genera una dificultad adicional a este para mover el conjunto</w:t>
      </w:r>
      <w:r>
        <w:t>.</w:t>
      </w:r>
    </w:p>
    <w:p w14:paraId="6156E37C" w14:textId="58344603" w:rsidR="0028306D" w:rsidRDefault="00935658" w:rsidP="00DF4FAA">
      <w:r w:rsidRPr="00935658">
        <w:t xml:space="preserve">En este caso, se puede concluir que las mediciones a tenerse en cuenta para fines prácticos son las tomadas mediante la señal del sensor óptico, puesto que, aunque presentan una mayor dispersión que las de la señal </w:t>
      </w:r>
      <w:proofErr w:type="spellStart"/>
      <w:r w:rsidRPr="00935658">
        <w:t>pwm</w:t>
      </w:r>
      <w:proofErr w:type="spellEnd"/>
      <w:r w:rsidRPr="00935658">
        <w:t>, parten de una medición directa</w:t>
      </w:r>
      <w:r w:rsidR="00601DDA">
        <w:t xml:space="preserve">, esto se puede evidenciar claramente en la gráfica de </w:t>
      </w:r>
      <w:r w:rsidR="00F0386B">
        <w:t xml:space="preserve">la </w:t>
      </w:r>
      <w:r w:rsidR="00EA7366">
        <w:fldChar w:fldCharType="begin"/>
      </w:r>
      <w:r w:rsidR="00EA7366">
        <w:instrText xml:space="preserve"> REF _Ref518672263 \h </w:instrText>
      </w:r>
      <w:r w:rsidR="00EA7366">
        <w:fldChar w:fldCharType="separate"/>
      </w:r>
      <w:r w:rsidR="00EA7366">
        <w:t xml:space="preserve">Figura </w:t>
      </w:r>
      <w:r w:rsidR="00EA7366">
        <w:rPr>
          <w:noProof/>
        </w:rPr>
        <w:t>38</w:t>
      </w:r>
      <w:r w:rsidR="00EA7366">
        <w:fldChar w:fldCharType="end"/>
      </w:r>
      <w:r w:rsidR="00601DDA">
        <w:t xml:space="preserve">, en la cual </w:t>
      </w:r>
      <w:r w:rsidR="00F0386B">
        <w:t xml:space="preserve">se observa que la eficiencia máxima, según la señal </w:t>
      </w:r>
      <w:proofErr w:type="spellStart"/>
      <w:r w:rsidR="00F0386B">
        <w:t>pwm</w:t>
      </w:r>
      <w:proofErr w:type="spellEnd"/>
      <w:r w:rsidR="00F0386B">
        <w:t xml:space="preserve"> es muy alta</w:t>
      </w:r>
      <w:r w:rsidR="00EE7ACD">
        <w:t xml:space="preserve"> en comparación a la que determina la señal óptica.</w:t>
      </w:r>
    </w:p>
    <w:p w14:paraId="686ECDE2" w14:textId="62538CD1" w:rsidR="00EE7ACD" w:rsidRDefault="000231FD" w:rsidP="00DF4FAA">
      <w:r>
        <w:t>Es altamente recomendable que</w:t>
      </w:r>
      <w:r w:rsidR="00F9104E">
        <w:t>,</w:t>
      </w:r>
      <w:r>
        <w:t xml:space="preserve"> a la hora de </w:t>
      </w:r>
      <w:r w:rsidR="008E28F8">
        <w:t>diseñar algún tipo de rotor, se realicen pruebas realizando un control en tiempo real de la velocidad angular, esto con el fin de conciliar la diferencia e</w:t>
      </w:r>
      <w:r w:rsidR="00221A49">
        <w:t>xistente e</w:t>
      </w:r>
      <w:r w:rsidR="008E28F8">
        <w:t>ntre estas 2 señales</w:t>
      </w:r>
      <w:r w:rsidR="00221A49">
        <w:t xml:space="preserve"> y así poder estar seguro qu</w:t>
      </w:r>
      <w:r w:rsidR="00F9104E">
        <w:t>é</w:t>
      </w:r>
      <w:r w:rsidR="00221A49">
        <w:t xml:space="preserve"> la señal que se le envía al sistema (</w:t>
      </w:r>
      <w:proofErr w:type="spellStart"/>
      <w:r w:rsidR="00221A49">
        <w:t>pwm</w:t>
      </w:r>
      <w:proofErr w:type="spellEnd"/>
      <w:r w:rsidR="00221A49">
        <w:t>) sea acorde con la señal real que genera el mismo (óptica).</w:t>
      </w:r>
    </w:p>
    <w:p w14:paraId="1E2B007C" w14:textId="1DEB4B13" w:rsidR="00221A49" w:rsidRDefault="00F9104E" w:rsidP="00DF4FAA">
      <w:r>
        <w:t>Se observa que la figura de mérito tiene valores muy oscilantes a bajas velocidades angulares, esto se debe a</w:t>
      </w:r>
      <w:r w:rsidR="00D415EB">
        <w:t xml:space="preserve"> que a estas velocidades el número de Reynolds del flujo inducido es muy bajo y puede encontrarse en un régimen de transición</w:t>
      </w:r>
      <w:r w:rsidR="002A3D0B">
        <w:t xml:space="preserve"> antes de llegar a ser un flujo completamente turbulento.</w:t>
      </w:r>
    </w:p>
    <w:p w14:paraId="66ABE17B" w14:textId="6AF613C2" w:rsidR="002A3D0B" w:rsidRDefault="002A3D0B" w:rsidP="00DF4FAA"/>
    <w:p w14:paraId="7D60DEC7" w14:textId="084F6851" w:rsidR="002A3D0B" w:rsidRDefault="002A3D0B" w:rsidP="00DF4FAA"/>
    <w:p w14:paraId="69618DD1" w14:textId="5E8A7313" w:rsidR="002A3D0B" w:rsidRDefault="002A3D0B" w:rsidP="00DF4FAA"/>
    <w:p w14:paraId="006D8C2E" w14:textId="05A75FE3" w:rsidR="002A3D0B" w:rsidRDefault="002A3D0B" w:rsidP="00DF4FAA"/>
    <w:p w14:paraId="01162A29" w14:textId="4A5C29B0" w:rsidR="002A3D0B" w:rsidRDefault="002A3D0B" w:rsidP="00DF4FAA"/>
    <w:p w14:paraId="4CB827BF" w14:textId="4FD99FF4" w:rsidR="002A3D0B" w:rsidRDefault="002A3D0B" w:rsidP="00DF4FAA"/>
    <w:p w14:paraId="6ADA3E1D" w14:textId="518DBCA5" w:rsidR="002A3D0B" w:rsidRDefault="002A3D0B" w:rsidP="00DF4FAA"/>
    <w:p w14:paraId="458AE52D" w14:textId="7C86C403" w:rsidR="002A3D0B" w:rsidRDefault="002A3D0B" w:rsidP="00DF4FAA"/>
    <w:p w14:paraId="591AB108" w14:textId="7006692E" w:rsidR="002A3D0B" w:rsidRDefault="002A3D0B" w:rsidP="00DF4FAA"/>
    <w:p w14:paraId="40FDEB6B" w14:textId="683D3C50" w:rsidR="002A3D0B" w:rsidRDefault="002A3D0B" w:rsidP="00DF4FAA"/>
    <w:p w14:paraId="103FBE1B" w14:textId="786CBAA4" w:rsidR="002A3D0B" w:rsidRDefault="002A3D0B" w:rsidP="00DF4FAA"/>
    <w:p w14:paraId="7E41258D" w14:textId="244A9BB8" w:rsidR="002A3D0B" w:rsidRDefault="002A3D0B" w:rsidP="00DF4FAA"/>
    <w:p w14:paraId="5D44A14E" w14:textId="2CED27C5" w:rsidR="002A3D0B" w:rsidRDefault="002A3D0B" w:rsidP="00DF4FAA"/>
    <w:p w14:paraId="211B82C4" w14:textId="377456A5" w:rsidR="002A3D0B" w:rsidRDefault="002A3D0B" w:rsidP="00DF4FAA"/>
    <w:p w14:paraId="052CCFB0" w14:textId="23283AF4" w:rsidR="002A3D0B" w:rsidRDefault="002A3D0B" w:rsidP="00DF4FAA"/>
    <w:p w14:paraId="596A55F7" w14:textId="5F70CED4" w:rsidR="002A3D0B" w:rsidRDefault="002A3D0B" w:rsidP="00DF4FAA"/>
    <w:p w14:paraId="05BB7CA7" w14:textId="77777777" w:rsidR="002A3D0B" w:rsidRDefault="002A3D0B" w:rsidP="00DF4FAA">
      <w:bookmarkStart w:id="41" w:name="_GoBack"/>
      <w:bookmarkEnd w:id="41"/>
    </w:p>
    <w:p w14:paraId="588CFD39" w14:textId="77777777" w:rsidR="00F25222" w:rsidRDefault="00F25222" w:rsidP="00DF4FAA"/>
    <w:p w14:paraId="1243E8DD" w14:textId="269D5C8B" w:rsidR="00DF4FAA" w:rsidRDefault="00DF4FAA" w:rsidP="00DF4FAA">
      <w:pPr>
        <w:pStyle w:val="Ttulo2"/>
      </w:pPr>
      <w:r>
        <w:t>Referencias:</w:t>
      </w:r>
    </w:p>
    <w:p w14:paraId="7DF3FD09" w14:textId="77777777" w:rsidR="00F25222" w:rsidRPr="00F25222" w:rsidRDefault="00F25222" w:rsidP="00F25222"/>
    <w:p w14:paraId="1F7F094B" w14:textId="77777777" w:rsidR="00534112" w:rsidRPr="00534112" w:rsidRDefault="00DF4FAA" w:rsidP="00534112">
      <w:pPr>
        <w:pStyle w:val="Bibliografa"/>
        <w:rPr>
          <w:rFonts w:cs="Times New Roman"/>
        </w:rPr>
      </w:pPr>
      <w:r>
        <w:fldChar w:fldCharType="begin"/>
      </w:r>
      <w:r>
        <w:instrText xml:space="preserve"> ADDIN ZOTERO_BIBL {"uncited":[],"omitted":[],"custom":[]} CSL_BIBLIOGRAPHY </w:instrText>
      </w:r>
      <w:r>
        <w:fldChar w:fldCharType="separate"/>
      </w:r>
      <w:r w:rsidR="00534112" w:rsidRPr="00534112">
        <w:rPr>
          <w:rFonts w:cs="Times New Roman"/>
        </w:rPr>
        <w:t xml:space="preserve">APFELBECK, C., DIERL, S., DINH, B.P., DRESCHER, C., ECKEY, F., GÖRGEN, T., LECHNER, F., LUDEWIG, M., MARKS, J.K. y QUERMANN, K., 2014. </w:t>
      </w:r>
      <w:proofErr w:type="spellStart"/>
      <w:r w:rsidR="00534112" w:rsidRPr="00534112">
        <w:rPr>
          <w:rFonts w:cs="Times New Roman"/>
        </w:rPr>
        <w:t>Projektgruppe</w:t>
      </w:r>
      <w:proofErr w:type="spellEnd"/>
      <w:r w:rsidR="00534112" w:rsidRPr="00534112">
        <w:rPr>
          <w:rFonts w:cs="Times New Roman"/>
        </w:rPr>
        <w:t xml:space="preserve"> </w:t>
      </w:r>
      <w:proofErr w:type="spellStart"/>
      <w:r w:rsidR="00534112" w:rsidRPr="00534112">
        <w:rPr>
          <w:rFonts w:cs="Times New Roman"/>
        </w:rPr>
        <w:t>AgES</w:t>
      </w:r>
      <w:proofErr w:type="spellEnd"/>
      <w:r w:rsidR="00534112" w:rsidRPr="00534112">
        <w:rPr>
          <w:rFonts w:cs="Times New Roman"/>
        </w:rPr>
        <w:t xml:space="preserve"> (576) </w:t>
      </w:r>
      <w:proofErr w:type="spellStart"/>
      <w:r w:rsidR="00534112" w:rsidRPr="00534112">
        <w:rPr>
          <w:rFonts w:cs="Times New Roman"/>
        </w:rPr>
        <w:t>Lehrstuhl</w:t>
      </w:r>
      <w:proofErr w:type="spellEnd"/>
      <w:r w:rsidR="00534112" w:rsidRPr="00534112">
        <w:rPr>
          <w:rFonts w:cs="Times New Roman"/>
        </w:rPr>
        <w:t xml:space="preserve"> 5 </w:t>
      </w:r>
      <w:proofErr w:type="spellStart"/>
      <w:r w:rsidR="00534112" w:rsidRPr="00534112">
        <w:rPr>
          <w:rFonts w:cs="Times New Roman"/>
        </w:rPr>
        <w:t>für</w:t>
      </w:r>
      <w:proofErr w:type="spellEnd"/>
      <w:r w:rsidR="00534112" w:rsidRPr="00534112">
        <w:rPr>
          <w:rFonts w:cs="Times New Roman"/>
        </w:rPr>
        <w:t xml:space="preserve"> </w:t>
      </w:r>
      <w:proofErr w:type="spellStart"/>
      <w:r w:rsidR="00534112" w:rsidRPr="00534112">
        <w:rPr>
          <w:rFonts w:cs="Times New Roman"/>
        </w:rPr>
        <w:t>Programmiersysteme</w:t>
      </w:r>
      <w:proofErr w:type="spellEnd"/>
      <w:proofErr w:type="gramStart"/>
      <w:r w:rsidR="00534112" w:rsidRPr="00534112">
        <w:rPr>
          <w:rFonts w:cs="Times New Roman"/>
        </w:rPr>
        <w:t>. ,</w:t>
      </w:r>
      <w:proofErr w:type="gramEnd"/>
      <w:r w:rsidR="00534112" w:rsidRPr="00534112">
        <w:rPr>
          <w:rFonts w:cs="Times New Roman"/>
        </w:rPr>
        <w:t xml:space="preserve"> </w:t>
      </w:r>
    </w:p>
    <w:p w14:paraId="679448FA" w14:textId="77777777" w:rsidR="00534112" w:rsidRPr="00534112" w:rsidRDefault="00534112" w:rsidP="00534112">
      <w:pPr>
        <w:pStyle w:val="Bibliografa"/>
        <w:rPr>
          <w:rFonts w:cs="Times New Roman"/>
        </w:rPr>
      </w:pPr>
      <w:r w:rsidRPr="00534112">
        <w:rPr>
          <w:rFonts w:cs="Times New Roman"/>
        </w:rPr>
        <w:t xml:space="preserve">BARLOW, J.B., RAE JR, W.H. y POPE, A., 2015. Low </w:t>
      </w:r>
      <w:proofErr w:type="spellStart"/>
      <w:r w:rsidRPr="00534112">
        <w:rPr>
          <w:rFonts w:cs="Times New Roman"/>
        </w:rPr>
        <w:t>speed</w:t>
      </w:r>
      <w:proofErr w:type="spellEnd"/>
      <w:r w:rsidRPr="00534112">
        <w:rPr>
          <w:rFonts w:cs="Times New Roman"/>
        </w:rPr>
        <w:t xml:space="preserve"> </w:t>
      </w:r>
      <w:proofErr w:type="spellStart"/>
      <w:r w:rsidRPr="00534112">
        <w:rPr>
          <w:rFonts w:cs="Times New Roman"/>
        </w:rPr>
        <w:t>wind</w:t>
      </w:r>
      <w:proofErr w:type="spellEnd"/>
      <w:r w:rsidRPr="00534112">
        <w:rPr>
          <w:rFonts w:cs="Times New Roman"/>
        </w:rPr>
        <w:t xml:space="preserve"> </w:t>
      </w:r>
      <w:proofErr w:type="spellStart"/>
      <w:r w:rsidRPr="00534112">
        <w:rPr>
          <w:rFonts w:cs="Times New Roman"/>
        </w:rPr>
        <w:t>tunnel</w:t>
      </w:r>
      <w:proofErr w:type="spellEnd"/>
      <w:r w:rsidRPr="00534112">
        <w:rPr>
          <w:rFonts w:cs="Times New Roman"/>
        </w:rPr>
        <w:t xml:space="preserve"> </w:t>
      </w:r>
      <w:proofErr w:type="spellStart"/>
      <w:r w:rsidRPr="00534112">
        <w:rPr>
          <w:rFonts w:cs="Times New Roman"/>
        </w:rPr>
        <w:t>testing</w:t>
      </w:r>
      <w:proofErr w:type="spellEnd"/>
      <w:r w:rsidRPr="00534112">
        <w:rPr>
          <w:rFonts w:cs="Times New Roman"/>
        </w:rPr>
        <w:t xml:space="preserve">. </w:t>
      </w:r>
      <w:r w:rsidRPr="00534112">
        <w:rPr>
          <w:rFonts w:cs="Times New Roman"/>
          <w:i/>
          <w:iCs/>
        </w:rPr>
        <w:t xml:space="preserve">INCAS </w:t>
      </w:r>
      <w:proofErr w:type="spellStart"/>
      <w:r w:rsidRPr="00534112">
        <w:rPr>
          <w:rFonts w:cs="Times New Roman"/>
          <w:i/>
          <w:iCs/>
        </w:rPr>
        <w:t>Bulletin</w:t>
      </w:r>
      <w:proofErr w:type="spellEnd"/>
      <w:r w:rsidRPr="00534112">
        <w:rPr>
          <w:rFonts w:cs="Times New Roman"/>
        </w:rPr>
        <w:t xml:space="preserve">, vol. 7, no. 1, pp. 133. </w:t>
      </w:r>
    </w:p>
    <w:p w14:paraId="3EC08AA4" w14:textId="77777777" w:rsidR="00534112" w:rsidRPr="00534112" w:rsidRDefault="00534112" w:rsidP="00534112">
      <w:pPr>
        <w:pStyle w:val="Bibliografa"/>
        <w:rPr>
          <w:rFonts w:cs="Times New Roman"/>
        </w:rPr>
      </w:pPr>
      <w:r w:rsidRPr="00534112">
        <w:rPr>
          <w:rFonts w:cs="Times New Roman"/>
        </w:rPr>
        <w:t xml:space="preserve">BECKWITH, T.G., MARANGONI, R.D. y LIENHARD, J.H., 2009. </w:t>
      </w:r>
      <w:proofErr w:type="spellStart"/>
      <w:r w:rsidRPr="00534112">
        <w:rPr>
          <w:rFonts w:cs="Times New Roman"/>
          <w:i/>
          <w:iCs/>
        </w:rPr>
        <w:t>Mechanical</w:t>
      </w:r>
      <w:proofErr w:type="spellEnd"/>
      <w:r w:rsidRPr="00534112">
        <w:rPr>
          <w:rFonts w:cs="Times New Roman"/>
          <w:i/>
          <w:iCs/>
        </w:rPr>
        <w:t xml:space="preserve"> </w:t>
      </w:r>
      <w:proofErr w:type="spellStart"/>
      <w:r w:rsidRPr="00534112">
        <w:rPr>
          <w:rFonts w:cs="Times New Roman"/>
          <w:i/>
          <w:iCs/>
        </w:rPr>
        <w:t>measurements</w:t>
      </w:r>
      <w:proofErr w:type="spellEnd"/>
      <w:r w:rsidRPr="00534112">
        <w:rPr>
          <w:rFonts w:cs="Times New Roman"/>
        </w:rPr>
        <w:t xml:space="preserve">. S.l.: Pearson. </w:t>
      </w:r>
    </w:p>
    <w:p w14:paraId="7B939E06" w14:textId="77777777" w:rsidR="00534112" w:rsidRPr="00534112" w:rsidRDefault="00534112" w:rsidP="00534112">
      <w:pPr>
        <w:pStyle w:val="Bibliografa"/>
        <w:rPr>
          <w:rFonts w:cs="Times New Roman"/>
        </w:rPr>
      </w:pPr>
      <w:r w:rsidRPr="00534112">
        <w:rPr>
          <w:rFonts w:cs="Times New Roman"/>
        </w:rPr>
        <w:t xml:space="preserve">BRANDT, J. y SELIG, M., 2011. </w:t>
      </w:r>
      <w:proofErr w:type="spellStart"/>
      <w:r w:rsidRPr="00534112">
        <w:rPr>
          <w:rFonts w:cs="Times New Roman"/>
        </w:rPr>
        <w:t>Propeller</w:t>
      </w:r>
      <w:proofErr w:type="spellEnd"/>
      <w:r w:rsidRPr="00534112">
        <w:rPr>
          <w:rFonts w:cs="Times New Roman"/>
        </w:rPr>
        <w:t xml:space="preserve"> performance data at </w:t>
      </w:r>
      <w:proofErr w:type="spellStart"/>
      <w:r w:rsidRPr="00534112">
        <w:rPr>
          <w:rFonts w:cs="Times New Roman"/>
        </w:rPr>
        <w:t>low</w:t>
      </w:r>
      <w:proofErr w:type="spellEnd"/>
      <w:r w:rsidRPr="00534112">
        <w:rPr>
          <w:rFonts w:cs="Times New Roman"/>
        </w:rPr>
        <w:t xml:space="preserve"> </w:t>
      </w:r>
      <w:proofErr w:type="spellStart"/>
      <w:r w:rsidRPr="00534112">
        <w:rPr>
          <w:rFonts w:cs="Times New Roman"/>
        </w:rPr>
        <w:t>reynolds</w:t>
      </w:r>
      <w:proofErr w:type="spellEnd"/>
      <w:r w:rsidRPr="00534112">
        <w:rPr>
          <w:rFonts w:cs="Times New Roman"/>
        </w:rPr>
        <w:t xml:space="preserve"> </w:t>
      </w:r>
      <w:proofErr w:type="spellStart"/>
      <w:r w:rsidRPr="00534112">
        <w:rPr>
          <w:rFonts w:cs="Times New Roman"/>
        </w:rPr>
        <w:t>numbers</w:t>
      </w:r>
      <w:proofErr w:type="spellEnd"/>
      <w:r w:rsidRPr="00534112">
        <w:rPr>
          <w:rFonts w:cs="Times New Roman"/>
        </w:rPr>
        <w:t xml:space="preserve">. </w:t>
      </w:r>
      <w:r w:rsidRPr="00534112">
        <w:rPr>
          <w:rFonts w:cs="Times New Roman"/>
          <w:i/>
          <w:iCs/>
        </w:rPr>
        <w:t xml:space="preserve">49th AIAA </w:t>
      </w:r>
      <w:proofErr w:type="spellStart"/>
      <w:r w:rsidRPr="00534112">
        <w:rPr>
          <w:rFonts w:cs="Times New Roman"/>
          <w:i/>
          <w:iCs/>
        </w:rPr>
        <w:t>Aerospace</w:t>
      </w:r>
      <w:proofErr w:type="spellEnd"/>
      <w:r w:rsidRPr="00534112">
        <w:rPr>
          <w:rFonts w:cs="Times New Roman"/>
          <w:i/>
          <w:iCs/>
        </w:rPr>
        <w:t xml:space="preserve"> </w:t>
      </w:r>
      <w:proofErr w:type="spellStart"/>
      <w:r w:rsidRPr="00534112">
        <w:rPr>
          <w:rFonts w:cs="Times New Roman"/>
          <w:i/>
          <w:iCs/>
        </w:rPr>
        <w:t>Sciences</w:t>
      </w:r>
      <w:proofErr w:type="spellEnd"/>
      <w:r w:rsidRPr="00534112">
        <w:rPr>
          <w:rFonts w:cs="Times New Roman"/>
          <w:i/>
          <w:iCs/>
        </w:rPr>
        <w:t xml:space="preserve"> </w:t>
      </w:r>
      <w:proofErr w:type="gramStart"/>
      <w:r w:rsidRPr="00534112">
        <w:rPr>
          <w:rFonts w:cs="Times New Roman"/>
          <w:i/>
          <w:iCs/>
        </w:rPr>
        <w:t>Meeting</w:t>
      </w:r>
      <w:proofErr w:type="gramEnd"/>
      <w:r w:rsidRPr="00534112">
        <w:rPr>
          <w:rFonts w:cs="Times New Roman"/>
          <w:i/>
          <w:iCs/>
        </w:rPr>
        <w:t xml:space="preserve"> </w:t>
      </w:r>
      <w:proofErr w:type="spellStart"/>
      <w:r w:rsidRPr="00534112">
        <w:rPr>
          <w:rFonts w:cs="Times New Roman"/>
          <w:i/>
          <w:iCs/>
        </w:rPr>
        <w:t>including</w:t>
      </w:r>
      <w:proofErr w:type="spellEnd"/>
      <w:r w:rsidRPr="00534112">
        <w:rPr>
          <w:rFonts w:cs="Times New Roman"/>
          <w:i/>
          <w:iCs/>
        </w:rPr>
        <w:t xml:space="preserve"> </w:t>
      </w:r>
      <w:proofErr w:type="spellStart"/>
      <w:r w:rsidRPr="00534112">
        <w:rPr>
          <w:rFonts w:cs="Times New Roman"/>
          <w:i/>
          <w:iCs/>
        </w:rPr>
        <w:t>the</w:t>
      </w:r>
      <w:proofErr w:type="spellEnd"/>
      <w:r w:rsidRPr="00534112">
        <w:rPr>
          <w:rFonts w:cs="Times New Roman"/>
          <w:i/>
          <w:iCs/>
        </w:rPr>
        <w:t xml:space="preserve"> New </w:t>
      </w:r>
      <w:proofErr w:type="spellStart"/>
      <w:r w:rsidRPr="00534112">
        <w:rPr>
          <w:rFonts w:cs="Times New Roman"/>
          <w:i/>
          <w:iCs/>
        </w:rPr>
        <w:t>Horizons</w:t>
      </w:r>
      <w:proofErr w:type="spellEnd"/>
      <w:r w:rsidRPr="00534112">
        <w:rPr>
          <w:rFonts w:cs="Times New Roman"/>
          <w:i/>
          <w:iCs/>
        </w:rPr>
        <w:t xml:space="preserve"> </w:t>
      </w:r>
      <w:proofErr w:type="spellStart"/>
      <w:r w:rsidRPr="00534112">
        <w:rPr>
          <w:rFonts w:cs="Times New Roman"/>
          <w:i/>
          <w:iCs/>
        </w:rPr>
        <w:t>Forum</w:t>
      </w:r>
      <w:proofErr w:type="spellEnd"/>
      <w:r w:rsidRPr="00534112">
        <w:rPr>
          <w:rFonts w:cs="Times New Roman"/>
          <w:i/>
          <w:iCs/>
        </w:rPr>
        <w:t xml:space="preserve"> and </w:t>
      </w:r>
      <w:proofErr w:type="spellStart"/>
      <w:r w:rsidRPr="00534112">
        <w:rPr>
          <w:rFonts w:cs="Times New Roman"/>
          <w:i/>
          <w:iCs/>
        </w:rPr>
        <w:t>Aerospace</w:t>
      </w:r>
      <w:proofErr w:type="spellEnd"/>
      <w:r w:rsidRPr="00534112">
        <w:rPr>
          <w:rFonts w:cs="Times New Roman"/>
          <w:i/>
          <w:iCs/>
        </w:rPr>
        <w:t xml:space="preserve"> </w:t>
      </w:r>
      <w:proofErr w:type="spellStart"/>
      <w:r w:rsidRPr="00534112">
        <w:rPr>
          <w:rFonts w:cs="Times New Roman"/>
          <w:i/>
          <w:iCs/>
        </w:rPr>
        <w:t>Exposition</w:t>
      </w:r>
      <w:proofErr w:type="spellEnd"/>
      <w:r w:rsidRPr="00534112">
        <w:rPr>
          <w:rFonts w:cs="Times New Roman"/>
        </w:rPr>
        <w:t xml:space="preserve">. S.l.: s.n., pp. 1255. </w:t>
      </w:r>
    </w:p>
    <w:p w14:paraId="69225452" w14:textId="77777777" w:rsidR="00534112" w:rsidRPr="00534112" w:rsidRDefault="00534112" w:rsidP="00534112">
      <w:pPr>
        <w:pStyle w:val="Bibliografa"/>
        <w:rPr>
          <w:rFonts w:cs="Times New Roman"/>
        </w:rPr>
      </w:pPr>
      <w:r w:rsidRPr="00534112">
        <w:rPr>
          <w:rFonts w:cs="Times New Roman"/>
        </w:rPr>
        <w:t xml:space="preserve">BREZINA, A. y THOMAS, S., 2013. </w:t>
      </w:r>
      <w:proofErr w:type="spellStart"/>
      <w:r w:rsidRPr="00534112">
        <w:rPr>
          <w:rFonts w:cs="Times New Roman"/>
        </w:rPr>
        <w:t>Measurement</w:t>
      </w:r>
      <w:proofErr w:type="spellEnd"/>
      <w:r w:rsidRPr="00534112">
        <w:rPr>
          <w:rFonts w:cs="Times New Roman"/>
        </w:rPr>
        <w:t xml:space="preserve"> </w:t>
      </w:r>
      <w:proofErr w:type="spellStart"/>
      <w:r w:rsidRPr="00534112">
        <w:rPr>
          <w:rFonts w:cs="Times New Roman"/>
        </w:rPr>
        <w:t>of</w:t>
      </w:r>
      <w:proofErr w:type="spellEnd"/>
      <w:r w:rsidRPr="00534112">
        <w:rPr>
          <w:rFonts w:cs="Times New Roman"/>
        </w:rPr>
        <w:t xml:space="preserve"> </w:t>
      </w:r>
      <w:proofErr w:type="spellStart"/>
      <w:r w:rsidRPr="00534112">
        <w:rPr>
          <w:rFonts w:cs="Times New Roman"/>
        </w:rPr>
        <w:t>static</w:t>
      </w:r>
      <w:proofErr w:type="spellEnd"/>
      <w:r w:rsidRPr="00534112">
        <w:rPr>
          <w:rFonts w:cs="Times New Roman"/>
        </w:rPr>
        <w:t xml:space="preserve"> and </w:t>
      </w:r>
      <w:proofErr w:type="spellStart"/>
      <w:r w:rsidRPr="00534112">
        <w:rPr>
          <w:rFonts w:cs="Times New Roman"/>
        </w:rPr>
        <w:t>dynamic</w:t>
      </w:r>
      <w:proofErr w:type="spellEnd"/>
      <w:r w:rsidRPr="00534112">
        <w:rPr>
          <w:rFonts w:cs="Times New Roman"/>
        </w:rPr>
        <w:t xml:space="preserve"> performance </w:t>
      </w:r>
      <w:proofErr w:type="spellStart"/>
      <w:r w:rsidRPr="00534112">
        <w:rPr>
          <w:rFonts w:cs="Times New Roman"/>
        </w:rPr>
        <w:t>characteristics</w:t>
      </w:r>
      <w:proofErr w:type="spellEnd"/>
      <w:r w:rsidRPr="00534112">
        <w:rPr>
          <w:rFonts w:cs="Times New Roman"/>
        </w:rPr>
        <w:t xml:space="preserve"> </w:t>
      </w:r>
      <w:proofErr w:type="spellStart"/>
      <w:r w:rsidRPr="00534112">
        <w:rPr>
          <w:rFonts w:cs="Times New Roman"/>
        </w:rPr>
        <w:t>of</w:t>
      </w:r>
      <w:proofErr w:type="spellEnd"/>
      <w:r w:rsidRPr="00534112">
        <w:rPr>
          <w:rFonts w:cs="Times New Roman"/>
        </w:rPr>
        <w:t xml:space="preserve"> </w:t>
      </w:r>
      <w:proofErr w:type="spellStart"/>
      <w:r w:rsidRPr="00534112">
        <w:rPr>
          <w:rFonts w:cs="Times New Roman"/>
        </w:rPr>
        <w:t>electric</w:t>
      </w:r>
      <w:proofErr w:type="spellEnd"/>
      <w:r w:rsidRPr="00534112">
        <w:rPr>
          <w:rFonts w:cs="Times New Roman"/>
        </w:rPr>
        <w:t xml:space="preserve"> </w:t>
      </w:r>
      <w:proofErr w:type="spellStart"/>
      <w:r w:rsidRPr="00534112">
        <w:rPr>
          <w:rFonts w:cs="Times New Roman"/>
        </w:rPr>
        <w:t>propulsion</w:t>
      </w:r>
      <w:proofErr w:type="spellEnd"/>
      <w:r w:rsidRPr="00534112">
        <w:rPr>
          <w:rFonts w:cs="Times New Roman"/>
        </w:rPr>
        <w:t xml:space="preserve"> </w:t>
      </w:r>
      <w:proofErr w:type="spellStart"/>
      <w:r w:rsidRPr="00534112">
        <w:rPr>
          <w:rFonts w:cs="Times New Roman"/>
        </w:rPr>
        <w:t>systems</w:t>
      </w:r>
      <w:proofErr w:type="spellEnd"/>
      <w:r w:rsidRPr="00534112">
        <w:rPr>
          <w:rFonts w:cs="Times New Roman"/>
        </w:rPr>
        <w:t xml:space="preserve">. </w:t>
      </w:r>
      <w:r w:rsidRPr="00534112">
        <w:rPr>
          <w:rFonts w:cs="Times New Roman"/>
          <w:i/>
          <w:iCs/>
        </w:rPr>
        <w:t xml:space="preserve">51st AIAA </w:t>
      </w:r>
      <w:proofErr w:type="spellStart"/>
      <w:r w:rsidRPr="00534112">
        <w:rPr>
          <w:rFonts w:cs="Times New Roman"/>
          <w:i/>
          <w:iCs/>
        </w:rPr>
        <w:t>Aerospace</w:t>
      </w:r>
      <w:proofErr w:type="spellEnd"/>
      <w:r w:rsidRPr="00534112">
        <w:rPr>
          <w:rFonts w:cs="Times New Roman"/>
          <w:i/>
          <w:iCs/>
        </w:rPr>
        <w:t xml:space="preserve"> </w:t>
      </w:r>
      <w:proofErr w:type="spellStart"/>
      <w:r w:rsidRPr="00534112">
        <w:rPr>
          <w:rFonts w:cs="Times New Roman"/>
          <w:i/>
          <w:iCs/>
        </w:rPr>
        <w:t>Sciences</w:t>
      </w:r>
      <w:proofErr w:type="spellEnd"/>
      <w:r w:rsidRPr="00534112">
        <w:rPr>
          <w:rFonts w:cs="Times New Roman"/>
          <w:i/>
          <w:iCs/>
        </w:rPr>
        <w:t xml:space="preserve"> </w:t>
      </w:r>
      <w:proofErr w:type="gramStart"/>
      <w:r w:rsidRPr="00534112">
        <w:rPr>
          <w:rFonts w:cs="Times New Roman"/>
          <w:i/>
          <w:iCs/>
        </w:rPr>
        <w:t>Meeting</w:t>
      </w:r>
      <w:proofErr w:type="gramEnd"/>
      <w:r w:rsidRPr="00534112">
        <w:rPr>
          <w:rFonts w:cs="Times New Roman"/>
          <w:i/>
          <w:iCs/>
        </w:rPr>
        <w:t xml:space="preserve"> </w:t>
      </w:r>
      <w:proofErr w:type="spellStart"/>
      <w:r w:rsidRPr="00534112">
        <w:rPr>
          <w:rFonts w:cs="Times New Roman"/>
          <w:i/>
          <w:iCs/>
        </w:rPr>
        <w:t>including</w:t>
      </w:r>
      <w:proofErr w:type="spellEnd"/>
      <w:r w:rsidRPr="00534112">
        <w:rPr>
          <w:rFonts w:cs="Times New Roman"/>
          <w:i/>
          <w:iCs/>
        </w:rPr>
        <w:t xml:space="preserve"> </w:t>
      </w:r>
      <w:proofErr w:type="spellStart"/>
      <w:r w:rsidRPr="00534112">
        <w:rPr>
          <w:rFonts w:cs="Times New Roman"/>
          <w:i/>
          <w:iCs/>
        </w:rPr>
        <w:t>the</w:t>
      </w:r>
      <w:proofErr w:type="spellEnd"/>
      <w:r w:rsidRPr="00534112">
        <w:rPr>
          <w:rFonts w:cs="Times New Roman"/>
          <w:i/>
          <w:iCs/>
        </w:rPr>
        <w:t xml:space="preserve"> New </w:t>
      </w:r>
      <w:proofErr w:type="spellStart"/>
      <w:r w:rsidRPr="00534112">
        <w:rPr>
          <w:rFonts w:cs="Times New Roman"/>
          <w:i/>
          <w:iCs/>
        </w:rPr>
        <w:t>Horizons</w:t>
      </w:r>
      <w:proofErr w:type="spellEnd"/>
      <w:r w:rsidRPr="00534112">
        <w:rPr>
          <w:rFonts w:cs="Times New Roman"/>
          <w:i/>
          <w:iCs/>
        </w:rPr>
        <w:t xml:space="preserve"> </w:t>
      </w:r>
      <w:proofErr w:type="spellStart"/>
      <w:r w:rsidRPr="00534112">
        <w:rPr>
          <w:rFonts w:cs="Times New Roman"/>
          <w:i/>
          <w:iCs/>
        </w:rPr>
        <w:t>Forum</w:t>
      </w:r>
      <w:proofErr w:type="spellEnd"/>
      <w:r w:rsidRPr="00534112">
        <w:rPr>
          <w:rFonts w:cs="Times New Roman"/>
          <w:i/>
          <w:iCs/>
        </w:rPr>
        <w:t xml:space="preserve"> and </w:t>
      </w:r>
      <w:proofErr w:type="spellStart"/>
      <w:r w:rsidRPr="00534112">
        <w:rPr>
          <w:rFonts w:cs="Times New Roman"/>
          <w:i/>
          <w:iCs/>
        </w:rPr>
        <w:t>Aerospace</w:t>
      </w:r>
      <w:proofErr w:type="spellEnd"/>
      <w:r w:rsidRPr="00534112">
        <w:rPr>
          <w:rFonts w:cs="Times New Roman"/>
          <w:i/>
          <w:iCs/>
        </w:rPr>
        <w:t xml:space="preserve"> </w:t>
      </w:r>
      <w:proofErr w:type="spellStart"/>
      <w:r w:rsidRPr="00534112">
        <w:rPr>
          <w:rFonts w:cs="Times New Roman"/>
          <w:i/>
          <w:iCs/>
        </w:rPr>
        <w:t>Exposition</w:t>
      </w:r>
      <w:proofErr w:type="spellEnd"/>
      <w:r w:rsidRPr="00534112">
        <w:rPr>
          <w:rFonts w:cs="Times New Roman"/>
        </w:rPr>
        <w:t xml:space="preserve">. S.l.: s.n., pp. 500. </w:t>
      </w:r>
    </w:p>
    <w:p w14:paraId="6509CFA3" w14:textId="77777777" w:rsidR="00534112" w:rsidRPr="00534112" w:rsidRDefault="00534112" w:rsidP="00534112">
      <w:pPr>
        <w:pStyle w:val="Bibliografa"/>
        <w:rPr>
          <w:rFonts w:cs="Times New Roman"/>
        </w:rPr>
      </w:pPr>
      <w:r w:rsidRPr="00534112">
        <w:rPr>
          <w:rFonts w:cs="Times New Roman"/>
        </w:rPr>
        <w:t xml:space="preserve">MENDOZA SILVA, S., 2017. </w:t>
      </w:r>
      <w:proofErr w:type="spellStart"/>
      <w:r w:rsidRPr="00534112">
        <w:rPr>
          <w:rFonts w:cs="Times New Roman"/>
          <w:i/>
          <w:iCs/>
        </w:rPr>
        <w:t>Simulation</w:t>
      </w:r>
      <w:proofErr w:type="spellEnd"/>
      <w:r w:rsidRPr="00534112">
        <w:rPr>
          <w:rFonts w:cs="Times New Roman"/>
          <w:i/>
          <w:iCs/>
        </w:rPr>
        <w:t xml:space="preserve"> </w:t>
      </w:r>
      <w:proofErr w:type="spellStart"/>
      <w:r w:rsidRPr="00534112">
        <w:rPr>
          <w:rFonts w:cs="Times New Roman"/>
          <w:i/>
          <w:iCs/>
        </w:rPr>
        <w:t>Of</w:t>
      </w:r>
      <w:proofErr w:type="spellEnd"/>
      <w:r w:rsidRPr="00534112">
        <w:rPr>
          <w:rFonts w:cs="Times New Roman"/>
          <w:i/>
          <w:iCs/>
        </w:rPr>
        <w:t xml:space="preserve"> </w:t>
      </w:r>
      <w:proofErr w:type="spellStart"/>
      <w:r w:rsidRPr="00534112">
        <w:rPr>
          <w:rFonts w:cs="Times New Roman"/>
          <w:i/>
          <w:iCs/>
        </w:rPr>
        <w:t>The</w:t>
      </w:r>
      <w:proofErr w:type="spellEnd"/>
      <w:r w:rsidRPr="00534112">
        <w:rPr>
          <w:rFonts w:cs="Times New Roman"/>
          <w:i/>
          <w:iCs/>
        </w:rPr>
        <w:t xml:space="preserve"> </w:t>
      </w:r>
      <w:proofErr w:type="spellStart"/>
      <w:r w:rsidRPr="00534112">
        <w:rPr>
          <w:rFonts w:cs="Times New Roman"/>
          <w:i/>
          <w:iCs/>
        </w:rPr>
        <w:t>Interaction</w:t>
      </w:r>
      <w:proofErr w:type="spellEnd"/>
      <w:r w:rsidRPr="00534112">
        <w:rPr>
          <w:rFonts w:cs="Times New Roman"/>
          <w:i/>
          <w:iCs/>
        </w:rPr>
        <w:t xml:space="preserve"> </w:t>
      </w:r>
      <w:proofErr w:type="spellStart"/>
      <w:r w:rsidRPr="00534112">
        <w:rPr>
          <w:rFonts w:cs="Times New Roman"/>
          <w:i/>
          <w:iCs/>
        </w:rPr>
        <w:t>Of</w:t>
      </w:r>
      <w:proofErr w:type="spellEnd"/>
      <w:r w:rsidRPr="00534112">
        <w:rPr>
          <w:rFonts w:cs="Times New Roman"/>
          <w:i/>
          <w:iCs/>
        </w:rPr>
        <w:t xml:space="preserve"> 4 </w:t>
      </w:r>
      <w:proofErr w:type="spellStart"/>
      <w:r w:rsidRPr="00534112">
        <w:rPr>
          <w:rFonts w:cs="Times New Roman"/>
          <w:i/>
          <w:iCs/>
        </w:rPr>
        <w:t>Rotors</w:t>
      </w:r>
      <w:proofErr w:type="spellEnd"/>
      <w:r w:rsidRPr="00534112">
        <w:rPr>
          <w:rFonts w:cs="Times New Roman"/>
          <w:i/>
          <w:iCs/>
        </w:rPr>
        <w:t xml:space="preserve"> </w:t>
      </w:r>
      <w:proofErr w:type="spellStart"/>
      <w:r w:rsidRPr="00534112">
        <w:rPr>
          <w:rFonts w:cs="Times New Roman"/>
          <w:i/>
          <w:iCs/>
        </w:rPr>
        <w:t>Of</w:t>
      </w:r>
      <w:proofErr w:type="spellEnd"/>
      <w:r w:rsidRPr="00534112">
        <w:rPr>
          <w:rFonts w:cs="Times New Roman"/>
          <w:i/>
          <w:iCs/>
        </w:rPr>
        <w:t xml:space="preserve"> A </w:t>
      </w:r>
      <w:proofErr w:type="spellStart"/>
      <w:r w:rsidRPr="00534112">
        <w:rPr>
          <w:rFonts w:cs="Times New Roman"/>
          <w:i/>
          <w:iCs/>
        </w:rPr>
        <w:t>Quadcopter</w:t>
      </w:r>
      <w:proofErr w:type="spellEnd"/>
      <w:r w:rsidRPr="00534112">
        <w:rPr>
          <w:rFonts w:cs="Times New Roman"/>
          <w:i/>
          <w:iCs/>
        </w:rPr>
        <w:t xml:space="preserve"> In </w:t>
      </w:r>
      <w:proofErr w:type="spellStart"/>
      <w:r w:rsidRPr="00534112">
        <w:rPr>
          <w:rFonts w:cs="Times New Roman"/>
          <w:i/>
          <w:iCs/>
        </w:rPr>
        <w:t>Hover</w:t>
      </w:r>
      <w:proofErr w:type="spellEnd"/>
      <w:r w:rsidRPr="00534112">
        <w:rPr>
          <w:rFonts w:cs="Times New Roman"/>
        </w:rPr>
        <w:t xml:space="preserve">. mayo 2017. S.l.: Universidad de Los Andes. </w:t>
      </w:r>
    </w:p>
    <w:p w14:paraId="446F981A" w14:textId="77777777" w:rsidR="00534112" w:rsidRPr="00534112" w:rsidRDefault="00534112" w:rsidP="00534112">
      <w:pPr>
        <w:pStyle w:val="Bibliografa"/>
        <w:rPr>
          <w:rFonts w:cs="Times New Roman"/>
        </w:rPr>
      </w:pPr>
      <w:r w:rsidRPr="00534112">
        <w:rPr>
          <w:rFonts w:cs="Times New Roman"/>
        </w:rPr>
        <w:t xml:space="preserve">OMRON, 2018. </w:t>
      </w:r>
      <w:proofErr w:type="spellStart"/>
      <w:r w:rsidRPr="00534112">
        <w:rPr>
          <w:rFonts w:cs="Times New Roman"/>
          <w:i/>
          <w:iCs/>
        </w:rPr>
        <w:t>Photoelectric</w:t>
      </w:r>
      <w:proofErr w:type="spellEnd"/>
      <w:r w:rsidRPr="00534112">
        <w:rPr>
          <w:rFonts w:cs="Times New Roman"/>
          <w:i/>
          <w:iCs/>
        </w:rPr>
        <w:t xml:space="preserve"> </w:t>
      </w:r>
      <w:proofErr w:type="spellStart"/>
      <w:r w:rsidRPr="00534112">
        <w:rPr>
          <w:rFonts w:cs="Times New Roman"/>
          <w:i/>
          <w:iCs/>
        </w:rPr>
        <w:t>Sensors</w:t>
      </w:r>
      <w:proofErr w:type="spellEnd"/>
      <w:r w:rsidRPr="00534112">
        <w:rPr>
          <w:rFonts w:cs="Times New Roman"/>
          <w:i/>
          <w:iCs/>
        </w:rPr>
        <w:t xml:space="preserve"> </w:t>
      </w:r>
      <w:proofErr w:type="spellStart"/>
      <w:r w:rsidRPr="00534112">
        <w:rPr>
          <w:rFonts w:cs="Times New Roman"/>
          <w:i/>
          <w:iCs/>
        </w:rPr>
        <w:t>DataSheet</w:t>
      </w:r>
      <w:proofErr w:type="spellEnd"/>
      <w:r w:rsidRPr="00534112">
        <w:rPr>
          <w:rFonts w:cs="Times New Roman"/>
        </w:rPr>
        <w:t xml:space="preserve">. 2018. S.l.: s.n. </w:t>
      </w:r>
    </w:p>
    <w:p w14:paraId="082AE8E7" w14:textId="77777777" w:rsidR="00534112" w:rsidRPr="00534112" w:rsidRDefault="00534112" w:rsidP="00534112">
      <w:pPr>
        <w:pStyle w:val="Bibliografa"/>
        <w:rPr>
          <w:rFonts w:cs="Times New Roman"/>
        </w:rPr>
      </w:pPr>
      <w:r w:rsidRPr="00534112">
        <w:rPr>
          <w:rFonts w:cs="Times New Roman"/>
        </w:rPr>
        <w:t xml:space="preserve">PEREZ G., A.M. y LOPEZ M., O.D., 2015. </w:t>
      </w:r>
      <w:proofErr w:type="spellStart"/>
      <w:r w:rsidRPr="00534112">
        <w:rPr>
          <w:rFonts w:cs="Times New Roman"/>
        </w:rPr>
        <w:t>Computational</w:t>
      </w:r>
      <w:proofErr w:type="spellEnd"/>
      <w:r w:rsidRPr="00534112">
        <w:rPr>
          <w:rFonts w:cs="Times New Roman"/>
        </w:rPr>
        <w:t xml:space="preserve"> </w:t>
      </w:r>
      <w:proofErr w:type="spellStart"/>
      <w:r w:rsidRPr="00534112">
        <w:rPr>
          <w:rFonts w:cs="Times New Roman"/>
        </w:rPr>
        <w:t>Study</w:t>
      </w:r>
      <w:proofErr w:type="spellEnd"/>
      <w:r w:rsidRPr="00534112">
        <w:rPr>
          <w:rFonts w:cs="Times New Roman"/>
        </w:rPr>
        <w:t xml:space="preserve"> </w:t>
      </w:r>
      <w:proofErr w:type="spellStart"/>
      <w:r w:rsidRPr="00534112">
        <w:rPr>
          <w:rFonts w:cs="Times New Roman"/>
        </w:rPr>
        <w:t>of</w:t>
      </w:r>
      <w:proofErr w:type="spellEnd"/>
      <w:r w:rsidRPr="00534112">
        <w:rPr>
          <w:rFonts w:cs="Times New Roman"/>
        </w:rPr>
        <w:t xml:space="preserve"> a </w:t>
      </w:r>
      <w:proofErr w:type="spellStart"/>
      <w:r w:rsidRPr="00534112">
        <w:rPr>
          <w:rFonts w:cs="Times New Roman"/>
        </w:rPr>
        <w:t>Quadcopter</w:t>
      </w:r>
      <w:proofErr w:type="spellEnd"/>
      <w:r w:rsidRPr="00534112">
        <w:rPr>
          <w:rFonts w:cs="Times New Roman"/>
        </w:rPr>
        <w:t xml:space="preserve"> </w:t>
      </w:r>
      <w:proofErr w:type="spellStart"/>
      <w:r w:rsidRPr="00534112">
        <w:rPr>
          <w:rFonts w:cs="Times New Roman"/>
        </w:rPr>
        <w:t>Propeller</w:t>
      </w:r>
      <w:proofErr w:type="spellEnd"/>
      <w:r w:rsidRPr="00534112">
        <w:rPr>
          <w:rFonts w:cs="Times New Roman"/>
        </w:rPr>
        <w:t xml:space="preserve"> in </w:t>
      </w:r>
      <w:proofErr w:type="spellStart"/>
      <w:r w:rsidRPr="00534112">
        <w:rPr>
          <w:rFonts w:cs="Times New Roman"/>
        </w:rPr>
        <w:t>Hover</w:t>
      </w:r>
      <w:proofErr w:type="spellEnd"/>
      <w:r w:rsidRPr="00534112">
        <w:rPr>
          <w:rFonts w:cs="Times New Roman"/>
        </w:rPr>
        <w:t xml:space="preserve"> at High </w:t>
      </w:r>
      <w:proofErr w:type="spellStart"/>
      <w:r w:rsidRPr="00534112">
        <w:rPr>
          <w:rFonts w:cs="Times New Roman"/>
        </w:rPr>
        <w:t>Altitude</w:t>
      </w:r>
      <w:proofErr w:type="spellEnd"/>
      <w:proofErr w:type="gramStart"/>
      <w:r w:rsidRPr="00534112">
        <w:rPr>
          <w:rFonts w:cs="Times New Roman"/>
        </w:rPr>
        <w:t>. ,</w:t>
      </w:r>
      <w:proofErr w:type="gramEnd"/>
      <w:r w:rsidRPr="00534112">
        <w:rPr>
          <w:rFonts w:cs="Times New Roman"/>
        </w:rPr>
        <w:t xml:space="preserve"> pp. 10. </w:t>
      </w:r>
    </w:p>
    <w:p w14:paraId="71359605" w14:textId="77777777" w:rsidR="00534112" w:rsidRPr="00534112" w:rsidRDefault="00534112" w:rsidP="00534112">
      <w:pPr>
        <w:pStyle w:val="Bibliografa"/>
        <w:rPr>
          <w:rFonts w:cs="Times New Roman"/>
        </w:rPr>
      </w:pPr>
      <w:r w:rsidRPr="00534112">
        <w:rPr>
          <w:rFonts w:cs="Times New Roman"/>
        </w:rPr>
        <w:t xml:space="preserve">Productos y Servicios - Captura de datos con drones de </w:t>
      </w:r>
      <w:proofErr w:type="spellStart"/>
      <w:r w:rsidRPr="00534112">
        <w:rPr>
          <w:rFonts w:cs="Times New Roman"/>
        </w:rPr>
        <w:t>Advector</w:t>
      </w:r>
      <w:proofErr w:type="spellEnd"/>
      <w:r w:rsidRPr="00534112">
        <w:rPr>
          <w:rFonts w:cs="Times New Roman"/>
        </w:rPr>
        <w:t xml:space="preserve">, </w:t>
      </w:r>
      <w:proofErr w:type="spellStart"/>
      <w:r w:rsidRPr="00534112">
        <w:rPr>
          <w:rFonts w:cs="Times New Roman"/>
        </w:rPr>
        <w:t>Unmanned</w:t>
      </w:r>
      <w:proofErr w:type="spellEnd"/>
      <w:r w:rsidRPr="00534112">
        <w:rPr>
          <w:rFonts w:cs="Times New Roman"/>
        </w:rPr>
        <w:t xml:space="preserve"> </w:t>
      </w:r>
      <w:proofErr w:type="spellStart"/>
      <w:r w:rsidRPr="00534112">
        <w:rPr>
          <w:rFonts w:cs="Times New Roman"/>
        </w:rPr>
        <w:t>Systems</w:t>
      </w:r>
      <w:proofErr w:type="spellEnd"/>
      <w:r w:rsidRPr="00534112">
        <w:rPr>
          <w:rFonts w:cs="Times New Roman"/>
        </w:rPr>
        <w:t xml:space="preserve">. [en línea], 2018. [Consulta: 12 junio 2018]. Disponible en: http://www.advector.co/productos.html#Products. </w:t>
      </w:r>
    </w:p>
    <w:p w14:paraId="2FC92F2F" w14:textId="77777777" w:rsidR="00534112" w:rsidRPr="00534112" w:rsidRDefault="00534112" w:rsidP="00534112">
      <w:pPr>
        <w:pStyle w:val="Bibliografa"/>
        <w:rPr>
          <w:rFonts w:cs="Times New Roman"/>
        </w:rPr>
      </w:pPr>
      <w:r w:rsidRPr="00534112">
        <w:rPr>
          <w:rFonts w:cs="Times New Roman"/>
        </w:rPr>
        <w:t xml:space="preserve">SEDDON, J.M. y NEWMAN, S., 2011. </w:t>
      </w:r>
      <w:r w:rsidRPr="00534112">
        <w:rPr>
          <w:rFonts w:cs="Times New Roman"/>
          <w:i/>
          <w:iCs/>
        </w:rPr>
        <w:t xml:space="preserve">Basic </w:t>
      </w:r>
      <w:proofErr w:type="spellStart"/>
      <w:r w:rsidRPr="00534112">
        <w:rPr>
          <w:rFonts w:cs="Times New Roman"/>
          <w:i/>
          <w:iCs/>
        </w:rPr>
        <w:t>helicopter</w:t>
      </w:r>
      <w:proofErr w:type="spellEnd"/>
      <w:r w:rsidRPr="00534112">
        <w:rPr>
          <w:rFonts w:cs="Times New Roman"/>
          <w:i/>
          <w:iCs/>
        </w:rPr>
        <w:t xml:space="preserve"> </w:t>
      </w:r>
      <w:proofErr w:type="spellStart"/>
      <w:r w:rsidRPr="00534112">
        <w:rPr>
          <w:rFonts w:cs="Times New Roman"/>
          <w:i/>
          <w:iCs/>
        </w:rPr>
        <w:t>aerodynamics</w:t>
      </w:r>
      <w:proofErr w:type="spellEnd"/>
      <w:r w:rsidRPr="00534112">
        <w:rPr>
          <w:rFonts w:cs="Times New Roman"/>
        </w:rPr>
        <w:t xml:space="preserve">. S.l.: John Wiley &amp; </w:t>
      </w:r>
      <w:proofErr w:type="spellStart"/>
      <w:r w:rsidRPr="00534112">
        <w:rPr>
          <w:rFonts w:cs="Times New Roman"/>
        </w:rPr>
        <w:t>Sons</w:t>
      </w:r>
      <w:proofErr w:type="spellEnd"/>
      <w:r w:rsidRPr="00534112">
        <w:rPr>
          <w:rFonts w:cs="Times New Roman"/>
        </w:rPr>
        <w:t xml:space="preserve">. </w:t>
      </w:r>
    </w:p>
    <w:p w14:paraId="5423F12B" w14:textId="77777777" w:rsidR="00534112" w:rsidRPr="00534112" w:rsidRDefault="00534112" w:rsidP="00534112">
      <w:pPr>
        <w:pStyle w:val="Bibliografa"/>
        <w:rPr>
          <w:rFonts w:cs="Times New Roman"/>
        </w:rPr>
      </w:pPr>
      <w:r w:rsidRPr="00534112">
        <w:rPr>
          <w:rFonts w:cs="Times New Roman"/>
        </w:rPr>
        <w:t xml:space="preserve">TAYLOR, J., 1997. </w:t>
      </w:r>
      <w:proofErr w:type="spellStart"/>
      <w:r w:rsidRPr="00534112">
        <w:rPr>
          <w:rFonts w:cs="Times New Roman"/>
          <w:i/>
          <w:iCs/>
        </w:rPr>
        <w:t>Introduction</w:t>
      </w:r>
      <w:proofErr w:type="spellEnd"/>
      <w:r w:rsidRPr="00534112">
        <w:rPr>
          <w:rFonts w:cs="Times New Roman"/>
          <w:i/>
          <w:iCs/>
        </w:rPr>
        <w:t xml:space="preserve"> </w:t>
      </w:r>
      <w:proofErr w:type="spellStart"/>
      <w:r w:rsidRPr="00534112">
        <w:rPr>
          <w:rFonts w:cs="Times New Roman"/>
          <w:i/>
          <w:iCs/>
        </w:rPr>
        <w:t>to</w:t>
      </w:r>
      <w:proofErr w:type="spellEnd"/>
      <w:r w:rsidRPr="00534112">
        <w:rPr>
          <w:rFonts w:cs="Times New Roman"/>
          <w:i/>
          <w:iCs/>
        </w:rPr>
        <w:t xml:space="preserve"> error </w:t>
      </w:r>
      <w:proofErr w:type="spellStart"/>
      <w:r w:rsidRPr="00534112">
        <w:rPr>
          <w:rFonts w:cs="Times New Roman"/>
          <w:i/>
          <w:iCs/>
        </w:rPr>
        <w:t>analysis</w:t>
      </w:r>
      <w:proofErr w:type="spellEnd"/>
      <w:r w:rsidRPr="00534112">
        <w:rPr>
          <w:rFonts w:cs="Times New Roman"/>
          <w:i/>
          <w:iCs/>
        </w:rPr>
        <w:t xml:space="preserve">, </w:t>
      </w:r>
      <w:proofErr w:type="spellStart"/>
      <w:r w:rsidRPr="00534112">
        <w:rPr>
          <w:rFonts w:cs="Times New Roman"/>
          <w:i/>
          <w:iCs/>
        </w:rPr>
        <w:t>the</w:t>
      </w:r>
      <w:proofErr w:type="spellEnd"/>
      <w:r w:rsidRPr="00534112">
        <w:rPr>
          <w:rFonts w:cs="Times New Roman"/>
          <w:i/>
          <w:iCs/>
        </w:rPr>
        <w:t xml:space="preserve"> </w:t>
      </w:r>
      <w:proofErr w:type="spellStart"/>
      <w:r w:rsidRPr="00534112">
        <w:rPr>
          <w:rFonts w:cs="Times New Roman"/>
          <w:i/>
          <w:iCs/>
        </w:rPr>
        <w:t>study</w:t>
      </w:r>
      <w:proofErr w:type="spellEnd"/>
      <w:r w:rsidRPr="00534112">
        <w:rPr>
          <w:rFonts w:cs="Times New Roman"/>
          <w:i/>
          <w:iCs/>
        </w:rPr>
        <w:t xml:space="preserve"> </w:t>
      </w:r>
      <w:proofErr w:type="spellStart"/>
      <w:r w:rsidRPr="00534112">
        <w:rPr>
          <w:rFonts w:cs="Times New Roman"/>
          <w:i/>
          <w:iCs/>
        </w:rPr>
        <w:t>of</w:t>
      </w:r>
      <w:proofErr w:type="spellEnd"/>
      <w:r w:rsidRPr="00534112">
        <w:rPr>
          <w:rFonts w:cs="Times New Roman"/>
          <w:i/>
          <w:iCs/>
        </w:rPr>
        <w:t xml:space="preserve"> </w:t>
      </w:r>
      <w:proofErr w:type="spellStart"/>
      <w:r w:rsidRPr="00534112">
        <w:rPr>
          <w:rFonts w:cs="Times New Roman"/>
          <w:i/>
          <w:iCs/>
        </w:rPr>
        <w:t>uncertainties</w:t>
      </w:r>
      <w:proofErr w:type="spellEnd"/>
      <w:r w:rsidRPr="00534112">
        <w:rPr>
          <w:rFonts w:cs="Times New Roman"/>
          <w:i/>
          <w:iCs/>
        </w:rPr>
        <w:t xml:space="preserve"> in </w:t>
      </w:r>
      <w:proofErr w:type="spellStart"/>
      <w:r w:rsidRPr="00534112">
        <w:rPr>
          <w:rFonts w:cs="Times New Roman"/>
          <w:i/>
          <w:iCs/>
        </w:rPr>
        <w:t>physical</w:t>
      </w:r>
      <w:proofErr w:type="spellEnd"/>
      <w:r w:rsidRPr="00534112">
        <w:rPr>
          <w:rFonts w:cs="Times New Roman"/>
          <w:i/>
          <w:iCs/>
        </w:rPr>
        <w:t xml:space="preserve"> </w:t>
      </w:r>
      <w:proofErr w:type="spellStart"/>
      <w:r w:rsidRPr="00534112">
        <w:rPr>
          <w:rFonts w:cs="Times New Roman"/>
          <w:i/>
          <w:iCs/>
        </w:rPr>
        <w:t>measurements</w:t>
      </w:r>
      <w:proofErr w:type="spellEnd"/>
      <w:r w:rsidRPr="00534112">
        <w:rPr>
          <w:rFonts w:cs="Times New Roman"/>
        </w:rPr>
        <w:t xml:space="preserve">. S.l.: s.n. </w:t>
      </w:r>
    </w:p>
    <w:p w14:paraId="01E7E953" w14:textId="77777777" w:rsidR="00534112" w:rsidRPr="00534112" w:rsidRDefault="00534112" w:rsidP="00534112">
      <w:pPr>
        <w:pStyle w:val="Bibliografa"/>
        <w:rPr>
          <w:rFonts w:cs="Times New Roman"/>
        </w:rPr>
      </w:pPr>
      <w:r w:rsidRPr="00534112">
        <w:rPr>
          <w:rFonts w:cs="Times New Roman"/>
        </w:rPr>
        <w:t xml:space="preserve">WHITE, F.M., 1999. Fluid </w:t>
      </w:r>
      <w:proofErr w:type="spellStart"/>
      <w:r w:rsidRPr="00534112">
        <w:rPr>
          <w:rFonts w:cs="Times New Roman"/>
        </w:rPr>
        <w:t>mechanics</w:t>
      </w:r>
      <w:proofErr w:type="spellEnd"/>
      <w:r w:rsidRPr="00534112">
        <w:rPr>
          <w:rFonts w:cs="Times New Roman"/>
        </w:rPr>
        <w:t xml:space="preserve">, WCB. </w:t>
      </w:r>
      <w:r w:rsidRPr="00534112">
        <w:rPr>
          <w:rFonts w:cs="Times New Roman"/>
          <w:i/>
          <w:iCs/>
        </w:rPr>
        <w:t>Ed McGraw-Hill Boston</w:t>
      </w:r>
      <w:r w:rsidRPr="00534112">
        <w:rPr>
          <w:rFonts w:cs="Times New Roman"/>
        </w:rPr>
        <w:t xml:space="preserve">, </w:t>
      </w:r>
    </w:p>
    <w:p w14:paraId="408B22D8" w14:textId="3999B0ED" w:rsidR="00F83349" w:rsidRPr="00F83349" w:rsidRDefault="00DF4FAA" w:rsidP="00F83349">
      <w:r>
        <w:fldChar w:fldCharType="end"/>
      </w:r>
    </w:p>
    <w:p w14:paraId="04EF6828" w14:textId="77777777" w:rsidR="00F7794C" w:rsidRDefault="00F7794C" w:rsidP="00473A37">
      <w:pPr>
        <w:jc w:val="center"/>
        <w:rPr>
          <w:rFonts w:eastAsiaTheme="minorEastAsia"/>
        </w:rPr>
      </w:pPr>
    </w:p>
    <w:p w14:paraId="786A3DC3" w14:textId="2F7DBCBD" w:rsidR="00473A37" w:rsidRDefault="003A5F10" w:rsidP="003A5F10">
      <w:pPr>
        <w:pStyle w:val="Ttulo2"/>
        <w:rPr>
          <w:rFonts w:eastAsiaTheme="minorEastAsia"/>
        </w:rPr>
      </w:pPr>
      <w:bookmarkStart w:id="42" w:name="_Toc518664942"/>
      <w:r>
        <w:rPr>
          <w:rFonts w:eastAsiaTheme="minorEastAsia"/>
        </w:rPr>
        <w:t>Anexos:</w:t>
      </w:r>
      <w:bookmarkEnd w:id="42"/>
    </w:p>
    <w:p w14:paraId="05BE7B20" w14:textId="509E62B9" w:rsidR="003A5F10" w:rsidRDefault="003A5F10" w:rsidP="003A5F10">
      <w:pPr>
        <w:pStyle w:val="Ttulo3"/>
      </w:pPr>
    </w:p>
    <w:p w14:paraId="673E22B5" w14:textId="5A2BE200" w:rsidR="003A5F10" w:rsidRDefault="003A5F10" w:rsidP="003A5F10">
      <w:pPr>
        <w:pStyle w:val="Ttulo3"/>
      </w:pPr>
      <w:bookmarkStart w:id="43" w:name="_Toc518664943"/>
      <w:r>
        <w:t xml:space="preserve">Código para correr rampas de velocidad en </w:t>
      </w:r>
      <w:proofErr w:type="spellStart"/>
      <w:r w:rsidR="0044430C">
        <w:t>Pololu</w:t>
      </w:r>
      <w:proofErr w:type="spellEnd"/>
      <w:r w:rsidR="0044430C">
        <w:t xml:space="preserve"> Micro Maestro 6®:</w:t>
      </w:r>
      <w:bookmarkEnd w:id="43"/>
    </w:p>
    <w:p w14:paraId="183392A0" w14:textId="77777777" w:rsidR="00EF6ED4" w:rsidRDefault="00EF6ED4" w:rsidP="00EF6ED4">
      <w:r>
        <w:t xml:space="preserve">0000:                      -- # Full </w:t>
      </w:r>
      <w:proofErr w:type="spellStart"/>
      <w:r>
        <w:t>scale</w:t>
      </w:r>
      <w:proofErr w:type="spellEnd"/>
      <w:r>
        <w:t xml:space="preserve"> </w:t>
      </w:r>
      <w:proofErr w:type="spellStart"/>
      <w:r>
        <w:t>RPMs</w:t>
      </w:r>
      <w:proofErr w:type="spellEnd"/>
    </w:p>
    <w:p w14:paraId="0D8CC624" w14:textId="77777777" w:rsidR="00EF6ED4" w:rsidRDefault="00EF6ED4" w:rsidP="00EF6ED4">
      <w:r>
        <w:t xml:space="preserve">0000:                      -- </w:t>
      </w:r>
      <w:proofErr w:type="spellStart"/>
      <w:r>
        <w:t>begin</w:t>
      </w:r>
      <w:proofErr w:type="spellEnd"/>
    </w:p>
    <w:p w14:paraId="6C9A0787" w14:textId="77777777" w:rsidR="00EF6ED4" w:rsidRDefault="00EF6ED4" w:rsidP="00EF6ED4">
      <w:r>
        <w:t>0000: 01010481             --   1025 frame_0</w:t>
      </w:r>
    </w:p>
    <w:p w14:paraId="6C1FA593" w14:textId="77777777" w:rsidR="00EF6ED4" w:rsidRDefault="00EF6ED4" w:rsidP="00EF6ED4">
      <w:r>
        <w:lastRenderedPageBreak/>
        <w:t>0004: 014C0481             --   1100 frame_0</w:t>
      </w:r>
    </w:p>
    <w:p w14:paraId="151FE906" w14:textId="77777777" w:rsidR="00EF6ED4" w:rsidRDefault="00EF6ED4" w:rsidP="00EF6ED4">
      <w:r>
        <w:t xml:space="preserve">0008:                      -- </w:t>
      </w:r>
    </w:p>
    <w:p w14:paraId="043B3EF6" w14:textId="77777777" w:rsidR="00EF6ED4" w:rsidRDefault="00EF6ED4" w:rsidP="00EF6ED4">
      <w:r>
        <w:t>0008: 01560482             --   1110 frame_1</w:t>
      </w:r>
    </w:p>
    <w:p w14:paraId="6FEB042F" w14:textId="77777777" w:rsidR="00EF6ED4" w:rsidRDefault="00EF6ED4" w:rsidP="00EF6ED4">
      <w:r>
        <w:t xml:space="preserve">000C:                      -- </w:t>
      </w:r>
    </w:p>
    <w:p w14:paraId="260C6E58" w14:textId="77777777" w:rsidR="00EF6ED4" w:rsidRDefault="00EF6ED4" w:rsidP="00EF6ED4">
      <w:r>
        <w:t xml:space="preserve">000C: 01600481             --   1120 frame_0 </w:t>
      </w:r>
    </w:p>
    <w:p w14:paraId="45F1F5C4" w14:textId="77777777" w:rsidR="00EF6ED4" w:rsidRDefault="00EF6ED4" w:rsidP="00EF6ED4">
      <w:r>
        <w:t xml:space="preserve">0010: 016A0481             --   1130 frame_0 </w:t>
      </w:r>
    </w:p>
    <w:p w14:paraId="6E6E4B33" w14:textId="77777777" w:rsidR="00EF6ED4" w:rsidRDefault="00EF6ED4" w:rsidP="00EF6ED4">
      <w:r>
        <w:t xml:space="preserve">0014: 01740481             --   1140 frame_0 </w:t>
      </w:r>
    </w:p>
    <w:p w14:paraId="1847CC0E" w14:textId="77777777" w:rsidR="00EF6ED4" w:rsidRDefault="00EF6ED4" w:rsidP="00EF6ED4">
      <w:r>
        <w:t xml:space="preserve">0018:                      -- </w:t>
      </w:r>
    </w:p>
    <w:p w14:paraId="156BF78D" w14:textId="77777777" w:rsidR="00EF6ED4" w:rsidRDefault="00EF6ED4" w:rsidP="00EF6ED4">
      <w:r>
        <w:t xml:space="preserve">0018: 017E0482             --   1150 frame_1 </w:t>
      </w:r>
    </w:p>
    <w:p w14:paraId="6A04941E" w14:textId="77777777" w:rsidR="00EF6ED4" w:rsidRDefault="00EF6ED4" w:rsidP="00EF6ED4">
      <w:r>
        <w:t xml:space="preserve">001C:                      -- </w:t>
      </w:r>
    </w:p>
    <w:p w14:paraId="4CB33012" w14:textId="77777777" w:rsidR="00EF6ED4" w:rsidRDefault="00EF6ED4" w:rsidP="00EF6ED4">
      <w:r>
        <w:t xml:space="preserve">001C: 01880481             --   1160 frame_0 </w:t>
      </w:r>
    </w:p>
    <w:p w14:paraId="1147EEF8" w14:textId="77777777" w:rsidR="00EF6ED4" w:rsidRDefault="00EF6ED4" w:rsidP="00EF6ED4">
      <w:r>
        <w:t xml:space="preserve">0020: 01920481             --   1170 frame_0 </w:t>
      </w:r>
    </w:p>
    <w:p w14:paraId="0FA75E10" w14:textId="77777777" w:rsidR="00EF6ED4" w:rsidRDefault="00EF6ED4" w:rsidP="00EF6ED4">
      <w:r>
        <w:t xml:space="preserve">0024: 019C0481             --   1180 frame_0 </w:t>
      </w:r>
    </w:p>
    <w:p w14:paraId="22D0479B" w14:textId="77777777" w:rsidR="00EF6ED4" w:rsidRDefault="00EF6ED4" w:rsidP="00EF6ED4">
      <w:r>
        <w:t xml:space="preserve">0028:                      -- </w:t>
      </w:r>
    </w:p>
    <w:p w14:paraId="2B57DD33" w14:textId="77777777" w:rsidR="00EF6ED4" w:rsidRDefault="00EF6ED4" w:rsidP="00EF6ED4">
      <w:r>
        <w:t xml:space="preserve">0028: 01A60482             --   1190 frame_1 </w:t>
      </w:r>
    </w:p>
    <w:p w14:paraId="64CDC9D6" w14:textId="77777777" w:rsidR="00EF6ED4" w:rsidRDefault="00EF6ED4" w:rsidP="00EF6ED4"/>
    <w:p w14:paraId="45C50E8D" w14:textId="77777777" w:rsidR="00EF6ED4" w:rsidRDefault="00EF6ED4" w:rsidP="00EF6ED4">
      <w:r>
        <w:t xml:space="preserve">002C: 01B00481             --   1200 frame_0 </w:t>
      </w:r>
    </w:p>
    <w:p w14:paraId="33CC2212" w14:textId="77777777" w:rsidR="00EF6ED4" w:rsidRDefault="00EF6ED4" w:rsidP="00EF6ED4">
      <w:r>
        <w:t xml:space="preserve">0030: 01BA0481             --   1210 frame_0 </w:t>
      </w:r>
    </w:p>
    <w:p w14:paraId="3943E721" w14:textId="77777777" w:rsidR="00EF6ED4" w:rsidRDefault="00EF6ED4" w:rsidP="00EF6ED4">
      <w:r>
        <w:t xml:space="preserve">0034: 01C40481             --   1220 frame_0 </w:t>
      </w:r>
    </w:p>
    <w:p w14:paraId="7D06A79D" w14:textId="77777777" w:rsidR="00EF6ED4" w:rsidRDefault="00EF6ED4" w:rsidP="00EF6ED4">
      <w:r>
        <w:t xml:space="preserve">0038:                      -- </w:t>
      </w:r>
    </w:p>
    <w:p w14:paraId="03592EF2" w14:textId="77777777" w:rsidR="00EF6ED4" w:rsidRDefault="00EF6ED4" w:rsidP="00EF6ED4">
      <w:r>
        <w:t xml:space="preserve">0038: 01CE0482             --   1230 frame_1 </w:t>
      </w:r>
    </w:p>
    <w:p w14:paraId="0F6AA59A" w14:textId="77777777" w:rsidR="00EF6ED4" w:rsidRDefault="00EF6ED4" w:rsidP="00EF6ED4">
      <w:r>
        <w:t xml:space="preserve">003C:                      -- </w:t>
      </w:r>
    </w:p>
    <w:p w14:paraId="095FB474" w14:textId="77777777" w:rsidR="00EF6ED4" w:rsidRDefault="00EF6ED4" w:rsidP="00EF6ED4">
      <w:r>
        <w:t xml:space="preserve">003C: 01D80481             --   1240 frame_0 </w:t>
      </w:r>
    </w:p>
    <w:p w14:paraId="379A7FC3" w14:textId="77777777" w:rsidR="00EF6ED4" w:rsidRDefault="00EF6ED4" w:rsidP="00EF6ED4">
      <w:r>
        <w:t xml:space="preserve">0040: 01E20481             --   1250 frame_0 </w:t>
      </w:r>
    </w:p>
    <w:p w14:paraId="3D242977" w14:textId="77777777" w:rsidR="00EF6ED4" w:rsidRDefault="00EF6ED4" w:rsidP="00EF6ED4">
      <w:r>
        <w:t xml:space="preserve">0044:                      -- </w:t>
      </w:r>
    </w:p>
    <w:p w14:paraId="2F579AF7" w14:textId="77777777" w:rsidR="00EF6ED4" w:rsidRDefault="00EF6ED4" w:rsidP="00EF6ED4">
      <w:r>
        <w:t xml:space="preserve">0044: 01EC0482             --   1260 frame_1 </w:t>
      </w:r>
    </w:p>
    <w:p w14:paraId="4EE0BC50" w14:textId="77777777" w:rsidR="00EF6ED4" w:rsidRDefault="00EF6ED4" w:rsidP="00EF6ED4">
      <w:r>
        <w:t xml:space="preserve">0048:                      -- </w:t>
      </w:r>
    </w:p>
    <w:p w14:paraId="1EA526F3" w14:textId="77777777" w:rsidR="00EF6ED4" w:rsidRDefault="00EF6ED4" w:rsidP="00EF6ED4">
      <w:r>
        <w:t xml:space="preserve">0048: 01F60481             --   1270 frame_0 </w:t>
      </w:r>
    </w:p>
    <w:p w14:paraId="40D4029B" w14:textId="77777777" w:rsidR="00EF6ED4" w:rsidRDefault="00EF6ED4" w:rsidP="00EF6ED4">
      <w:r>
        <w:t xml:space="preserve">004C: 01000581             --   1280 frame_0 </w:t>
      </w:r>
    </w:p>
    <w:p w14:paraId="2074D558" w14:textId="77777777" w:rsidR="00EF6ED4" w:rsidRDefault="00EF6ED4" w:rsidP="00EF6ED4">
      <w:r>
        <w:t xml:space="preserve">0050: 010A0581             --   1290 frame_0 </w:t>
      </w:r>
    </w:p>
    <w:p w14:paraId="3D294D10" w14:textId="77777777" w:rsidR="00EF6ED4" w:rsidRDefault="00EF6ED4" w:rsidP="00EF6ED4">
      <w:r>
        <w:t xml:space="preserve">0054:                      -- </w:t>
      </w:r>
    </w:p>
    <w:p w14:paraId="747E2C36" w14:textId="77777777" w:rsidR="00EF6ED4" w:rsidRDefault="00EF6ED4" w:rsidP="00EF6ED4">
      <w:r>
        <w:t xml:space="preserve">0054: 01140582             --   1300 frame_1 </w:t>
      </w:r>
    </w:p>
    <w:p w14:paraId="277305CF" w14:textId="77777777" w:rsidR="00EF6ED4" w:rsidRDefault="00EF6ED4" w:rsidP="00EF6ED4">
      <w:r>
        <w:t xml:space="preserve">0058:                      -- </w:t>
      </w:r>
    </w:p>
    <w:p w14:paraId="02B2A926" w14:textId="77777777" w:rsidR="00EF6ED4" w:rsidRDefault="00EF6ED4" w:rsidP="00EF6ED4">
      <w:r>
        <w:t xml:space="preserve">0058: 011E0581             --   1310 frame_0 </w:t>
      </w:r>
    </w:p>
    <w:p w14:paraId="1B0FCD35" w14:textId="77777777" w:rsidR="00EF6ED4" w:rsidRDefault="00EF6ED4" w:rsidP="00EF6ED4">
      <w:r>
        <w:t xml:space="preserve">005C: 01280581             --   1320 frame_0 </w:t>
      </w:r>
    </w:p>
    <w:p w14:paraId="484018C9" w14:textId="77777777" w:rsidR="00EF6ED4" w:rsidRDefault="00EF6ED4" w:rsidP="00EF6ED4">
      <w:r>
        <w:t xml:space="preserve">0060: 01320581             --   1330 frame_0 </w:t>
      </w:r>
    </w:p>
    <w:p w14:paraId="5E03C024" w14:textId="77777777" w:rsidR="00EF6ED4" w:rsidRDefault="00EF6ED4" w:rsidP="00EF6ED4">
      <w:r>
        <w:t xml:space="preserve">0064:                      -- </w:t>
      </w:r>
    </w:p>
    <w:p w14:paraId="50EF1F36" w14:textId="77777777" w:rsidR="00EF6ED4" w:rsidRDefault="00EF6ED4" w:rsidP="00EF6ED4">
      <w:r>
        <w:t xml:space="preserve">0064: 013C0582             --   1340 frame_1 </w:t>
      </w:r>
    </w:p>
    <w:p w14:paraId="008D374F" w14:textId="77777777" w:rsidR="00EF6ED4" w:rsidRDefault="00EF6ED4" w:rsidP="00EF6ED4">
      <w:r>
        <w:t xml:space="preserve">0068:                      -- </w:t>
      </w:r>
    </w:p>
    <w:p w14:paraId="448F7943" w14:textId="77777777" w:rsidR="00EF6ED4" w:rsidRDefault="00EF6ED4" w:rsidP="00EF6ED4">
      <w:r>
        <w:t xml:space="preserve">0068: 01460581             --   1350 frame_0 </w:t>
      </w:r>
    </w:p>
    <w:p w14:paraId="4F2BD595" w14:textId="77777777" w:rsidR="00EF6ED4" w:rsidRDefault="00EF6ED4" w:rsidP="00EF6ED4">
      <w:r>
        <w:t xml:space="preserve">006C: 01500581             --   1360 frame_0 </w:t>
      </w:r>
    </w:p>
    <w:p w14:paraId="5FAD9D0E" w14:textId="77777777" w:rsidR="00EF6ED4" w:rsidRDefault="00EF6ED4" w:rsidP="00EF6ED4">
      <w:r>
        <w:t xml:space="preserve">0070: 015A0581             --   1370 frame_0 </w:t>
      </w:r>
    </w:p>
    <w:p w14:paraId="226EF974" w14:textId="77777777" w:rsidR="00EF6ED4" w:rsidRDefault="00EF6ED4" w:rsidP="00EF6ED4">
      <w:r>
        <w:t xml:space="preserve">0074:                      -- </w:t>
      </w:r>
    </w:p>
    <w:p w14:paraId="1664A90A" w14:textId="77777777" w:rsidR="00EF6ED4" w:rsidRDefault="00EF6ED4" w:rsidP="00EF6ED4">
      <w:r>
        <w:t xml:space="preserve">0074: 01640582             --   1380 frame_1 </w:t>
      </w:r>
    </w:p>
    <w:p w14:paraId="2EB5AC91" w14:textId="77777777" w:rsidR="00EF6ED4" w:rsidRDefault="00EF6ED4" w:rsidP="00EF6ED4">
      <w:r>
        <w:t xml:space="preserve">0078:                      -- </w:t>
      </w:r>
    </w:p>
    <w:p w14:paraId="0AA9F88B" w14:textId="77777777" w:rsidR="00EF6ED4" w:rsidRDefault="00EF6ED4" w:rsidP="00EF6ED4">
      <w:r>
        <w:t xml:space="preserve">0078: 016E0581             --   1390 frame_0 </w:t>
      </w:r>
    </w:p>
    <w:p w14:paraId="35B09303" w14:textId="77777777" w:rsidR="00EF6ED4" w:rsidRDefault="00EF6ED4" w:rsidP="00EF6ED4">
      <w:r>
        <w:t xml:space="preserve">007C: 01780581             --   1400 frame_0 </w:t>
      </w:r>
    </w:p>
    <w:p w14:paraId="52049B80" w14:textId="77777777" w:rsidR="00EF6ED4" w:rsidRDefault="00EF6ED4" w:rsidP="00EF6ED4">
      <w:r>
        <w:t xml:space="preserve">0080:                      -- </w:t>
      </w:r>
    </w:p>
    <w:p w14:paraId="15CE6D4C" w14:textId="77777777" w:rsidR="00EF6ED4" w:rsidRDefault="00EF6ED4" w:rsidP="00EF6ED4">
      <w:r>
        <w:t xml:space="preserve">0080: 01820582             --   1410 frame_1 </w:t>
      </w:r>
    </w:p>
    <w:p w14:paraId="2B43B063" w14:textId="77777777" w:rsidR="00EF6ED4" w:rsidRDefault="00EF6ED4" w:rsidP="00EF6ED4">
      <w:r>
        <w:t xml:space="preserve">0084:                      -- </w:t>
      </w:r>
    </w:p>
    <w:p w14:paraId="5ED28D25" w14:textId="77777777" w:rsidR="00EF6ED4" w:rsidRDefault="00EF6ED4" w:rsidP="00EF6ED4">
      <w:r>
        <w:t xml:space="preserve">0084: 018C0581             --   1420 frame_0 </w:t>
      </w:r>
    </w:p>
    <w:p w14:paraId="4E7DB3B6" w14:textId="77777777" w:rsidR="00EF6ED4" w:rsidRDefault="00EF6ED4" w:rsidP="00EF6ED4">
      <w:r>
        <w:t xml:space="preserve">0088: 01960581             --   1430 frame_0 </w:t>
      </w:r>
    </w:p>
    <w:p w14:paraId="47641CD7" w14:textId="77777777" w:rsidR="00EF6ED4" w:rsidRDefault="00EF6ED4" w:rsidP="00EF6ED4">
      <w:r>
        <w:t xml:space="preserve">008C: 01A00581             --   1440 frame_0 </w:t>
      </w:r>
    </w:p>
    <w:p w14:paraId="66B34822" w14:textId="77777777" w:rsidR="00EF6ED4" w:rsidRDefault="00EF6ED4" w:rsidP="00EF6ED4">
      <w:r>
        <w:t xml:space="preserve">0090:                      -- </w:t>
      </w:r>
    </w:p>
    <w:p w14:paraId="06E32D00" w14:textId="77777777" w:rsidR="00EF6ED4" w:rsidRDefault="00EF6ED4" w:rsidP="00EF6ED4">
      <w:r>
        <w:t xml:space="preserve">0090: 01AA0582             --   1450 frame_1 </w:t>
      </w:r>
    </w:p>
    <w:p w14:paraId="54421B03" w14:textId="77777777" w:rsidR="00EF6ED4" w:rsidRDefault="00EF6ED4" w:rsidP="00EF6ED4">
      <w:r>
        <w:t xml:space="preserve">0094:                      -- </w:t>
      </w:r>
    </w:p>
    <w:p w14:paraId="07131CE8" w14:textId="77777777" w:rsidR="00EF6ED4" w:rsidRDefault="00EF6ED4" w:rsidP="00EF6ED4">
      <w:r>
        <w:lastRenderedPageBreak/>
        <w:t xml:space="preserve">0094: 01B40581             --   1460 frame_0 </w:t>
      </w:r>
    </w:p>
    <w:p w14:paraId="0348A975" w14:textId="77777777" w:rsidR="00EF6ED4" w:rsidRDefault="00EF6ED4" w:rsidP="00EF6ED4">
      <w:r>
        <w:t xml:space="preserve">0098:                      -- </w:t>
      </w:r>
    </w:p>
    <w:p w14:paraId="15999153" w14:textId="77777777" w:rsidR="00EF6ED4" w:rsidRDefault="00EF6ED4" w:rsidP="00EF6ED4">
      <w:r>
        <w:t xml:space="preserve">0098: 01BE0582             --   1470 frame_1 </w:t>
      </w:r>
    </w:p>
    <w:p w14:paraId="3F68C9E3" w14:textId="77777777" w:rsidR="00EF6ED4" w:rsidRDefault="00EF6ED4" w:rsidP="00EF6ED4">
      <w:r>
        <w:t xml:space="preserve">009C:                      -- </w:t>
      </w:r>
    </w:p>
    <w:p w14:paraId="3215E4CE" w14:textId="77777777" w:rsidR="00EF6ED4" w:rsidRDefault="00EF6ED4" w:rsidP="00EF6ED4">
      <w:r>
        <w:t xml:space="preserve">009C: 01C80581             --   1480 frame_0 </w:t>
      </w:r>
    </w:p>
    <w:p w14:paraId="0CF7766D" w14:textId="77777777" w:rsidR="00EF6ED4" w:rsidRDefault="00EF6ED4" w:rsidP="00EF6ED4">
      <w:r>
        <w:t xml:space="preserve">00A0: 01D20581             --   1490 frame_0 </w:t>
      </w:r>
    </w:p>
    <w:p w14:paraId="0C86E0EF" w14:textId="77777777" w:rsidR="00EF6ED4" w:rsidRDefault="00EF6ED4" w:rsidP="00EF6ED4">
      <w:r>
        <w:t xml:space="preserve">00A4:                      -- </w:t>
      </w:r>
    </w:p>
    <w:p w14:paraId="2D6FE02E" w14:textId="77777777" w:rsidR="00EF6ED4" w:rsidRDefault="00EF6ED4" w:rsidP="00EF6ED4">
      <w:r>
        <w:t xml:space="preserve">00A4: 01DC0582             --   1500 frame_1 </w:t>
      </w:r>
    </w:p>
    <w:p w14:paraId="37F816C2" w14:textId="77777777" w:rsidR="00EF6ED4" w:rsidRDefault="00EF6ED4" w:rsidP="00EF6ED4">
      <w:r>
        <w:t>00A8: 01010481             --   1025 frame_0</w:t>
      </w:r>
    </w:p>
    <w:p w14:paraId="438DE658" w14:textId="77777777" w:rsidR="00EF6ED4" w:rsidRDefault="00EF6ED4" w:rsidP="00EF6ED4">
      <w:r>
        <w:t>00AC: 00                   -- QUIT</w:t>
      </w:r>
    </w:p>
    <w:p w14:paraId="35CA9DF4" w14:textId="77777777" w:rsidR="00EF6ED4" w:rsidRDefault="00EF6ED4" w:rsidP="00EF6ED4">
      <w:r>
        <w:t xml:space="preserve">00AD: 060000               -- </w:t>
      </w:r>
      <w:proofErr w:type="spellStart"/>
      <w:r>
        <w:t>repeat</w:t>
      </w:r>
      <w:proofErr w:type="spellEnd"/>
    </w:p>
    <w:p w14:paraId="391A6744" w14:textId="77777777" w:rsidR="00EF6ED4" w:rsidRDefault="00EF6ED4" w:rsidP="00EF6ED4">
      <w:r>
        <w:t xml:space="preserve">00B0:                      -- </w:t>
      </w:r>
    </w:p>
    <w:p w14:paraId="44F87C70" w14:textId="77777777" w:rsidR="00EF6ED4" w:rsidRDefault="00EF6ED4" w:rsidP="00EF6ED4">
      <w:r>
        <w:t xml:space="preserve">00B0:                      -- sub </w:t>
      </w:r>
      <w:proofErr w:type="spellStart"/>
      <w:r>
        <w:t>delay_seconds</w:t>
      </w:r>
      <w:proofErr w:type="spellEnd"/>
    </w:p>
    <w:p w14:paraId="0BCA9B46" w14:textId="77777777" w:rsidR="00EF6ED4" w:rsidRDefault="00EF6ED4" w:rsidP="00EF6ED4">
      <w:r>
        <w:t xml:space="preserve">00B0: 0C07BE00             --   </w:t>
      </w:r>
      <w:proofErr w:type="spellStart"/>
      <w:r>
        <w:t>begin</w:t>
      </w:r>
      <w:proofErr w:type="spellEnd"/>
      <w:r>
        <w:t xml:space="preserve"> </w:t>
      </w:r>
      <w:proofErr w:type="spellStart"/>
      <w:r>
        <w:t>dup</w:t>
      </w:r>
      <w:proofErr w:type="spellEnd"/>
      <w:r>
        <w:t xml:space="preserve"> </w:t>
      </w:r>
      <w:proofErr w:type="spellStart"/>
      <w:r>
        <w:t>while</w:t>
      </w:r>
      <w:proofErr w:type="spellEnd"/>
      <w:r>
        <w:t xml:space="preserve">      # </w:t>
      </w:r>
      <w:proofErr w:type="spellStart"/>
      <w:r>
        <w:t>check</w:t>
      </w:r>
      <w:proofErr w:type="spellEnd"/>
      <w:r>
        <w:t xml:space="preserve"> </w:t>
      </w:r>
      <w:proofErr w:type="spellStart"/>
      <w:r>
        <w:t>if</w:t>
      </w:r>
      <w:proofErr w:type="spellEnd"/>
      <w:r>
        <w:t xml:space="preserve"> </w:t>
      </w:r>
      <w:proofErr w:type="spellStart"/>
      <w:r>
        <w:t>the</w:t>
      </w:r>
      <w:proofErr w:type="spellEnd"/>
      <w:r>
        <w:t xml:space="preserve"> </w:t>
      </w:r>
      <w:proofErr w:type="spellStart"/>
      <w:r>
        <w:t>count</w:t>
      </w:r>
      <w:proofErr w:type="spellEnd"/>
      <w:r>
        <w:t xml:space="preserve"> has </w:t>
      </w:r>
      <w:proofErr w:type="spellStart"/>
      <w:r>
        <w:t>reached</w:t>
      </w:r>
      <w:proofErr w:type="spellEnd"/>
      <w:r>
        <w:t xml:space="preserve"> </w:t>
      </w:r>
      <w:proofErr w:type="spellStart"/>
      <w:r>
        <w:t>zero</w:t>
      </w:r>
      <w:proofErr w:type="spellEnd"/>
    </w:p>
    <w:p w14:paraId="76B383F3" w14:textId="77777777" w:rsidR="00EF6ED4" w:rsidRDefault="00EF6ED4" w:rsidP="00EF6ED4">
      <w:r>
        <w:t xml:space="preserve">00B4: 02011D01E80308       --     1 </w:t>
      </w:r>
      <w:proofErr w:type="spellStart"/>
      <w:r>
        <w:t>minus</w:t>
      </w:r>
      <w:proofErr w:type="spellEnd"/>
      <w:r>
        <w:t xml:space="preserve"> 1000 </w:t>
      </w:r>
      <w:proofErr w:type="spellStart"/>
      <w:r>
        <w:t>delay</w:t>
      </w:r>
      <w:proofErr w:type="spellEnd"/>
      <w:r>
        <w:t xml:space="preserve"> # </w:t>
      </w:r>
      <w:proofErr w:type="spellStart"/>
      <w:r>
        <w:t>subtract</w:t>
      </w:r>
      <w:proofErr w:type="spellEnd"/>
      <w:r>
        <w:t xml:space="preserve"> </w:t>
      </w:r>
      <w:proofErr w:type="spellStart"/>
      <w:r>
        <w:t>one</w:t>
      </w:r>
      <w:proofErr w:type="spellEnd"/>
      <w:r>
        <w:t xml:space="preserve"> and </w:t>
      </w:r>
      <w:proofErr w:type="spellStart"/>
      <w:r>
        <w:t>delay</w:t>
      </w:r>
      <w:proofErr w:type="spellEnd"/>
      <w:r>
        <w:t xml:space="preserve"> 1s</w:t>
      </w:r>
    </w:p>
    <w:p w14:paraId="5FD9F1F8" w14:textId="77777777" w:rsidR="00EF6ED4" w:rsidRDefault="00EF6ED4" w:rsidP="00EF6ED4">
      <w:r>
        <w:t xml:space="preserve">00BB: 06B000               --   </w:t>
      </w:r>
      <w:proofErr w:type="spellStart"/>
      <w:r>
        <w:t>repeat</w:t>
      </w:r>
      <w:proofErr w:type="spellEnd"/>
    </w:p>
    <w:p w14:paraId="47249820" w14:textId="77777777" w:rsidR="00EF6ED4" w:rsidRDefault="00EF6ED4" w:rsidP="00EF6ED4">
      <w:r>
        <w:t xml:space="preserve">00BE: 0B05                 --   </w:t>
      </w:r>
      <w:proofErr w:type="spellStart"/>
      <w:r>
        <w:t>drop</w:t>
      </w:r>
      <w:proofErr w:type="spellEnd"/>
      <w:r>
        <w:t xml:space="preserve"> </w:t>
      </w:r>
      <w:proofErr w:type="spellStart"/>
      <w:r>
        <w:t>return</w:t>
      </w:r>
      <w:proofErr w:type="spellEnd"/>
      <w:r>
        <w:t xml:space="preserve">          # </w:t>
      </w:r>
      <w:proofErr w:type="spellStart"/>
      <w:r>
        <w:t>remove</w:t>
      </w:r>
      <w:proofErr w:type="spellEnd"/>
      <w:r>
        <w:t xml:space="preserve"> </w:t>
      </w:r>
      <w:proofErr w:type="spellStart"/>
      <w:r>
        <w:t>the</w:t>
      </w:r>
      <w:proofErr w:type="spellEnd"/>
      <w:r>
        <w:t xml:space="preserve"> 0 </w:t>
      </w:r>
      <w:proofErr w:type="spellStart"/>
      <w:r>
        <w:t>from</w:t>
      </w:r>
      <w:proofErr w:type="spellEnd"/>
      <w:r>
        <w:t xml:space="preserve"> </w:t>
      </w:r>
      <w:proofErr w:type="spellStart"/>
      <w:r>
        <w:t>the</w:t>
      </w:r>
      <w:proofErr w:type="spellEnd"/>
      <w:r>
        <w:t xml:space="preserve"> </w:t>
      </w:r>
      <w:proofErr w:type="spellStart"/>
      <w:r>
        <w:t>stack</w:t>
      </w:r>
      <w:proofErr w:type="spellEnd"/>
      <w:r>
        <w:t xml:space="preserve"> and </w:t>
      </w:r>
      <w:proofErr w:type="spellStart"/>
      <w:r>
        <w:t>return</w:t>
      </w:r>
      <w:proofErr w:type="spellEnd"/>
    </w:p>
    <w:p w14:paraId="61ECE614" w14:textId="77777777" w:rsidR="00EF6ED4" w:rsidRDefault="00EF6ED4" w:rsidP="00EF6ED4">
      <w:r>
        <w:t xml:space="preserve">00C0:                      --  </w:t>
      </w:r>
    </w:p>
    <w:p w14:paraId="58438107" w14:textId="77777777" w:rsidR="00EF6ED4" w:rsidRDefault="00EF6ED4" w:rsidP="00EF6ED4">
      <w:r>
        <w:t>00C0:                      -- sub frame_0</w:t>
      </w:r>
    </w:p>
    <w:p w14:paraId="30B9DBBC" w14:textId="77777777" w:rsidR="00EF6ED4" w:rsidRDefault="00EF6ED4" w:rsidP="00EF6ED4">
      <w:r>
        <w:t xml:space="preserve">00C0: 02041E               </w:t>
      </w:r>
      <w:proofErr w:type="gramStart"/>
      <w:r>
        <w:t>--  4</w:t>
      </w:r>
      <w:proofErr w:type="gramEnd"/>
      <w:r>
        <w:t xml:space="preserve"> times</w:t>
      </w:r>
    </w:p>
    <w:p w14:paraId="652F8E3E" w14:textId="77777777" w:rsidR="00EF6ED4" w:rsidRDefault="00EF6ED4" w:rsidP="00EF6ED4">
      <w:r>
        <w:t xml:space="preserve">00C3: 02002A               -- </w:t>
      </w:r>
      <w:r>
        <w:tab/>
        <w:t xml:space="preserve"> 0 servo</w:t>
      </w:r>
    </w:p>
    <w:p w14:paraId="6C70BD48" w14:textId="77777777" w:rsidR="00EF6ED4" w:rsidRDefault="00EF6ED4" w:rsidP="00EF6ED4">
      <w:r>
        <w:t xml:space="preserve">00C6: 020A80               </w:t>
      </w:r>
      <w:proofErr w:type="gramStart"/>
      <w:r>
        <w:t>--  10</w:t>
      </w:r>
      <w:proofErr w:type="gramEnd"/>
      <w:r>
        <w:t xml:space="preserve"> </w:t>
      </w:r>
      <w:proofErr w:type="spellStart"/>
      <w:r>
        <w:t>delay_seconds</w:t>
      </w:r>
      <w:proofErr w:type="spellEnd"/>
    </w:p>
    <w:p w14:paraId="3C1A6E6A" w14:textId="77777777" w:rsidR="00EF6ED4" w:rsidRDefault="00EF6ED4" w:rsidP="00EF6ED4">
      <w:r>
        <w:t xml:space="preserve">00C9: 05                   </w:t>
      </w:r>
      <w:proofErr w:type="gramStart"/>
      <w:r>
        <w:t xml:space="preserve">--  </w:t>
      </w:r>
      <w:proofErr w:type="spellStart"/>
      <w:r>
        <w:t>return</w:t>
      </w:r>
      <w:proofErr w:type="spellEnd"/>
      <w:proofErr w:type="gramEnd"/>
    </w:p>
    <w:p w14:paraId="5D0AAAB4" w14:textId="77777777" w:rsidR="00EF6ED4" w:rsidRDefault="00EF6ED4" w:rsidP="00EF6ED4">
      <w:r>
        <w:t xml:space="preserve">00CA:                      -- </w:t>
      </w:r>
    </w:p>
    <w:p w14:paraId="7D439F31" w14:textId="77777777" w:rsidR="00EF6ED4" w:rsidRDefault="00EF6ED4" w:rsidP="00EF6ED4">
      <w:r>
        <w:t>00CA:                      -- sub frame_1</w:t>
      </w:r>
    </w:p>
    <w:p w14:paraId="263F18E8" w14:textId="77777777" w:rsidR="00EF6ED4" w:rsidRDefault="00EF6ED4" w:rsidP="00EF6ED4">
      <w:r>
        <w:t xml:space="preserve">00CA: 02041E               </w:t>
      </w:r>
      <w:proofErr w:type="gramStart"/>
      <w:r>
        <w:t>--  4</w:t>
      </w:r>
      <w:proofErr w:type="gramEnd"/>
      <w:r>
        <w:t xml:space="preserve"> times</w:t>
      </w:r>
    </w:p>
    <w:p w14:paraId="5DAB4ABB" w14:textId="77777777" w:rsidR="00EF6ED4" w:rsidRDefault="00EF6ED4" w:rsidP="00EF6ED4">
      <w:r>
        <w:t xml:space="preserve">00CD: 02002A               </w:t>
      </w:r>
      <w:proofErr w:type="gramStart"/>
      <w:r>
        <w:t>--  0</w:t>
      </w:r>
      <w:proofErr w:type="gramEnd"/>
      <w:r>
        <w:t xml:space="preserve"> servo</w:t>
      </w:r>
    </w:p>
    <w:p w14:paraId="0F5EC898" w14:textId="77777777" w:rsidR="00EF6ED4" w:rsidRDefault="00EF6ED4" w:rsidP="00EF6ED4">
      <w:r>
        <w:t xml:space="preserve">00D0: 023C80               </w:t>
      </w:r>
      <w:proofErr w:type="gramStart"/>
      <w:r>
        <w:t>--  60</w:t>
      </w:r>
      <w:proofErr w:type="gramEnd"/>
      <w:r>
        <w:t xml:space="preserve"> </w:t>
      </w:r>
      <w:proofErr w:type="spellStart"/>
      <w:r>
        <w:t>delay_seconds</w:t>
      </w:r>
      <w:proofErr w:type="spellEnd"/>
    </w:p>
    <w:p w14:paraId="42422ED5" w14:textId="77777777" w:rsidR="00EF6ED4" w:rsidRDefault="00EF6ED4" w:rsidP="00EF6ED4">
      <w:r>
        <w:t xml:space="preserve">00D3: 05                   </w:t>
      </w:r>
      <w:proofErr w:type="gramStart"/>
      <w:r>
        <w:t xml:space="preserve">--  </w:t>
      </w:r>
      <w:proofErr w:type="spellStart"/>
      <w:r>
        <w:t>return</w:t>
      </w:r>
      <w:proofErr w:type="spellEnd"/>
      <w:proofErr w:type="gramEnd"/>
    </w:p>
    <w:p w14:paraId="000B8364" w14:textId="77777777" w:rsidR="00EF6ED4" w:rsidRDefault="00EF6ED4" w:rsidP="00EF6ED4">
      <w:r>
        <w:t xml:space="preserve">00D4:                      -- </w:t>
      </w:r>
    </w:p>
    <w:p w14:paraId="54BC36EB" w14:textId="77777777" w:rsidR="00EF6ED4" w:rsidRDefault="00EF6ED4" w:rsidP="00EF6ED4"/>
    <w:p w14:paraId="5393B9ED" w14:textId="77777777" w:rsidR="00EF6ED4" w:rsidRDefault="00EF6ED4" w:rsidP="00EF6ED4">
      <w:proofErr w:type="spellStart"/>
      <w:r>
        <w:t>Subroutines</w:t>
      </w:r>
      <w:proofErr w:type="spellEnd"/>
      <w:r>
        <w:t>:</w:t>
      </w:r>
    </w:p>
    <w:p w14:paraId="6550976E" w14:textId="77777777" w:rsidR="00EF6ED4" w:rsidRDefault="00EF6ED4" w:rsidP="00EF6ED4">
      <w:proofErr w:type="spellStart"/>
      <w:r>
        <w:lastRenderedPageBreak/>
        <w:t>Hex</w:t>
      </w:r>
      <w:proofErr w:type="spellEnd"/>
      <w:r>
        <w:t xml:space="preserve"> Decimal </w:t>
      </w:r>
      <w:proofErr w:type="spellStart"/>
      <w:r>
        <w:t>Address</w:t>
      </w:r>
      <w:proofErr w:type="spellEnd"/>
      <w:r>
        <w:t xml:space="preserve"> </w:t>
      </w:r>
      <w:proofErr w:type="spellStart"/>
      <w:r>
        <w:t>Name</w:t>
      </w:r>
      <w:proofErr w:type="spellEnd"/>
    </w:p>
    <w:p w14:paraId="5FCE4B19" w14:textId="77777777" w:rsidR="00EF6ED4" w:rsidRDefault="00EF6ED4" w:rsidP="00EF6ED4">
      <w:proofErr w:type="gramStart"/>
      <w:r>
        <w:t>00  000</w:t>
      </w:r>
      <w:proofErr w:type="gramEnd"/>
      <w:r>
        <w:t xml:space="preserve">     00B0    DELAY_SECONDS</w:t>
      </w:r>
    </w:p>
    <w:p w14:paraId="0823ECC1" w14:textId="77777777" w:rsidR="00EF6ED4" w:rsidRDefault="00EF6ED4" w:rsidP="00EF6ED4">
      <w:proofErr w:type="gramStart"/>
      <w:r>
        <w:t>01  001</w:t>
      </w:r>
      <w:proofErr w:type="gramEnd"/>
      <w:r>
        <w:t xml:space="preserve">     00C0    FRAME_0</w:t>
      </w:r>
    </w:p>
    <w:p w14:paraId="608A10D6" w14:textId="653E6674" w:rsidR="0044430C" w:rsidRPr="0044430C" w:rsidRDefault="00EF6ED4" w:rsidP="00EF6ED4">
      <w:proofErr w:type="gramStart"/>
      <w:r>
        <w:t>02  002</w:t>
      </w:r>
      <w:proofErr w:type="gramEnd"/>
      <w:r>
        <w:t xml:space="preserve">     00CA    FRAME_1</w:t>
      </w:r>
    </w:p>
    <w:p w14:paraId="0BFDE194" w14:textId="74DDDF61" w:rsidR="00BE248F" w:rsidRPr="00BE248F" w:rsidRDefault="00BE248F" w:rsidP="00993BFC">
      <w:pPr>
        <w:rPr>
          <w:rFonts w:eastAsiaTheme="minorEastAsia"/>
        </w:rPr>
      </w:pPr>
    </w:p>
    <w:sectPr w:rsidR="00BE248F" w:rsidRPr="00BE248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CFD848" w14:textId="77777777" w:rsidR="00512D15" w:rsidRDefault="00512D15" w:rsidP="00BA2001">
      <w:pPr>
        <w:spacing w:after="0" w:line="240" w:lineRule="auto"/>
      </w:pPr>
      <w:r>
        <w:separator/>
      </w:r>
    </w:p>
  </w:endnote>
  <w:endnote w:type="continuationSeparator" w:id="0">
    <w:p w14:paraId="4DC5DEB1" w14:textId="77777777" w:rsidR="00512D15" w:rsidRDefault="00512D15" w:rsidP="00BA2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D77C19" w14:textId="77777777" w:rsidR="00512D15" w:rsidRDefault="00512D15" w:rsidP="00BA2001">
      <w:pPr>
        <w:spacing w:after="0" w:line="240" w:lineRule="auto"/>
      </w:pPr>
      <w:r>
        <w:separator/>
      </w:r>
    </w:p>
  </w:footnote>
  <w:footnote w:type="continuationSeparator" w:id="0">
    <w:p w14:paraId="6BA0569A" w14:textId="77777777" w:rsidR="00512D15" w:rsidRDefault="00512D15" w:rsidP="00BA2001">
      <w:pPr>
        <w:spacing w:after="0" w:line="240" w:lineRule="auto"/>
      </w:pPr>
      <w:r>
        <w:continuationSeparator/>
      </w:r>
    </w:p>
  </w:footnote>
  <w:footnote w:id="1">
    <w:p w14:paraId="1C39BA7F" w14:textId="08699F6E" w:rsidR="005B4E8A" w:rsidRDefault="005B4E8A">
      <w:pPr>
        <w:pStyle w:val="Textonotapie"/>
      </w:pPr>
      <w:r>
        <w:rPr>
          <w:rStyle w:val="Refdenotaalpie"/>
        </w:rPr>
        <w:footnoteRef/>
      </w:r>
      <w:r>
        <w:t xml:space="preserve"> Se debe tener en cuenta que a la hora de evaluar sistemas de propulsión rotodinámicos en condición de Hover, no se habla de eficiencia sino de una figura de mérito que describe el comportamiento aerodinámico de estos. Para entender un poco más, referirse a la secció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44A05"/>
    <w:multiLevelType w:val="hybridMultilevel"/>
    <w:tmpl w:val="C8306E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21234C"/>
    <w:multiLevelType w:val="hybridMultilevel"/>
    <w:tmpl w:val="6F72D608"/>
    <w:lvl w:ilvl="0" w:tplc="DF8466E0">
      <w:start w:val="1"/>
      <w:numFmt w:val="bullet"/>
      <w:lvlText w:val=""/>
      <w:lvlJc w:val="left"/>
      <w:pPr>
        <w:ind w:left="709" w:hanging="289"/>
      </w:pPr>
      <w:rPr>
        <w:rFonts w:ascii="Symbol" w:hAnsi="Symbol"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2" w15:restartNumberingAfterBreak="0">
    <w:nsid w:val="12E47055"/>
    <w:multiLevelType w:val="hybridMultilevel"/>
    <w:tmpl w:val="67708C34"/>
    <w:lvl w:ilvl="0" w:tplc="2472ABEC">
      <w:start w:val="1"/>
      <w:numFmt w:val="bullet"/>
      <w:lvlText w:val="•"/>
      <w:lvlJc w:val="left"/>
      <w:pPr>
        <w:tabs>
          <w:tab w:val="num" w:pos="720"/>
        </w:tabs>
        <w:ind w:left="720" w:hanging="360"/>
      </w:pPr>
      <w:rPr>
        <w:rFonts w:ascii="Arial" w:hAnsi="Arial" w:hint="default"/>
      </w:rPr>
    </w:lvl>
    <w:lvl w:ilvl="1" w:tplc="2AF6762C" w:tentative="1">
      <w:start w:val="1"/>
      <w:numFmt w:val="bullet"/>
      <w:lvlText w:val="•"/>
      <w:lvlJc w:val="left"/>
      <w:pPr>
        <w:tabs>
          <w:tab w:val="num" w:pos="1440"/>
        </w:tabs>
        <w:ind w:left="1440" w:hanging="360"/>
      </w:pPr>
      <w:rPr>
        <w:rFonts w:ascii="Arial" w:hAnsi="Arial" w:hint="default"/>
      </w:rPr>
    </w:lvl>
    <w:lvl w:ilvl="2" w:tplc="1382D362" w:tentative="1">
      <w:start w:val="1"/>
      <w:numFmt w:val="bullet"/>
      <w:lvlText w:val="•"/>
      <w:lvlJc w:val="left"/>
      <w:pPr>
        <w:tabs>
          <w:tab w:val="num" w:pos="2160"/>
        </w:tabs>
        <w:ind w:left="2160" w:hanging="360"/>
      </w:pPr>
      <w:rPr>
        <w:rFonts w:ascii="Arial" w:hAnsi="Arial" w:hint="default"/>
      </w:rPr>
    </w:lvl>
    <w:lvl w:ilvl="3" w:tplc="0DD859C8" w:tentative="1">
      <w:start w:val="1"/>
      <w:numFmt w:val="bullet"/>
      <w:lvlText w:val="•"/>
      <w:lvlJc w:val="left"/>
      <w:pPr>
        <w:tabs>
          <w:tab w:val="num" w:pos="2880"/>
        </w:tabs>
        <w:ind w:left="2880" w:hanging="360"/>
      </w:pPr>
      <w:rPr>
        <w:rFonts w:ascii="Arial" w:hAnsi="Arial" w:hint="default"/>
      </w:rPr>
    </w:lvl>
    <w:lvl w:ilvl="4" w:tplc="AAECA2A2" w:tentative="1">
      <w:start w:val="1"/>
      <w:numFmt w:val="bullet"/>
      <w:lvlText w:val="•"/>
      <w:lvlJc w:val="left"/>
      <w:pPr>
        <w:tabs>
          <w:tab w:val="num" w:pos="3600"/>
        </w:tabs>
        <w:ind w:left="3600" w:hanging="360"/>
      </w:pPr>
      <w:rPr>
        <w:rFonts w:ascii="Arial" w:hAnsi="Arial" w:hint="default"/>
      </w:rPr>
    </w:lvl>
    <w:lvl w:ilvl="5" w:tplc="AB02E9C8" w:tentative="1">
      <w:start w:val="1"/>
      <w:numFmt w:val="bullet"/>
      <w:lvlText w:val="•"/>
      <w:lvlJc w:val="left"/>
      <w:pPr>
        <w:tabs>
          <w:tab w:val="num" w:pos="4320"/>
        </w:tabs>
        <w:ind w:left="4320" w:hanging="360"/>
      </w:pPr>
      <w:rPr>
        <w:rFonts w:ascii="Arial" w:hAnsi="Arial" w:hint="default"/>
      </w:rPr>
    </w:lvl>
    <w:lvl w:ilvl="6" w:tplc="3E0EEC90" w:tentative="1">
      <w:start w:val="1"/>
      <w:numFmt w:val="bullet"/>
      <w:lvlText w:val="•"/>
      <w:lvlJc w:val="left"/>
      <w:pPr>
        <w:tabs>
          <w:tab w:val="num" w:pos="5040"/>
        </w:tabs>
        <w:ind w:left="5040" w:hanging="360"/>
      </w:pPr>
      <w:rPr>
        <w:rFonts w:ascii="Arial" w:hAnsi="Arial" w:hint="default"/>
      </w:rPr>
    </w:lvl>
    <w:lvl w:ilvl="7" w:tplc="EBB29A7A" w:tentative="1">
      <w:start w:val="1"/>
      <w:numFmt w:val="bullet"/>
      <w:lvlText w:val="•"/>
      <w:lvlJc w:val="left"/>
      <w:pPr>
        <w:tabs>
          <w:tab w:val="num" w:pos="5760"/>
        </w:tabs>
        <w:ind w:left="5760" w:hanging="360"/>
      </w:pPr>
      <w:rPr>
        <w:rFonts w:ascii="Arial" w:hAnsi="Arial" w:hint="default"/>
      </w:rPr>
    </w:lvl>
    <w:lvl w:ilvl="8" w:tplc="DEDAD05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C69248D"/>
    <w:multiLevelType w:val="hybridMultilevel"/>
    <w:tmpl w:val="CC08DFA0"/>
    <w:lvl w:ilvl="0" w:tplc="1B3647B2">
      <w:start w:val="1"/>
      <w:numFmt w:val="decimal"/>
      <w:lvlText w:val="%1."/>
      <w:lvlJc w:val="left"/>
      <w:pPr>
        <w:ind w:left="1057" w:hanging="349"/>
      </w:pPr>
      <w:rPr>
        <w:rFonts w:hint="default"/>
        <w:b/>
      </w:rPr>
    </w:lvl>
    <w:lvl w:ilvl="1" w:tplc="26BC5510">
      <w:start w:val="1"/>
      <w:numFmt w:val="lowerLetter"/>
      <w:lvlText w:val="%2."/>
      <w:lvlJc w:val="left"/>
      <w:pPr>
        <w:ind w:left="1788" w:hanging="360"/>
      </w:pPr>
      <w:rPr>
        <w:b/>
      </w:rPr>
    </w:lvl>
    <w:lvl w:ilvl="2" w:tplc="4F62CCBA">
      <w:start w:val="1"/>
      <w:numFmt w:val="lowerRoman"/>
      <w:lvlText w:val="%3."/>
      <w:lvlJc w:val="right"/>
      <w:pPr>
        <w:ind w:left="2508" w:hanging="180"/>
      </w:pPr>
      <w:rPr>
        <w:rFonts w:hint="default"/>
      </w:r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4" w15:restartNumberingAfterBreak="0">
    <w:nsid w:val="262A49A5"/>
    <w:multiLevelType w:val="hybridMultilevel"/>
    <w:tmpl w:val="3D007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CCD00ED"/>
    <w:multiLevelType w:val="hybridMultilevel"/>
    <w:tmpl w:val="72C690A8"/>
    <w:lvl w:ilvl="0" w:tplc="0C0A0001">
      <w:start w:val="1"/>
      <w:numFmt w:val="bullet"/>
      <w:lvlText w:val=""/>
      <w:lvlJc w:val="left"/>
      <w:pPr>
        <w:ind w:left="1776" w:hanging="360"/>
      </w:pPr>
      <w:rPr>
        <w:rFonts w:ascii="Symbol" w:hAnsi="Symbol" w:hint="default"/>
      </w:rPr>
    </w:lvl>
    <w:lvl w:ilvl="1" w:tplc="0C0A0003" w:tentative="1">
      <w:start w:val="1"/>
      <w:numFmt w:val="bullet"/>
      <w:lvlText w:val="o"/>
      <w:lvlJc w:val="left"/>
      <w:pPr>
        <w:ind w:left="2496" w:hanging="360"/>
      </w:pPr>
      <w:rPr>
        <w:rFonts w:ascii="Courier New" w:hAnsi="Courier New" w:cs="Courier New" w:hint="default"/>
      </w:rPr>
    </w:lvl>
    <w:lvl w:ilvl="2" w:tplc="0C0A0005" w:tentative="1">
      <w:start w:val="1"/>
      <w:numFmt w:val="bullet"/>
      <w:lvlText w:val=""/>
      <w:lvlJc w:val="left"/>
      <w:pPr>
        <w:ind w:left="3216" w:hanging="360"/>
      </w:pPr>
      <w:rPr>
        <w:rFonts w:ascii="Wingdings" w:hAnsi="Wingdings" w:hint="default"/>
      </w:rPr>
    </w:lvl>
    <w:lvl w:ilvl="3" w:tplc="0C0A0001" w:tentative="1">
      <w:start w:val="1"/>
      <w:numFmt w:val="bullet"/>
      <w:lvlText w:val=""/>
      <w:lvlJc w:val="left"/>
      <w:pPr>
        <w:ind w:left="3936" w:hanging="360"/>
      </w:pPr>
      <w:rPr>
        <w:rFonts w:ascii="Symbol" w:hAnsi="Symbol" w:hint="default"/>
      </w:rPr>
    </w:lvl>
    <w:lvl w:ilvl="4" w:tplc="0C0A0003" w:tentative="1">
      <w:start w:val="1"/>
      <w:numFmt w:val="bullet"/>
      <w:lvlText w:val="o"/>
      <w:lvlJc w:val="left"/>
      <w:pPr>
        <w:ind w:left="4656" w:hanging="360"/>
      </w:pPr>
      <w:rPr>
        <w:rFonts w:ascii="Courier New" w:hAnsi="Courier New" w:cs="Courier New" w:hint="default"/>
      </w:rPr>
    </w:lvl>
    <w:lvl w:ilvl="5" w:tplc="0C0A0005" w:tentative="1">
      <w:start w:val="1"/>
      <w:numFmt w:val="bullet"/>
      <w:lvlText w:val=""/>
      <w:lvlJc w:val="left"/>
      <w:pPr>
        <w:ind w:left="5376" w:hanging="360"/>
      </w:pPr>
      <w:rPr>
        <w:rFonts w:ascii="Wingdings" w:hAnsi="Wingdings" w:hint="default"/>
      </w:rPr>
    </w:lvl>
    <w:lvl w:ilvl="6" w:tplc="0C0A0001" w:tentative="1">
      <w:start w:val="1"/>
      <w:numFmt w:val="bullet"/>
      <w:lvlText w:val=""/>
      <w:lvlJc w:val="left"/>
      <w:pPr>
        <w:ind w:left="6096" w:hanging="360"/>
      </w:pPr>
      <w:rPr>
        <w:rFonts w:ascii="Symbol" w:hAnsi="Symbol" w:hint="default"/>
      </w:rPr>
    </w:lvl>
    <w:lvl w:ilvl="7" w:tplc="0C0A0003" w:tentative="1">
      <w:start w:val="1"/>
      <w:numFmt w:val="bullet"/>
      <w:lvlText w:val="o"/>
      <w:lvlJc w:val="left"/>
      <w:pPr>
        <w:ind w:left="6816" w:hanging="360"/>
      </w:pPr>
      <w:rPr>
        <w:rFonts w:ascii="Courier New" w:hAnsi="Courier New" w:cs="Courier New" w:hint="default"/>
      </w:rPr>
    </w:lvl>
    <w:lvl w:ilvl="8" w:tplc="0C0A0005" w:tentative="1">
      <w:start w:val="1"/>
      <w:numFmt w:val="bullet"/>
      <w:lvlText w:val=""/>
      <w:lvlJc w:val="left"/>
      <w:pPr>
        <w:ind w:left="7536" w:hanging="360"/>
      </w:pPr>
      <w:rPr>
        <w:rFonts w:ascii="Wingdings" w:hAnsi="Wingdings" w:hint="default"/>
      </w:rPr>
    </w:lvl>
  </w:abstractNum>
  <w:abstractNum w:abstractNumId="6" w15:restartNumberingAfterBreak="0">
    <w:nsid w:val="350655E3"/>
    <w:multiLevelType w:val="hybridMultilevel"/>
    <w:tmpl w:val="6818D428"/>
    <w:lvl w:ilvl="0" w:tplc="DF8466E0">
      <w:start w:val="1"/>
      <w:numFmt w:val="bullet"/>
      <w:lvlText w:val=""/>
      <w:lvlJc w:val="left"/>
      <w:pPr>
        <w:ind w:left="709" w:hanging="289"/>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5357473"/>
    <w:multiLevelType w:val="hybridMultilevel"/>
    <w:tmpl w:val="773A5D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FA54F72"/>
    <w:multiLevelType w:val="hybridMultilevel"/>
    <w:tmpl w:val="050610F6"/>
    <w:lvl w:ilvl="0" w:tplc="B9C696F8">
      <w:start w:val="1"/>
      <w:numFmt w:val="bullet"/>
      <w:lvlText w:val=""/>
      <w:lvlJc w:val="left"/>
      <w:pPr>
        <w:ind w:left="709" w:hanging="284"/>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3DF1448"/>
    <w:multiLevelType w:val="hybridMultilevel"/>
    <w:tmpl w:val="B00C6154"/>
    <w:lvl w:ilvl="0" w:tplc="B9C696F8">
      <w:start w:val="1"/>
      <w:numFmt w:val="bullet"/>
      <w:lvlText w:val=""/>
      <w:lvlJc w:val="left"/>
      <w:pPr>
        <w:ind w:left="709" w:hanging="284"/>
      </w:pPr>
      <w:rPr>
        <w:rFonts w:ascii="Symbol" w:hAnsi="Symbol" w:hint="default"/>
      </w:rPr>
    </w:lvl>
    <w:lvl w:ilvl="1" w:tplc="0C0A0003">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10" w15:restartNumberingAfterBreak="0">
    <w:nsid w:val="4AC76B60"/>
    <w:multiLevelType w:val="hybridMultilevel"/>
    <w:tmpl w:val="ED72B5CE"/>
    <w:lvl w:ilvl="0" w:tplc="0C0A000F">
      <w:start w:val="1"/>
      <w:numFmt w:val="decimal"/>
      <w:lvlText w:val="%1."/>
      <w:lvlJc w:val="left"/>
      <w:pPr>
        <w:ind w:left="720" w:hanging="360"/>
      </w:pPr>
    </w:lvl>
    <w:lvl w:ilvl="1" w:tplc="26BC5510">
      <w:start w:val="1"/>
      <w:numFmt w:val="lowerLetter"/>
      <w:lvlText w:val="%2."/>
      <w:lvlJc w:val="left"/>
      <w:pPr>
        <w:ind w:left="1440" w:hanging="360"/>
      </w:pPr>
      <w:rPr>
        <w:b/>
      </w:rPr>
    </w:lvl>
    <w:lvl w:ilvl="2" w:tplc="4F62CCBA">
      <w:start w:val="1"/>
      <w:numFmt w:val="lowerRoman"/>
      <w:lvlText w:val="%3."/>
      <w:lvlJc w:val="right"/>
      <w:pPr>
        <w:ind w:left="2160" w:hanging="18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26D6AB3"/>
    <w:multiLevelType w:val="hybridMultilevel"/>
    <w:tmpl w:val="6C1E46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EF70679"/>
    <w:multiLevelType w:val="hybridMultilevel"/>
    <w:tmpl w:val="0596CC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2613206"/>
    <w:multiLevelType w:val="hybridMultilevel"/>
    <w:tmpl w:val="B3F143B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75783C82"/>
    <w:multiLevelType w:val="hybridMultilevel"/>
    <w:tmpl w:val="4A3E8BB2"/>
    <w:lvl w:ilvl="0" w:tplc="0C0A000F">
      <w:start w:val="1"/>
      <w:numFmt w:val="decimal"/>
      <w:lvlText w:val="%1."/>
      <w:lvlJc w:val="left"/>
      <w:pPr>
        <w:ind w:left="720" w:hanging="360"/>
      </w:pPr>
    </w:lvl>
    <w:lvl w:ilvl="1" w:tplc="26BC5510">
      <w:start w:val="1"/>
      <w:numFmt w:val="lowerLetter"/>
      <w:lvlText w:val="%2."/>
      <w:lvlJc w:val="left"/>
      <w:pPr>
        <w:ind w:left="1440" w:hanging="360"/>
      </w:pPr>
      <w:rPr>
        <w:b/>
      </w:rPr>
    </w:lvl>
    <w:lvl w:ilvl="2" w:tplc="4F62CCBA">
      <w:start w:val="1"/>
      <w:numFmt w:val="lowerRoman"/>
      <w:lvlText w:val="%3."/>
      <w:lvlJc w:val="right"/>
      <w:pPr>
        <w:ind w:left="2160" w:hanging="18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A294393"/>
    <w:multiLevelType w:val="hybridMultilevel"/>
    <w:tmpl w:val="289A0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EF30A89"/>
    <w:multiLevelType w:val="hybridMultilevel"/>
    <w:tmpl w:val="CAB8A3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11"/>
  </w:num>
  <w:num w:numId="4">
    <w:abstractNumId w:val="4"/>
  </w:num>
  <w:num w:numId="5">
    <w:abstractNumId w:val="15"/>
  </w:num>
  <w:num w:numId="6">
    <w:abstractNumId w:val="16"/>
  </w:num>
  <w:num w:numId="7">
    <w:abstractNumId w:val="0"/>
  </w:num>
  <w:num w:numId="8">
    <w:abstractNumId w:val="7"/>
  </w:num>
  <w:num w:numId="9">
    <w:abstractNumId w:val="10"/>
  </w:num>
  <w:num w:numId="10">
    <w:abstractNumId w:val="5"/>
  </w:num>
  <w:num w:numId="11">
    <w:abstractNumId w:val="9"/>
  </w:num>
  <w:num w:numId="12">
    <w:abstractNumId w:val="14"/>
  </w:num>
  <w:num w:numId="13">
    <w:abstractNumId w:val="1"/>
  </w:num>
  <w:num w:numId="14">
    <w:abstractNumId w:val="6"/>
  </w:num>
  <w:num w:numId="15">
    <w:abstractNumId w:val="8"/>
  </w:num>
  <w:num w:numId="16">
    <w:abstractNumId w:val="3"/>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9D"/>
    <w:rsid w:val="00002CFD"/>
    <w:rsid w:val="00007E35"/>
    <w:rsid w:val="0001711F"/>
    <w:rsid w:val="00017FF9"/>
    <w:rsid w:val="0002196A"/>
    <w:rsid w:val="000231FD"/>
    <w:rsid w:val="00023C51"/>
    <w:rsid w:val="0002589A"/>
    <w:rsid w:val="00030438"/>
    <w:rsid w:val="00033550"/>
    <w:rsid w:val="0003490C"/>
    <w:rsid w:val="0003521F"/>
    <w:rsid w:val="00035E1F"/>
    <w:rsid w:val="00040309"/>
    <w:rsid w:val="00040621"/>
    <w:rsid w:val="000411B1"/>
    <w:rsid w:val="0004419E"/>
    <w:rsid w:val="0005631E"/>
    <w:rsid w:val="00061C08"/>
    <w:rsid w:val="00062A7A"/>
    <w:rsid w:val="00062C46"/>
    <w:rsid w:val="000641EC"/>
    <w:rsid w:val="00075943"/>
    <w:rsid w:val="000831F1"/>
    <w:rsid w:val="000879DF"/>
    <w:rsid w:val="000A32F1"/>
    <w:rsid w:val="000A73FD"/>
    <w:rsid w:val="000B0CA7"/>
    <w:rsid w:val="000B3703"/>
    <w:rsid w:val="000B3B3E"/>
    <w:rsid w:val="000D1172"/>
    <w:rsid w:val="000D5D30"/>
    <w:rsid w:val="000E6F5D"/>
    <w:rsid w:val="000F0020"/>
    <w:rsid w:val="000F3A10"/>
    <w:rsid w:val="000F795C"/>
    <w:rsid w:val="00102CB4"/>
    <w:rsid w:val="001055B5"/>
    <w:rsid w:val="0011643B"/>
    <w:rsid w:val="00125010"/>
    <w:rsid w:val="00125684"/>
    <w:rsid w:val="0013007A"/>
    <w:rsid w:val="00131BAF"/>
    <w:rsid w:val="00137E6A"/>
    <w:rsid w:val="00150818"/>
    <w:rsid w:val="001545C7"/>
    <w:rsid w:val="00165CBD"/>
    <w:rsid w:val="001708CE"/>
    <w:rsid w:val="00170AB2"/>
    <w:rsid w:val="00173EDA"/>
    <w:rsid w:val="00174F4B"/>
    <w:rsid w:val="00184588"/>
    <w:rsid w:val="00184E56"/>
    <w:rsid w:val="001859EF"/>
    <w:rsid w:val="00187805"/>
    <w:rsid w:val="00193986"/>
    <w:rsid w:val="00195F7C"/>
    <w:rsid w:val="001972F5"/>
    <w:rsid w:val="00197991"/>
    <w:rsid w:val="001A1F1A"/>
    <w:rsid w:val="001A35B1"/>
    <w:rsid w:val="001A68E5"/>
    <w:rsid w:val="001B1ED5"/>
    <w:rsid w:val="001B2945"/>
    <w:rsid w:val="001B3F66"/>
    <w:rsid w:val="001B78E3"/>
    <w:rsid w:val="001C1DBC"/>
    <w:rsid w:val="001D028C"/>
    <w:rsid w:val="001D07E0"/>
    <w:rsid w:val="001D0E95"/>
    <w:rsid w:val="001D10B6"/>
    <w:rsid w:val="001D75AE"/>
    <w:rsid w:val="001E10E9"/>
    <w:rsid w:val="0020165B"/>
    <w:rsid w:val="00207720"/>
    <w:rsid w:val="002143DB"/>
    <w:rsid w:val="0021732F"/>
    <w:rsid w:val="00217D58"/>
    <w:rsid w:val="0022009C"/>
    <w:rsid w:val="00221A49"/>
    <w:rsid w:val="00230C02"/>
    <w:rsid w:val="00232BED"/>
    <w:rsid w:val="00233DB2"/>
    <w:rsid w:val="002352E4"/>
    <w:rsid w:val="00241FD5"/>
    <w:rsid w:val="002439E4"/>
    <w:rsid w:val="002457D6"/>
    <w:rsid w:val="002500BB"/>
    <w:rsid w:val="002505D2"/>
    <w:rsid w:val="00253829"/>
    <w:rsid w:val="00257CE4"/>
    <w:rsid w:val="002601AA"/>
    <w:rsid w:val="00262609"/>
    <w:rsid w:val="00266985"/>
    <w:rsid w:val="00267830"/>
    <w:rsid w:val="00280C66"/>
    <w:rsid w:val="00282A60"/>
    <w:rsid w:val="0028306D"/>
    <w:rsid w:val="002855D1"/>
    <w:rsid w:val="002871A2"/>
    <w:rsid w:val="00287671"/>
    <w:rsid w:val="002968F5"/>
    <w:rsid w:val="002A39AD"/>
    <w:rsid w:val="002A3D0B"/>
    <w:rsid w:val="002A5D02"/>
    <w:rsid w:val="002B0830"/>
    <w:rsid w:val="002B320A"/>
    <w:rsid w:val="002C305C"/>
    <w:rsid w:val="002C696C"/>
    <w:rsid w:val="002C75AE"/>
    <w:rsid w:val="002E1BE6"/>
    <w:rsid w:val="002E26DD"/>
    <w:rsid w:val="002F22FC"/>
    <w:rsid w:val="002F3E01"/>
    <w:rsid w:val="00312C55"/>
    <w:rsid w:val="003150EE"/>
    <w:rsid w:val="0031625D"/>
    <w:rsid w:val="00316EC8"/>
    <w:rsid w:val="00325577"/>
    <w:rsid w:val="0032604F"/>
    <w:rsid w:val="00334601"/>
    <w:rsid w:val="003359A1"/>
    <w:rsid w:val="00345668"/>
    <w:rsid w:val="00351394"/>
    <w:rsid w:val="00356781"/>
    <w:rsid w:val="00363247"/>
    <w:rsid w:val="00365FE2"/>
    <w:rsid w:val="003660A9"/>
    <w:rsid w:val="003670F8"/>
    <w:rsid w:val="00371E39"/>
    <w:rsid w:val="0037282E"/>
    <w:rsid w:val="00372E6D"/>
    <w:rsid w:val="003765A0"/>
    <w:rsid w:val="00377C67"/>
    <w:rsid w:val="00380839"/>
    <w:rsid w:val="00380894"/>
    <w:rsid w:val="00387257"/>
    <w:rsid w:val="00387AF0"/>
    <w:rsid w:val="00395117"/>
    <w:rsid w:val="00396795"/>
    <w:rsid w:val="003A21EC"/>
    <w:rsid w:val="003A4134"/>
    <w:rsid w:val="003A5F10"/>
    <w:rsid w:val="003B3AE8"/>
    <w:rsid w:val="003B53AF"/>
    <w:rsid w:val="003C14BB"/>
    <w:rsid w:val="003C6A1C"/>
    <w:rsid w:val="003D7CEC"/>
    <w:rsid w:val="003E1849"/>
    <w:rsid w:val="003E7F55"/>
    <w:rsid w:val="003F2A3F"/>
    <w:rsid w:val="003F433A"/>
    <w:rsid w:val="003F6C8D"/>
    <w:rsid w:val="003F7994"/>
    <w:rsid w:val="00400C5C"/>
    <w:rsid w:val="00403138"/>
    <w:rsid w:val="00403390"/>
    <w:rsid w:val="004057BD"/>
    <w:rsid w:val="00405B7B"/>
    <w:rsid w:val="00407A47"/>
    <w:rsid w:val="004109E2"/>
    <w:rsid w:val="00414403"/>
    <w:rsid w:val="00416D71"/>
    <w:rsid w:val="00425570"/>
    <w:rsid w:val="004259BE"/>
    <w:rsid w:val="00425F43"/>
    <w:rsid w:val="004364FA"/>
    <w:rsid w:val="00436A8E"/>
    <w:rsid w:val="0044430C"/>
    <w:rsid w:val="00450459"/>
    <w:rsid w:val="0045085D"/>
    <w:rsid w:val="00451516"/>
    <w:rsid w:val="004543B6"/>
    <w:rsid w:val="0045702A"/>
    <w:rsid w:val="00457E54"/>
    <w:rsid w:val="0046342F"/>
    <w:rsid w:val="004702A6"/>
    <w:rsid w:val="00473A37"/>
    <w:rsid w:val="00482C67"/>
    <w:rsid w:val="00484517"/>
    <w:rsid w:val="00485807"/>
    <w:rsid w:val="00492FD0"/>
    <w:rsid w:val="004933CC"/>
    <w:rsid w:val="00494AD9"/>
    <w:rsid w:val="00495CC1"/>
    <w:rsid w:val="004A0947"/>
    <w:rsid w:val="004A0B6D"/>
    <w:rsid w:val="004A349E"/>
    <w:rsid w:val="004B3484"/>
    <w:rsid w:val="004B34F4"/>
    <w:rsid w:val="004C28F1"/>
    <w:rsid w:val="004C3631"/>
    <w:rsid w:val="004C461A"/>
    <w:rsid w:val="004D7F9C"/>
    <w:rsid w:val="004E4794"/>
    <w:rsid w:val="004E6BCD"/>
    <w:rsid w:val="004E74DB"/>
    <w:rsid w:val="004F3965"/>
    <w:rsid w:val="00503677"/>
    <w:rsid w:val="00506695"/>
    <w:rsid w:val="00510751"/>
    <w:rsid w:val="00512D15"/>
    <w:rsid w:val="00524A00"/>
    <w:rsid w:val="00526AA0"/>
    <w:rsid w:val="00527123"/>
    <w:rsid w:val="0052744F"/>
    <w:rsid w:val="00534112"/>
    <w:rsid w:val="005342C7"/>
    <w:rsid w:val="00536B74"/>
    <w:rsid w:val="005429BD"/>
    <w:rsid w:val="00543AAF"/>
    <w:rsid w:val="00560001"/>
    <w:rsid w:val="005623B3"/>
    <w:rsid w:val="00562CA4"/>
    <w:rsid w:val="005655FC"/>
    <w:rsid w:val="0056698B"/>
    <w:rsid w:val="00571728"/>
    <w:rsid w:val="005738E4"/>
    <w:rsid w:val="0057416C"/>
    <w:rsid w:val="00586B00"/>
    <w:rsid w:val="00586D71"/>
    <w:rsid w:val="00590B39"/>
    <w:rsid w:val="00592727"/>
    <w:rsid w:val="005946F6"/>
    <w:rsid w:val="00597295"/>
    <w:rsid w:val="00597921"/>
    <w:rsid w:val="005A0E36"/>
    <w:rsid w:val="005A2EA4"/>
    <w:rsid w:val="005B4E8A"/>
    <w:rsid w:val="005C171C"/>
    <w:rsid w:val="005C31F1"/>
    <w:rsid w:val="005C50BD"/>
    <w:rsid w:val="005C7A10"/>
    <w:rsid w:val="005C7D3D"/>
    <w:rsid w:val="005D4733"/>
    <w:rsid w:val="005D5A64"/>
    <w:rsid w:val="005E4B0B"/>
    <w:rsid w:val="005E76E4"/>
    <w:rsid w:val="005F16DC"/>
    <w:rsid w:val="005F5701"/>
    <w:rsid w:val="005F6545"/>
    <w:rsid w:val="00601468"/>
    <w:rsid w:val="00601DDA"/>
    <w:rsid w:val="00602633"/>
    <w:rsid w:val="00603E0D"/>
    <w:rsid w:val="0060430A"/>
    <w:rsid w:val="00620125"/>
    <w:rsid w:val="0062399A"/>
    <w:rsid w:val="006313C6"/>
    <w:rsid w:val="00631A34"/>
    <w:rsid w:val="006346B0"/>
    <w:rsid w:val="00634B15"/>
    <w:rsid w:val="00635297"/>
    <w:rsid w:val="00636888"/>
    <w:rsid w:val="006370BB"/>
    <w:rsid w:val="0064000A"/>
    <w:rsid w:val="00642B79"/>
    <w:rsid w:val="00662202"/>
    <w:rsid w:val="00667309"/>
    <w:rsid w:val="00667B67"/>
    <w:rsid w:val="00672BE7"/>
    <w:rsid w:val="00673BF8"/>
    <w:rsid w:val="00674CFA"/>
    <w:rsid w:val="00676AEA"/>
    <w:rsid w:val="0068057C"/>
    <w:rsid w:val="00687D10"/>
    <w:rsid w:val="006970D5"/>
    <w:rsid w:val="006A06B2"/>
    <w:rsid w:val="006A4670"/>
    <w:rsid w:val="006A5A38"/>
    <w:rsid w:val="006A68C1"/>
    <w:rsid w:val="006B02EF"/>
    <w:rsid w:val="006B0B71"/>
    <w:rsid w:val="006B59CC"/>
    <w:rsid w:val="006C38C2"/>
    <w:rsid w:val="006D0129"/>
    <w:rsid w:val="006D26CD"/>
    <w:rsid w:val="006D68B6"/>
    <w:rsid w:val="006E1809"/>
    <w:rsid w:val="006E25ED"/>
    <w:rsid w:val="006E3597"/>
    <w:rsid w:val="006E3A91"/>
    <w:rsid w:val="006E5158"/>
    <w:rsid w:val="006E6F81"/>
    <w:rsid w:val="006F0781"/>
    <w:rsid w:val="006F1804"/>
    <w:rsid w:val="006F61C8"/>
    <w:rsid w:val="0070523F"/>
    <w:rsid w:val="00706F1B"/>
    <w:rsid w:val="00711191"/>
    <w:rsid w:val="00714CFF"/>
    <w:rsid w:val="00717B2D"/>
    <w:rsid w:val="007217FB"/>
    <w:rsid w:val="007269E8"/>
    <w:rsid w:val="00734D3D"/>
    <w:rsid w:val="00736251"/>
    <w:rsid w:val="00747E45"/>
    <w:rsid w:val="00754A7E"/>
    <w:rsid w:val="0075576C"/>
    <w:rsid w:val="007570FA"/>
    <w:rsid w:val="00757ADC"/>
    <w:rsid w:val="007746C9"/>
    <w:rsid w:val="0078595D"/>
    <w:rsid w:val="00787010"/>
    <w:rsid w:val="00792B4A"/>
    <w:rsid w:val="00793105"/>
    <w:rsid w:val="00794C6C"/>
    <w:rsid w:val="007A65B6"/>
    <w:rsid w:val="007A6BE9"/>
    <w:rsid w:val="007B0F69"/>
    <w:rsid w:val="007B728F"/>
    <w:rsid w:val="007C4B48"/>
    <w:rsid w:val="007C57FC"/>
    <w:rsid w:val="007D53E9"/>
    <w:rsid w:val="007D5ED3"/>
    <w:rsid w:val="007E0101"/>
    <w:rsid w:val="007E25CA"/>
    <w:rsid w:val="007E627D"/>
    <w:rsid w:val="007F058E"/>
    <w:rsid w:val="007F286A"/>
    <w:rsid w:val="008001F5"/>
    <w:rsid w:val="0080079B"/>
    <w:rsid w:val="008026C5"/>
    <w:rsid w:val="00804E58"/>
    <w:rsid w:val="00805832"/>
    <w:rsid w:val="008160DD"/>
    <w:rsid w:val="00820990"/>
    <w:rsid w:val="00827542"/>
    <w:rsid w:val="00831832"/>
    <w:rsid w:val="00831E7E"/>
    <w:rsid w:val="00832F6A"/>
    <w:rsid w:val="008338DD"/>
    <w:rsid w:val="00835AEB"/>
    <w:rsid w:val="00837DA3"/>
    <w:rsid w:val="00841152"/>
    <w:rsid w:val="0085675A"/>
    <w:rsid w:val="00860AEC"/>
    <w:rsid w:val="00861717"/>
    <w:rsid w:val="00865DD7"/>
    <w:rsid w:val="00871FE6"/>
    <w:rsid w:val="00873525"/>
    <w:rsid w:val="008741D4"/>
    <w:rsid w:val="00874FEF"/>
    <w:rsid w:val="00875CD1"/>
    <w:rsid w:val="0088219A"/>
    <w:rsid w:val="008960AA"/>
    <w:rsid w:val="008A299B"/>
    <w:rsid w:val="008A7F06"/>
    <w:rsid w:val="008B46A0"/>
    <w:rsid w:val="008B60D7"/>
    <w:rsid w:val="008C2095"/>
    <w:rsid w:val="008C30DC"/>
    <w:rsid w:val="008C31F9"/>
    <w:rsid w:val="008C7FA6"/>
    <w:rsid w:val="008D1D08"/>
    <w:rsid w:val="008D3CEA"/>
    <w:rsid w:val="008E0904"/>
    <w:rsid w:val="008E28F8"/>
    <w:rsid w:val="008E449E"/>
    <w:rsid w:val="008F073B"/>
    <w:rsid w:val="008F7247"/>
    <w:rsid w:val="0090039A"/>
    <w:rsid w:val="00903164"/>
    <w:rsid w:val="00904ABE"/>
    <w:rsid w:val="0091485B"/>
    <w:rsid w:val="00914E19"/>
    <w:rsid w:val="009161DA"/>
    <w:rsid w:val="00916644"/>
    <w:rsid w:val="00921499"/>
    <w:rsid w:val="00922683"/>
    <w:rsid w:val="00922799"/>
    <w:rsid w:val="00925287"/>
    <w:rsid w:val="00935658"/>
    <w:rsid w:val="00941BC1"/>
    <w:rsid w:val="00941F57"/>
    <w:rsid w:val="009449ED"/>
    <w:rsid w:val="00950684"/>
    <w:rsid w:val="00952970"/>
    <w:rsid w:val="009537F0"/>
    <w:rsid w:val="00955800"/>
    <w:rsid w:val="0097059E"/>
    <w:rsid w:val="0097198B"/>
    <w:rsid w:val="00971E0D"/>
    <w:rsid w:val="009724DF"/>
    <w:rsid w:val="00973E9C"/>
    <w:rsid w:val="0097441A"/>
    <w:rsid w:val="0097694A"/>
    <w:rsid w:val="009777BF"/>
    <w:rsid w:val="00982E9B"/>
    <w:rsid w:val="00993BFC"/>
    <w:rsid w:val="00994045"/>
    <w:rsid w:val="00995029"/>
    <w:rsid w:val="00997C67"/>
    <w:rsid w:val="009B3147"/>
    <w:rsid w:val="009B473D"/>
    <w:rsid w:val="009B7614"/>
    <w:rsid w:val="009E3160"/>
    <w:rsid w:val="009E353B"/>
    <w:rsid w:val="009F112C"/>
    <w:rsid w:val="009F38D0"/>
    <w:rsid w:val="009F4D39"/>
    <w:rsid w:val="009F50B7"/>
    <w:rsid w:val="00A027B6"/>
    <w:rsid w:val="00A16BD6"/>
    <w:rsid w:val="00A2761A"/>
    <w:rsid w:val="00A31C72"/>
    <w:rsid w:val="00A37DE9"/>
    <w:rsid w:val="00A4243D"/>
    <w:rsid w:val="00A43E8B"/>
    <w:rsid w:val="00A44CDD"/>
    <w:rsid w:val="00A4737F"/>
    <w:rsid w:val="00A51B3C"/>
    <w:rsid w:val="00A5550C"/>
    <w:rsid w:val="00A611C1"/>
    <w:rsid w:val="00A61955"/>
    <w:rsid w:val="00A62A9F"/>
    <w:rsid w:val="00A7066A"/>
    <w:rsid w:val="00A7087D"/>
    <w:rsid w:val="00A75806"/>
    <w:rsid w:val="00A838ED"/>
    <w:rsid w:val="00A9563C"/>
    <w:rsid w:val="00A970E6"/>
    <w:rsid w:val="00AA6744"/>
    <w:rsid w:val="00AA749F"/>
    <w:rsid w:val="00AB1F8E"/>
    <w:rsid w:val="00AB3107"/>
    <w:rsid w:val="00AB6EF3"/>
    <w:rsid w:val="00AC1FD8"/>
    <w:rsid w:val="00AD109A"/>
    <w:rsid w:val="00AD60B3"/>
    <w:rsid w:val="00AF5203"/>
    <w:rsid w:val="00B03A8D"/>
    <w:rsid w:val="00B118B3"/>
    <w:rsid w:val="00B1359D"/>
    <w:rsid w:val="00B1786F"/>
    <w:rsid w:val="00B20315"/>
    <w:rsid w:val="00B20E95"/>
    <w:rsid w:val="00B22761"/>
    <w:rsid w:val="00B27EA6"/>
    <w:rsid w:val="00B541B2"/>
    <w:rsid w:val="00B55F70"/>
    <w:rsid w:val="00B577EB"/>
    <w:rsid w:val="00B6038D"/>
    <w:rsid w:val="00B62C53"/>
    <w:rsid w:val="00B67076"/>
    <w:rsid w:val="00B67124"/>
    <w:rsid w:val="00B7035C"/>
    <w:rsid w:val="00B733ED"/>
    <w:rsid w:val="00B81D8E"/>
    <w:rsid w:val="00B848BA"/>
    <w:rsid w:val="00B84E03"/>
    <w:rsid w:val="00B86AF2"/>
    <w:rsid w:val="00B86FDB"/>
    <w:rsid w:val="00B9119B"/>
    <w:rsid w:val="00BA2001"/>
    <w:rsid w:val="00BA2E68"/>
    <w:rsid w:val="00BB01A6"/>
    <w:rsid w:val="00BB1A67"/>
    <w:rsid w:val="00BB532F"/>
    <w:rsid w:val="00BB6F10"/>
    <w:rsid w:val="00BC7B24"/>
    <w:rsid w:val="00BD3893"/>
    <w:rsid w:val="00BD4351"/>
    <w:rsid w:val="00BE248F"/>
    <w:rsid w:val="00BE4E53"/>
    <w:rsid w:val="00BE5D4B"/>
    <w:rsid w:val="00BF4A57"/>
    <w:rsid w:val="00BF64B0"/>
    <w:rsid w:val="00BF6DDA"/>
    <w:rsid w:val="00C02A94"/>
    <w:rsid w:val="00C05F83"/>
    <w:rsid w:val="00C0727D"/>
    <w:rsid w:val="00C16807"/>
    <w:rsid w:val="00C312B2"/>
    <w:rsid w:val="00C45A46"/>
    <w:rsid w:val="00C4681A"/>
    <w:rsid w:val="00C4797C"/>
    <w:rsid w:val="00C53292"/>
    <w:rsid w:val="00C539DB"/>
    <w:rsid w:val="00C57ACC"/>
    <w:rsid w:val="00C6158B"/>
    <w:rsid w:val="00C64698"/>
    <w:rsid w:val="00C67FC1"/>
    <w:rsid w:val="00C72DA3"/>
    <w:rsid w:val="00C74873"/>
    <w:rsid w:val="00C7576A"/>
    <w:rsid w:val="00C76B0E"/>
    <w:rsid w:val="00C77B79"/>
    <w:rsid w:val="00C814AB"/>
    <w:rsid w:val="00C85C8F"/>
    <w:rsid w:val="00C9297B"/>
    <w:rsid w:val="00CA0159"/>
    <w:rsid w:val="00CA5D42"/>
    <w:rsid w:val="00CB05D6"/>
    <w:rsid w:val="00CB44CF"/>
    <w:rsid w:val="00CB6203"/>
    <w:rsid w:val="00CB691B"/>
    <w:rsid w:val="00CC3C0B"/>
    <w:rsid w:val="00CC412B"/>
    <w:rsid w:val="00CC46AC"/>
    <w:rsid w:val="00CC7792"/>
    <w:rsid w:val="00CE2F84"/>
    <w:rsid w:val="00CE7D48"/>
    <w:rsid w:val="00CF0541"/>
    <w:rsid w:val="00D01EBB"/>
    <w:rsid w:val="00D043DA"/>
    <w:rsid w:val="00D060E3"/>
    <w:rsid w:val="00D07F67"/>
    <w:rsid w:val="00D1247F"/>
    <w:rsid w:val="00D25941"/>
    <w:rsid w:val="00D35394"/>
    <w:rsid w:val="00D36D13"/>
    <w:rsid w:val="00D415EB"/>
    <w:rsid w:val="00D43B76"/>
    <w:rsid w:val="00D440B4"/>
    <w:rsid w:val="00D45F5A"/>
    <w:rsid w:val="00D50058"/>
    <w:rsid w:val="00D513A1"/>
    <w:rsid w:val="00D54519"/>
    <w:rsid w:val="00D672CF"/>
    <w:rsid w:val="00D743EF"/>
    <w:rsid w:val="00D756F1"/>
    <w:rsid w:val="00D81083"/>
    <w:rsid w:val="00D84590"/>
    <w:rsid w:val="00D852B0"/>
    <w:rsid w:val="00D927A5"/>
    <w:rsid w:val="00D9527B"/>
    <w:rsid w:val="00DA3054"/>
    <w:rsid w:val="00DB19B1"/>
    <w:rsid w:val="00DB40CC"/>
    <w:rsid w:val="00DB4DE3"/>
    <w:rsid w:val="00DB5747"/>
    <w:rsid w:val="00DE0E3D"/>
    <w:rsid w:val="00DE691F"/>
    <w:rsid w:val="00DE759B"/>
    <w:rsid w:val="00DF0B28"/>
    <w:rsid w:val="00DF18A6"/>
    <w:rsid w:val="00DF28F5"/>
    <w:rsid w:val="00DF4FAA"/>
    <w:rsid w:val="00DF7771"/>
    <w:rsid w:val="00E00E3F"/>
    <w:rsid w:val="00E054F2"/>
    <w:rsid w:val="00E10346"/>
    <w:rsid w:val="00E137D4"/>
    <w:rsid w:val="00E17A9A"/>
    <w:rsid w:val="00E239B0"/>
    <w:rsid w:val="00E25E1A"/>
    <w:rsid w:val="00E26BC1"/>
    <w:rsid w:val="00E30D5F"/>
    <w:rsid w:val="00E3450D"/>
    <w:rsid w:val="00E3567C"/>
    <w:rsid w:val="00E35721"/>
    <w:rsid w:val="00E372DB"/>
    <w:rsid w:val="00E4198A"/>
    <w:rsid w:val="00E43697"/>
    <w:rsid w:val="00E502B9"/>
    <w:rsid w:val="00E51C4B"/>
    <w:rsid w:val="00E575B1"/>
    <w:rsid w:val="00E60078"/>
    <w:rsid w:val="00E600EA"/>
    <w:rsid w:val="00E651E9"/>
    <w:rsid w:val="00E652A6"/>
    <w:rsid w:val="00E720BF"/>
    <w:rsid w:val="00E7506B"/>
    <w:rsid w:val="00E97131"/>
    <w:rsid w:val="00EA3A14"/>
    <w:rsid w:val="00EA4A1C"/>
    <w:rsid w:val="00EA7366"/>
    <w:rsid w:val="00EB45C2"/>
    <w:rsid w:val="00EC27EF"/>
    <w:rsid w:val="00EC355B"/>
    <w:rsid w:val="00EC4CD3"/>
    <w:rsid w:val="00ED0F89"/>
    <w:rsid w:val="00ED1CAB"/>
    <w:rsid w:val="00EE2549"/>
    <w:rsid w:val="00EE6BC0"/>
    <w:rsid w:val="00EE7ACD"/>
    <w:rsid w:val="00EF1B5B"/>
    <w:rsid w:val="00EF3187"/>
    <w:rsid w:val="00EF6ED4"/>
    <w:rsid w:val="00EF6F3B"/>
    <w:rsid w:val="00EF7657"/>
    <w:rsid w:val="00F0172A"/>
    <w:rsid w:val="00F0386B"/>
    <w:rsid w:val="00F06975"/>
    <w:rsid w:val="00F06BCB"/>
    <w:rsid w:val="00F170DD"/>
    <w:rsid w:val="00F21F25"/>
    <w:rsid w:val="00F2348C"/>
    <w:rsid w:val="00F25222"/>
    <w:rsid w:val="00F25E9E"/>
    <w:rsid w:val="00F309C7"/>
    <w:rsid w:val="00F35B27"/>
    <w:rsid w:val="00F40532"/>
    <w:rsid w:val="00F415DB"/>
    <w:rsid w:val="00F437E3"/>
    <w:rsid w:val="00F50A8A"/>
    <w:rsid w:val="00F52D12"/>
    <w:rsid w:val="00F57DA2"/>
    <w:rsid w:val="00F63007"/>
    <w:rsid w:val="00F63E73"/>
    <w:rsid w:val="00F64E51"/>
    <w:rsid w:val="00F663BF"/>
    <w:rsid w:val="00F7194F"/>
    <w:rsid w:val="00F71ACF"/>
    <w:rsid w:val="00F72B64"/>
    <w:rsid w:val="00F7794C"/>
    <w:rsid w:val="00F80F5C"/>
    <w:rsid w:val="00F81D9F"/>
    <w:rsid w:val="00F83349"/>
    <w:rsid w:val="00F9104E"/>
    <w:rsid w:val="00F97F72"/>
    <w:rsid w:val="00FA1316"/>
    <w:rsid w:val="00FA362A"/>
    <w:rsid w:val="00FA4D5C"/>
    <w:rsid w:val="00FA6252"/>
    <w:rsid w:val="00FA682A"/>
    <w:rsid w:val="00FB4266"/>
    <w:rsid w:val="00FB682F"/>
    <w:rsid w:val="00FC2E20"/>
    <w:rsid w:val="00FD1800"/>
    <w:rsid w:val="00FD5F4C"/>
    <w:rsid w:val="00FD777B"/>
    <w:rsid w:val="00FE15A2"/>
    <w:rsid w:val="00FE3777"/>
    <w:rsid w:val="00FE4C27"/>
    <w:rsid w:val="00FE4EB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066D4883"/>
  <w15:chartTrackingRefBased/>
  <w15:docId w15:val="{9298FC56-E0B5-4CA3-9A34-637CAF685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72F5"/>
    <w:pPr>
      <w:jc w:val="both"/>
    </w:pPr>
    <w:rPr>
      <w:rFonts w:ascii="Times New Roman" w:hAnsi="Times New Roman"/>
      <w:lang w:val="es-CO"/>
    </w:rPr>
  </w:style>
  <w:style w:type="paragraph" w:styleId="Ttulo1">
    <w:name w:val="heading 1"/>
    <w:aliases w:val="Título general"/>
    <w:basedOn w:val="Normal"/>
    <w:next w:val="Normal"/>
    <w:link w:val="Ttulo1Car"/>
    <w:uiPriority w:val="9"/>
    <w:qFormat/>
    <w:rsid w:val="00FE3777"/>
    <w:pPr>
      <w:keepNext/>
      <w:keepLines/>
      <w:spacing w:before="240" w:after="0"/>
      <w:jc w:val="center"/>
      <w:outlineLvl w:val="0"/>
    </w:pPr>
    <w:rPr>
      <w:rFonts w:eastAsiaTheme="majorEastAsia" w:cstheme="majorBidi"/>
      <w:b/>
      <w:sz w:val="36"/>
      <w:szCs w:val="32"/>
    </w:rPr>
  </w:style>
  <w:style w:type="paragraph" w:styleId="Ttulo2">
    <w:name w:val="heading 2"/>
    <w:aliases w:val="Títulos"/>
    <w:basedOn w:val="Normal"/>
    <w:next w:val="Normal"/>
    <w:link w:val="Ttulo2Car"/>
    <w:uiPriority w:val="9"/>
    <w:unhideWhenUsed/>
    <w:qFormat/>
    <w:rsid w:val="00E3450D"/>
    <w:pPr>
      <w:keepNext/>
      <w:keepLines/>
      <w:spacing w:before="40" w:after="0"/>
      <w:outlineLvl w:val="1"/>
    </w:pPr>
    <w:rPr>
      <w:rFonts w:eastAsiaTheme="majorEastAsia" w:cstheme="majorBidi"/>
      <w:b/>
      <w:sz w:val="30"/>
      <w:szCs w:val="26"/>
    </w:rPr>
  </w:style>
  <w:style w:type="paragraph" w:styleId="Ttulo3">
    <w:name w:val="heading 3"/>
    <w:aliases w:val="Subtítulos"/>
    <w:basedOn w:val="Normal"/>
    <w:next w:val="Normal"/>
    <w:link w:val="Ttulo3Car"/>
    <w:uiPriority w:val="9"/>
    <w:unhideWhenUsed/>
    <w:qFormat/>
    <w:rsid w:val="00F72B64"/>
    <w:pPr>
      <w:keepNext/>
      <w:keepLines/>
      <w:spacing w:before="40" w:after="0"/>
      <w:outlineLvl w:val="2"/>
    </w:pPr>
    <w:rPr>
      <w:rFonts w:eastAsiaTheme="majorEastAsia" w:cstheme="majorBidi"/>
      <w:b/>
      <w:sz w:val="24"/>
      <w:szCs w:val="24"/>
    </w:rPr>
  </w:style>
  <w:style w:type="paragraph" w:styleId="Ttulo4">
    <w:name w:val="heading 4"/>
    <w:basedOn w:val="Normal"/>
    <w:next w:val="Normal"/>
    <w:link w:val="Ttulo4Car"/>
    <w:uiPriority w:val="9"/>
    <w:unhideWhenUsed/>
    <w:qFormat/>
    <w:rsid w:val="00874FEF"/>
    <w:pPr>
      <w:keepNext/>
      <w:keepLines/>
      <w:spacing w:before="40" w:after="0"/>
      <w:outlineLvl w:val="3"/>
    </w:pPr>
    <w:rPr>
      <w:rFonts w:eastAsiaTheme="majorEastAsia" w:cstheme="majorBidi"/>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general Car"/>
    <w:basedOn w:val="Fuentedeprrafopredeter"/>
    <w:link w:val="Ttulo1"/>
    <w:uiPriority w:val="9"/>
    <w:rsid w:val="00FE3777"/>
    <w:rPr>
      <w:rFonts w:ascii="Times New Roman" w:eastAsiaTheme="majorEastAsia" w:hAnsi="Times New Roman" w:cstheme="majorBidi"/>
      <w:b/>
      <w:sz w:val="36"/>
      <w:szCs w:val="32"/>
      <w:lang w:val="es-CO"/>
    </w:rPr>
  </w:style>
  <w:style w:type="character" w:customStyle="1" w:styleId="Ttulo2Car">
    <w:name w:val="Título 2 Car"/>
    <w:aliases w:val="Títulos Car"/>
    <w:basedOn w:val="Fuentedeprrafopredeter"/>
    <w:link w:val="Ttulo2"/>
    <w:uiPriority w:val="9"/>
    <w:rsid w:val="00E3450D"/>
    <w:rPr>
      <w:rFonts w:ascii="Times New Roman" w:eastAsiaTheme="majorEastAsia" w:hAnsi="Times New Roman" w:cstheme="majorBidi"/>
      <w:b/>
      <w:sz w:val="30"/>
      <w:szCs w:val="26"/>
      <w:lang w:val="es-CO"/>
    </w:rPr>
  </w:style>
  <w:style w:type="character" w:customStyle="1" w:styleId="Ttulo3Car">
    <w:name w:val="Título 3 Car"/>
    <w:aliases w:val="Subtítulos Car"/>
    <w:basedOn w:val="Fuentedeprrafopredeter"/>
    <w:link w:val="Ttulo3"/>
    <w:uiPriority w:val="9"/>
    <w:rsid w:val="00F72B64"/>
    <w:rPr>
      <w:rFonts w:ascii="Times New Roman" w:eastAsiaTheme="majorEastAsia" w:hAnsi="Times New Roman" w:cstheme="majorBidi"/>
      <w:b/>
      <w:sz w:val="24"/>
      <w:szCs w:val="24"/>
      <w:lang w:val="es-CO"/>
    </w:rPr>
  </w:style>
  <w:style w:type="paragraph" w:styleId="Descripcin">
    <w:name w:val="caption"/>
    <w:basedOn w:val="Normal"/>
    <w:next w:val="Normal"/>
    <w:uiPriority w:val="35"/>
    <w:unhideWhenUsed/>
    <w:qFormat/>
    <w:rsid w:val="002C75AE"/>
    <w:pPr>
      <w:spacing w:after="200" w:line="240" w:lineRule="auto"/>
    </w:pPr>
    <w:rPr>
      <w:i/>
      <w:iCs/>
      <w:color w:val="44546A" w:themeColor="text2"/>
      <w:sz w:val="18"/>
      <w:szCs w:val="18"/>
    </w:rPr>
  </w:style>
  <w:style w:type="paragraph" w:styleId="Prrafodelista">
    <w:name w:val="List Paragraph"/>
    <w:basedOn w:val="Normal"/>
    <w:uiPriority w:val="34"/>
    <w:qFormat/>
    <w:rsid w:val="002E26DD"/>
    <w:pPr>
      <w:ind w:left="720"/>
      <w:contextualSpacing/>
    </w:pPr>
  </w:style>
  <w:style w:type="paragraph" w:customStyle="1" w:styleId="Default">
    <w:name w:val="Default"/>
    <w:rsid w:val="008741D4"/>
    <w:pPr>
      <w:autoSpaceDE w:val="0"/>
      <w:autoSpaceDN w:val="0"/>
      <w:adjustRightInd w:val="0"/>
      <w:spacing w:after="0" w:line="240" w:lineRule="auto"/>
    </w:pPr>
    <w:rPr>
      <w:rFonts w:ascii="Calibri" w:hAnsi="Calibri" w:cs="Calibri"/>
      <w:color w:val="000000"/>
      <w:sz w:val="24"/>
      <w:szCs w:val="24"/>
    </w:rPr>
  </w:style>
  <w:style w:type="paragraph" w:styleId="Textonotapie">
    <w:name w:val="footnote text"/>
    <w:basedOn w:val="Normal"/>
    <w:link w:val="TextonotapieCar"/>
    <w:uiPriority w:val="99"/>
    <w:semiHidden/>
    <w:unhideWhenUsed/>
    <w:rsid w:val="00BA200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A2001"/>
    <w:rPr>
      <w:rFonts w:ascii="Times New Roman" w:hAnsi="Times New Roman"/>
      <w:sz w:val="20"/>
      <w:szCs w:val="20"/>
      <w:lang w:val="es-CO"/>
    </w:rPr>
  </w:style>
  <w:style w:type="character" w:styleId="Refdenotaalpie">
    <w:name w:val="footnote reference"/>
    <w:basedOn w:val="Fuentedeprrafopredeter"/>
    <w:uiPriority w:val="99"/>
    <w:semiHidden/>
    <w:unhideWhenUsed/>
    <w:rsid w:val="00BA2001"/>
    <w:rPr>
      <w:vertAlign w:val="superscript"/>
    </w:rPr>
  </w:style>
  <w:style w:type="paragraph" w:styleId="Encabezado">
    <w:name w:val="header"/>
    <w:basedOn w:val="Normal"/>
    <w:link w:val="EncabezadoCar"/>
    <w:uiPriority w:val="99"/>
    <w:unhideWhenUsed/>
    <w:rsid w:val="00F7194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7194F"/>
    <w:rPr>
      <w:rFonts w:ascii="Times New Roman" w:hAnsi="Times New Roman"/>
      <w:lang w:val="es-CO"/>
    </w:rPr>
  </w:style>
  <w:style w:type="paragraph" w:styleId="Piedepgina">
    <w:name w:val="footer"/>
    <w:basedOn w:val="Normal"/>
    <w:link w:val="PiedepginaCar"/>
    <w:uiPriority w:val="99"/>
    <w:unhideWhenUsed/>
    <w:rsid w:val="00F7194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7194F"/>
    <w:rPr>
      <w:rFonts w:ascii="Times New Roman" w:hAnsi="Times New Roman"/>
      <w:lang w:val="es-CO"/>
    </w:rPr>
  </w:style>
  <w:style w:type="character" w:styleId="Textodelmarcadordeposicin">
    <w:name w:val="Placeholder Text"/>
    <w:basedOn w:val="Fuentedeprrafopredeter"/>
    <w:uiPriority w:val="99"/>
    <w:semiHidden/>
    <w:rsid w:val="00993BFC"/>
    <w:rPr>
      <w:color w:val="808080"/>
    </w:rPr>
  </w:style>
  <w:style w:type="table" w:styleId="Tablaconcuadrcula">
    <w:name w:val="Table Grid"/>
    <w:basedOn w:val="Tablanormal"/>
    <w:uiPriority w:val="39"/>
    <w:rsid w:val="00F63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F63E73"/>
    <w:rPr>
      <w:sz w:val="16"/>
      <w:szCs w:val="16"/>
    </w:rPr>
  </w:style>
  <w:style w:type="paragraph" w:styleId="Textocomentario">
    <w:name w:val="annotation text"/>
    <w:basedOn w:val="Normal"/>
    <w:link w:val="TextocomentarioCar"/>
    <w:uiPriority w:val="99"/>
    <w:semiHidden/>
    <w:unhideWhenUsed/>
    <w:rsid w:val="00F63E73"/>
    <w:pPr>
      <w:spacing w:line="240" w:lineRule="auto"/>
      <w:jc w:val="left"/>
    </w:pPr>
    <w:rPr>
      <w:rFonts w:asciiTheme="minorHAnsi" w:hAnsiTheme="minorHAnsi"/>
      <w:sz w:val="20"/>
      <w:szCs w:val="20"/>
    </w:rPr>
  </w:style>
  <w:style w:type="character" w:customStyle="1" w:styleId="TextocomentarioCar">
    <w:name w:val="Texto comentario Car"/>
    <w:basedOn w:val="Fuentedeprrafopredeter"/>
    <w:link w:val="Textocomentario"/>
    <w:uiPriority w:val="99"/>
    <w:semiHidden/>
    <w:rsid w:val="00F63E73"/>
    <w:rPr>
      <w:sz w:val="20"/>
      <w:szCs w:val="20"/>
      <w:lang w:val="es-CO"/>
    </w:rPr>
  </w:style>
  <w:style w:type="paragraph" w:styleId="Textodeglobo">
    <w:name w:val="Balloon Text"/>
    <w:basedOn w:val="Normal"/>
    <w:link w:val="TextodegloboCar"/>
    <w:uiPriority w:val="99"/>
    <w:semiHidden/>
    <w:unhideWhenUsed/>
    <w:rsid w:val="00F63E7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63E73"/>
    <w:rPr>
      <w:rFonts w:ascii="Segoe UI" w:hAnsi="Segoe UI" w:cs="Segoe UI"/>
      <w:sz w:val="18"/>
      <w:szCs w:val="18"/>
      <w:lang w:val="es-CO"/>
    </w:rPr>
  </w:style>
  <w:style w:type="character" w:customStyle="1" w:styleId="Ttulo4Car">
    <w:name w:val="Título 4 Car"/>
    <w:basedOn w:val="Fuentedeprrafopredeter"/>
    <w:link w:val="Ttulo4"/>
    <w:uiPriority w:val="9"/>
    <w:rsid w:val="00874FEF"/>
    <w:rPr>
      <w:rFonts w:ascii="Times New Roman" w:eastAsiaTheme="majorEastAsia" w:hAnsi="Times New Roman" w:cstheme="majorBidi"/>
      <w:b/>
      <w:iCs/>
      <w:lang w:val="es-CO"/>
    </w:rPr>
  </w:style>
  <w:style w:type="paragraph" w:styleId="TtuloTDC">
    <w:name w:val="TOC Heading"/>
    <w:basedOn w:val="Ttulo1"/>
    <w:next w:val="Normal"/>
    <w:uiPriority w:val="39"/>
    <w:unhideWhenUsed/>
    <w:qFormat/>
    <w:rsid w:val="00371E39"/>
    <w:pPr>
      <w:jc w:val="left"/>
      <w:outlineLvl w:val="9"/>
    </w:pPr>
    <w:rPr>
      <w:rFonts w:asciiTheme="majorHAnsi" w:hAnsiTheme="majorHAnsi"/>
      <w:b w:val="0"/>
      <w:color w:val="2F5496" w:themeColor="accent1" w:themeShade="BF"/>
      <w:sz w:val="32"/>
      <w:lang w:val="es-ES" w:eastAsia="es-ES"/>
    </w:rPr>
  </w:style>
  <w:style w:type="paragraph" w:styleId="TDC1">
    <w:name w:val="toc 1"/>
    <w:basedOn w:val="Normal"/>
    <w:next w:val="Normal"/>
    <w:autoRedefine/>
    <w:uiPriority w:val="39"/>
    <w:unhideWhenUsed/>
    <w:rsid w:val="00371E39"/>
    <w:pPr>
      <w:spacing w:after="100"/>
    </w:pPr>
  </w:style>
  <w:style w:type="paragraph" w:styleId="TDC2">
    <w:name w:val="toc 2"/>
    <w:basedOn w:val="Normal"/>
    <w:next w:val="Normal"/>
    <w:autoRedefine/>
    <w:uiPriority w:val="39"/>
    <w:unhideWhenUsed/>
    <w:rsid w:val="00371E39"/>
    <w:pPr>
      <w:spacing w:after="100"/>
      <w:ind w:left="220"/>
    </w:pPr>
  </w:style>
  <w:style w:type="paragraph" w:styleId="TDC3">
    <w:name w:val="toc 3"/>
    <w:basedOn w:val="Normal"/>
    <w:next w:val="Normal"/>
    <w:autoRedefine/>
    <w:uiPriority w:val="39"/>
    <w:unhideWhenUsed/>
    <w:rsid w:val="00371E39"/>
    <w:pPr>
      <w:spacing w:after="100"/>
      <w:ind w:left="440"/>
    </w:pPr>
  </w:style>
  <w:style w:type="character" w:styleId="Hipervnculo">
    <w:name w:val="Hyperlink"/>
    <w:basedOn w:val="Fuentedeprrafopredeter"/>
    <w:uiPriority w:val="99"/>
    <w:unhideWhenUsed/>
    <w:rsid w:val="00371E39"/>
    <w:rPr>
      <w:color w:val="0563C1" w:themeColor="hyperlink"/>
      <w:u w:val="single"/>
    </w:rPr>
  </w:style>
  <w:style w:type="paragraph" w:styleId="Bibliografa">
    <w:name w:val="Bibliography"/>
    <w:basedOn w:val="Normal"/>
    <w:next w:val="Normal"/>
    <w:uiPriority w:val="37"/>
    <w:unhideWhenUsed/>
    <w:rsid w:val="00DF4FA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30373">
      <w:bodyDiv w:val="1"/>
      <w:marLeft w:val="0"/>
      <w:marRight w:val="0"/>
      <w:marTop w:val="0"/>
      <w:marBottom w:val="0"/>
      <w:divBdr>
        <w:top w:val="none" w:sz="0" w:space="0" w:color="auto"/>
        <w:left w:val="none" w:sz="0" w:space="0" w:color="auto"/>
        <w:bottom w:val="none" w:sz="0" w:space="0" w:color="auto"/>
        <w:right w:val="none" w:sz="0" w:space="0" w:color="auto"/>
      </w:divBdr>
      <w:divsChild>
        <w:div w:id="2013294290">
          <w:marLeft w:val="547"/>
          <w:marRight w:val="0"/>
          <w:marTop w:val="96"/>
          <w:marBottom w:val="0"/>
          <w:divBdr>
            <w:top w:val="none" w:sz="0" w:space="0" w:color="auto"/>
            <w:left w:val="none" w:sz="0" w:space="0" w:color="auto"/>
            <w:bottom w:val="none" w:sz="0" w:space="0" w:color="auto"/>
            <w:right w:val="none" w:sz="0" w:space="0" w:color="auto"/>
          </w:divBdr>
        </w:div>
      </w:divsChild>
    </w:div>
    <w:div w:id="2049258810">
      <w:bodyDiv w:val="1"/>
      <w:marLeft w:val="0"/>
      <w:marRight w:val="0"/>
      <w:marTop w:val="0"/>
      <w:marBottom w:val="0"/>
      <w:divBdr>
        <w:top w:val="none" w:sz="0" w:space="0" w:color="auto"/>
        <w:left w:val="none" w:sz="0" w:space="0" w:color="auto"/>
        <w:bottom w:val="none" w:sz="0" w:space="0" w:color="auto"/>
        <w:right w:val="none" w:sz="0" w:space="0" w:color="auto"/>
      </w:divBdr>
      <w:divsChild>
        <w:div w:id="651063737">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jp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image" Target="media/image3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g"/><Relationship Id="rId48" Type="http://schemas.openxmlformats.org/officeDocument/2006/relationships/fontTable" Target="fontTable.xml"/><Relationship Id="rId8"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B88A4-B44A-48A8-87BB-C31746016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2</TotalTime>
  <Pages>35</Pages>
  <Words>8017</Words>
  <Characters>44098</Characters>
  <Application>Microsoft Office Word</Application>
  <DocSecurity>0</DocSecurity>
  <Lines>367</Lines>
  <Paragraphs>1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Sebastian Villegas Santos</dc:creator>
  <cp:keywords/>
  <dc:description/>
  <cp:lastModifiedBy>Juan Sebastian Villegas Santos</cp:lastModifiedBy>
  <cp:revision>301</cp:revision>
  <dcterms:created xsi:type="dcterms:W3CDTF">2018-06-12T21:22:00Z</dcterms:created>
  <dcterms:modified xsi:type="dcterms:W3CDTF">2018-07-07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SKRTKS9h"/&gt;&lt;style id="http://www.zotero.org/styles/iso690-author-date-es" hasBibliography="1" bibliographyStyleHasBeenSet="1"/&gt;&lt;prefs&gt;&lt;pref name="fieldType" value="Field"/&gt;&lt;/prefs&gt;&lt;/data&gt;</vt:lpwstr>
  </property>
</Properties>
</file>